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26339C" w14:textId="544DE54E" w:rsidR="003475DE" w:rsidRPr="00EB6DF2" w:rsidRDefault="003E2EF5" w:rsidP="0062364D">
      <w:pPr>
        <w:jc w:val="center"/>
        <w:rPr>
          <w:b/>
        </w:rPr>
      </w:pPr>
      <w:r w:rsidRPr="00EB6DF2">
        <w:rPr>
          <w:b/>
        </w:rPr>
        <w:t xml:space="preserve">Lignin Down-regulation of </w:t>
      </w:r>
      <w:r w:rsidRPr="00EB6DF2">
        <w:rPr>
          <w:b/>
          <w:i/>
        </w:rPr>
        <w:t>Zea mays</w:t>
      </w:r>
      <w:r w:rsidRPr="00EB6DF2">
        <w:rPr>
          <w:b/>
        </w:rPr>
        <w:t xml:space="preserve"> </w:t>
      </w:r>
      <w:r w:rsidR="00193BCC" w:rsidRPr="00EB6DF2">
        <w:rPr>
          <w:b/>
        </w:rPr>
        <w:t xml:space="preserve">via </w:t>
      </w:r>
      <w:r w:rsidR="005E1BCA" w:rsidRPr="00EB6DF2">
        <w:rPr>
          <w:b/>
        </w:rPr>
        <w:t>ds</w:t>
      </w:r>
      <w:r w:rsidR="00193BCC" w:rsidRPr="00EB6DF2">
        <w:rPr>
          <w:b/>
        </w:rPr>
        <w:t xml:space="preserve">RNAi </w:t>
      </w:r>
      <w:r w:rsidRPr="00EB6DF2">
        <w:rPr>
          <w:b/>
        </w:rPr>
        <w:t xml:space="preserve">and </w:t>
      </w:r>
      <w:r w:rsidR="00265729">
        <w:rPr>
          <w:b/>
        </w:rPr>
        <w:t xml:space="preserve">Klason </w:t>
      </w:r>
      <w:r w:rsidR="006C1E0C" w:rsidRPr="00EB6DF2">
        <w:rPr>
          <w:b/>
        </w:rPr>
        <w:t>Lignin Analysis</w:t>
      </w:r>
    </w:p>
    <w:p w14:paraId="2F969A64" w14:textId="77777777" w:rsidR="003E2EF5" w:rsidRPr="00EB6DF2" w:rsidRDefault="003E2EF5" w:rsidP="0062364D"/>
    <w:p w14:paraId="3FADB7CC" w14:textId="305A9E44" w:rsidR="003E2EF5" w:rsidRPr="00EB6DF2" w:rsidRDefault="003475DE" w:rsidP="0062364D">
      <w:pPr>
        <w:jc w:val="center"/>
      </w:pPr>
      <w:r w:rsidRPr="00EB6DF2">
        <w:t>Sang-Hyuck Park</w:t>
      </w:r>
      <w:r w:rsidR="007D6033" w:rsidRPr="00EB6DF2">
        <w:t>*</w:t>
      </w:r>
      <w:r w:rsidR="00316FB6" w:rsidRPr="00EB6DF2">
        <w:t>,</w:t>
      </w:r>
      <w:r w:rsidR="009E62CE" w:rsidRPr="00EB6DF2">
        <w:t xml:space="preserve"> </w:t>
      </w:r>
      <w:r w:rsidR="00A0025F" w:rsidRPr="00EB6DF2">
        <w:rPr>
          <w:rStyle w:val="ft"/>
        </w:rPr>
        <w:t>Rebecca Garlock Ong</w:t>
      </w:r>
      <w:r w:rsidR="00A0025F">
        <w:rPr>
          <w:rStyle w:val="ft"/>
        </w:rPr>
        <w:t>,</w:t>
      </w:r>
      <w:r w:rsidR="00A0025F" w:rsidRPr="00EB6DF2">
        <w:rPr>
          <w:rStyle w:val="ft"/>
        </w:rPr>
        <w:t xml:space="preserve"> </w:t>
      </w:r>
      <w:r w:rsidR="00353270" w:rsidRPr="00EB6DF2">
        <w:rPr>
          <w:rStyle w:val="ft"/>
        </w:rPr>
        <w:t>Chuansheng Mei</w:t>
      </w:r>
      <w:r w:rsidR="006B1FC9" w:rsidRPr="00EB6DF2">
        <w:rPr>
          <w:rStyle w:val="ft"/>
        </w:rPr>
        <w:t xml:space="preserve">, </w:t>
      </w:r>
      <w:r w:rsidR="003E2EF5" w:rsidRPr="00EB6DF2">
        <w:rPr>
          <w:rStyle w:val="ft"/>
        </w:rPr>
        <w:t xml:space="preserve">and </w:t>
      </w:r>
      <w:r w:rsidRPr="00EB6DF2">
        <w:t>Mariam Stickle</w:t>
      </w:r>
      <w:r w:rsidR="009E62CE" w:rsidRPr="00EB6DF2">
        <w:t>n</w:t>
      </w:r>
    </w:p>
    <w:p w14:paraId="0670D78E" w14:textId="77777777" w:rsidR="003E2EF5" w:rsidRPr="00EB6DF2" w:rsidRDefault="003E2EF5" w:rsidP="0062364D"/>
    <w:p w14:paraId="320A147D" w14:textId="77777777" w:rsidR="003E2EF5" w:rsidRPr="00EB6DF2" w:rsidRDefault="003E2EF5" w:rsidP="0062364D"/>
    <w:p w14:paraId="47C0D833" w14:textId="77777777" w:rsidR="003E2EF5" w:rsidRPr="00EB6DF2" w:rsidRDefault="009E62CE" w:rsidP="0062364D">
      <w:r w:rsidRPr="00EB6DF2">
        <w:t>Sang-Hyuck Park</w:t>
      </w:r>
    </w:p>
    <w:p w14:paraId="4C32FFBB" w14:textId="77777777" w:rsidR="003E2EF5" w:rsidRPr="00EB6DF2" w:rsidRDefault="009E62CE" w:rsidP="0062364D">
      <w:r w:rsidRPr="00EB6DF2">
        <w:t>The School of Plant Sciences</w:t>
      </w:r>
    </w:p>
    <w:p w14:paraId="5B8995A7" w14:textId="77777777" w:rsidR="003E2EF5" w:rsidRPr="00EB6DF2" w:rsidRDefault="00450606" w:rsidP="0062364D">
      <w:r w:rsidRPr="00EB6DF2">
        <w:t>University of Arizona, Tucson, AZ</w:t>
      </w:r>
      <w:r w:rsidR="005C08D3" w:rsidRPr="00EB6DF2">
        <w:t xml:space="preserve"> </w:t>
      </w:r>
      <w:r w:rsidRPr="00EB6DF2">
        <w:t>85721</w:t>
      </w:r>
    </w:p>
    <w:p w14:paraId="483F1703" w14:textId="77777777" w:rsidR="003E2EF5" w:rsidRPr="00EB6DF2" w:rsidRDefault="006A2A67" w:rsidP="0062364D">
      <w:hyperlink r:id="rId9" w:history="1">
        <w:r w:rsidR="009E62CE" w:rsidRPr="00EB6DF2">
          <w:rPr>
            <w:rStyle w:val="Hyperlink"/>
            <w:color w:val="auto"/>
          </w:rPr>
          <w:t>shpark@email.arizona.edu</w:t>
        </w:r>
      </w:hyperlink>
    </w:p>
    <w:p w14:paraId="3762A4C8" w14:textId="77777777" w:rsidR="003E2EF5" w:rsidRPr="00EB6DF2" w:rsidRDefault="003E2EF5" w:rsidP="0062364D"/>
    <w:p w14:paraId="5AC6BE98" w14:textId="77777777" w:rsidR="00A65DA9" w:rsidRPr="00EB6DF2" w:rsidRDefault="00A65DA9" w:rsidP="0062364D">
      <w:r w:rsidRPr="00EB6DF2">
        <w:t>Rebecca Garlock Ong</w:t>
      </w:r>
    </w:p>
    <w:p w14:paraId="158AC362" w14:textId="77777777" w:rsidR="00A65DA9" w:rsidRPr="00EB6DF2" w:rsidRDefault="00A65DA9" w:rsidP="0062364D">
      <w:r w:rsidRPr="00EB6DF2">
        <w:t>Department of Chemical Engineering and Materials Science</w:t>
      </w:r>
    </w:p>
    <w:p w14:paraId="07764B3D" w14:textId="77777777" w:rsidR="00A65DA9" w:rsidRPr="00EB6DF2" w:rsidRDefault="00A65DA9" w:rsidP="0062364D">
      <w:r w:rsidRPr="00EB6DF2">
        <w:t>DOE Great Lakes Bioenergy Research Center</w:t>
      </w:r>
    </w:p>
    <w:p w14:paraId="60312552" w14:textId="77777777" w:rsidR="00A65DA9" w:rsidRPr="00EB6DF2" w:rsidRDefault="00A65DA9" w:rsidP="0062364D">
      <w:r w:rsidRPr="00EB6DF2">
        <w:t>Michigan State University, Lansing MI 48910</w:t>
      </w:r>
    </w:p>
    <w:p w14:paraId="5871A38A" w14:textId="02293D6C" w:rsidR="00A65DA9" w:rsidRPr="00EB6DF2" w:rsidRDefault="006A2A67" w:rsidP="0062364D">
      <w:pPr>
        <w:rPr>
          <w:rStyle w:val="Hyperlink"/>
          <w:color w:val="auto"/>
        </w:rPr>
      </w:pPr>
      <w:hyperlink r:id="rId10" w:history="1">
        <w:r w:rsidR="00A65DA9" w:rsidRPr="00EB6DF2">
          <w:rPr>
            <w:rStyle w:val="Hyperlink"/>
            <w:color w:val="auto"/>
          </w:rPr>
          <w:t>garlock1@msu.edu</w:t>
        </w:r>
      </w:hyperlink>
    </w:p>
    <w:p w14:paraId="74B5EA81" w14:textId="77777777" w:rsidR="00A65DA9" w:rsidRPr="00EB6DF2" w:rsidRDefault="00A65DA9" w:rsidP="0062364D"/>
    <w:p w14:paraId="5E586C90" w14:textId="77777777" w:rsidR="003E2EF5" w:rsidRPr="00EB6DF2" w:rsidRDefault="00316FB6" w:rsidP="0062364D">
      <w:r w:rsidRPr="00EB6DF2">
        <w:t>Chuansheng Mei</w:t>
      </w:r>
    </w:p>
    <w:p w14:paraId="0149BD56" w14:textId="5A7B2BF5" w:rsidR="003E2EF5" w:rsidRPr="00EB6DF2" w:rsidRDefault="003E2EF5" w:rsidP="0062364D">
      <w:r w:rsidRPr="00EB6DF2">
        <w:t>The Institute for Sustainable and Renewable Resources</w:t>
      </w:r>
    </w:p>
    <w:p w14:paraId="04F14ABC" w14:textId="77777777" w:rsidR="003E2EF5" w:rsidRPr="00EB6DF2" w:rsidRDefault="003E2EF5" w:rsidP="0062364D">
      <w:r w:rsidRPr="00EB6DF2">
        <w:t>The Institute for Advanced Learning and Research, Danville, VA 24540</w:t>
      </w:r>
    </w:p>
    <w:p w14:paraId="37CCD482" w14:textId="77777777" w:rsidR="003E2EF5" w:rsidRPr="00EB6DF2" w:rsidRDefault="006A2A67" w:rsidP="0062364D">
      <w:hyperlink r:id="rId11" w:history="1">
        <w:r w:rsidR="00C8127F" w:rsidRPr="00EB6DF2">
          <w:rPr>
            <w:rStyle w:val="Hyperlink"/>
            <w:rFonts w:eastAsia="SimSun" w:hint="eastAsia"/>
            <w:color w:val="auto"/>
            <w:lang w:eastAsia="zh-CN"/>
          </w:rPr>
          <w:t>c</w:t>
        </w:r>
        <w:r w:rsidR="00C8127F" w:rsidRPr="00EB6DF2">
          <w:rPr>
            <w:rStyle w:val="Hyperlink"/>
            <w:color w:val="auto"/>
          </w:rPr>
          <w:t>huansheng.</w:t>
        </w:r>
        <w:r w:rsidR="00C8127F" w:rsidRPr="00EB6DF2">
          <w:rPr>
            <w:rStyle w:val="Hyperlink"/>
            <w:rFonts w:eastAsia="SimSun"/>
            <w:color w:val="auto"/>
            <w:lang w:eastAsia="zh-CN"/>
          </w:rPr>
          <w:t>m</w:t>
        </w:r>
        <w:r w:rsidR="00C8127F" w:rsidRPr="00EB6DF2">
          <w:rPr>
            <w:rStyle w:val="Hyperlink"/>
            <w:color w:val="auto"/>
          </w:rPr>
          <w:t>ei@ialr.org</w:t>
        </w:r>
      </w:hyperlink>
    </w:p>
    <w:p w14:paraId="51894EE0" w14:textId="77777777" w:rsidR="00084976" w:rsidRPr="00EB6DF2" w:rsidRDefault="00084976" w:rsidP="0062364D"/>
    <w:p w14:paraId="3789CC58" w14:textId="77777777" w:rsidR="003E2EF5" w:rsidRPr="00EB6DF2" w:rsidRDefault="009E62CE" w:rsidP="0062364D">
      <w:r w:rsidRPr="00EB6DF2">
        <w:t>Mariam Sticklen</w:t>
      </w:r>
    </w:p>
    <w:p w14:paraId="0C8E3AA2" w14:textId="77777777" w:rsidR="00B43814" w:rsidRPr="00EB6DF2" w:rsidRDefault="00B43814" w:rsidP="0062364D">
      <w:r w:rsidRPr="00EB6DF2">
        <w:t>Department of Plant, Soil and Microbial Sciences</w:t>
      </w:r>
      <w:r w:rsidRPr="00EB6DF2" w:rsidDel="00B43814">
        <w:t xml:space="preserve"> </w:t>
      </w:r>
    </w:p>
    <w:p w14:paraId="58ED0897" w14:textId="77777777" w:rsidR="003E2EF5" w:rsidRPr="00EB6DF2" w:rsidRDefault="003475DE" w:rsidP="0062364D">
      <w:r w:rsidRPr="00EB6DF2">
        <w:t>Michigan State Univ</w:t>
      </w:r>
      <w:r w:rsidR="00450606" w:rsidRPr="00EB6DF2">
        <w:t>ersity</w:t>
      </w:r>
      <w:r w:rsidRPr="00EB6DF2">
        <w:t>, East Lansing, MI 48824</w:t>
      </w:r>
    </w:p>
    <w:p w14:paraId="186F6911" w14:textId="77777777" w:rsidR="003E2EF5" w:rsidRPr="00EB6DF2" w:rsidRDefault="006A2A67" w:rsidP="0062364D">
      <w:hyperlink r:id="rId12" w:history="1">
        <w:r w:rsidR="008549BF" w:rsidRPr="00EB6DF2">
          <w:rPr>
            <w:rStyle w:val="Hyperlink"/>
            <w:color w:val="auto"/>
          </w:rPr>
          <w:t>stickle1@msu.edu</w:t>
        </w:r>
      </w:hyperlink>
    </w:p>
    <w:p w14:paraId="051E6D59" w14:textId="77777777" w:rsidR="003E2EF5" w:rsidRPr="00EB6DF2" w:rsidRDefault="003E2EF5" w:rsidP="0062364D"/>
    <w:p w14:paraId="7B559D56" w14:textId="77777777" w:rsidR="003E2EF5" w:rsidRPr="00EB6DF2" w:rsidRDefault="007D6033" w:rsidP="0062364D">
      <w:r w:rsidRPr="00EB6DF2">
        <w:t>*</w:t>
      </w:r>
      <w:r w:rsidR="003475DE" w:rsidRPr="00EB6DF2">
        <w:t>Corresponding author</w:t>
      </w:r>
      <w:r w:rsidR="009E62CE" w:rsidRPr="00EB6DF2">
        <w:t xml:space="preserve">: </w:t>
      </w:r>
      <w:r w:rsidRPr="00EB6DF2">
        <w:rPr>
          <w:bCs/>
        </w:rPr>
        <w:t>Sang-Hyuck Park</w:t>
      </w:r>
      <w:r w:rsidR="009E62CE" w:rsidRPr="00EB6DF2">
        <w:t>, Ph.D.</w:t>
      </w:r>
    </w:p>
    <w:p w14:paraId="1E81DA50" w14:textId="77777777" w:rsidR="003E2EF5" w:rsidRPr="00EB6DF2" w:rsidRDefault="003E2EF5" w:rsidP="0062364D"/>
    <w:p w14:paraId="76A10274" w14:textId="77777777" w:rsidR="003E2EF5" w:rsidRPr="00EB6DF2" w:rsidRDefault="003475DE" w:rsidP="0062364D">
      <w:r w:rsidRPr="00EB6DF2">
        <w:rPr>
          <w:b/>
        </w:rPr>
        <w:t>Keywords</w:t>
      </w:r>
      <w:r w:rsidR="009E62CE" w:rsidRPr="00EB6DF2">
        <w:t xml:space="preserve">: </w:t>
      </w:r>
      <w:r w:rsidRPr="00EB6DF2">
        <w:rPr>
          <w:i/>
        </w:rPr>
        <w:t>Zea mays</w:t>
      </w:r>
      <w:r w:rsidR="001426D2" w:rsidRPr="00EB6DF2">
        <w:t>,</w:t>
      </w:r>
      <w:r w:rsidR="009E62CE" w:rsidRPr="00EB6DF2">
        <w:t xml:space="preserve"> cinnamoyl-CoA</w:t>
      </w:r>
      <w:r w:rsidR="001426D2" w:rsidRPr="00EB6DF2">
        <w:t xml:space="preserve"> </w:t>
      </w:r>
      <w:r w:rsidR="009E62CE" w:rsidRPr="00EB6DF2">
        <w:t>reductase</w:t>
      </w:r>
      <w:r w:rsidR="001426D2" w:rsidRPr="00EB6DF2">
        <w:t xml:space="preserve"> (CCR),</w:t>
      </w:r>
      <w:r w:rsidR="009E62CE" w:rsidRPr="00EB6DF2">
        <w:t xml:space="preserve"> </w:t>
      </w:r>
      <w:r w:rsidR="00D74C4A" w:rsidRPr="00EB6DF2">
        <w:t>dsRNAi, Klason lignin measurement</w:t>
      </w:r>
      <w:r w:rsidR="00C8127F" w:rsidRPr="00EB6DF2">
        <w:rPr>
          <w:rFonts w:eastAsia="SimSun" w:hint="eastAsia"/>
          <w:lang w:eastAsia="zh-CN"/>
        </w:rPr>
        <w:t>,</w:t>
      </w:r>
      <w:r w:rsidR="00D74C4A" w:rsidRPr="00EB6DF2">
        <w:t xml:space="preserve"> </w:t>
      </w:r>
      <w:r w:rsidR="00AE6294" w:rsidRPr="00EB6DF2">
        <w:t xml:space="preserve">cell wall carbohydrate </w:t>
      </w:r>
      <w:r w:rsidR="00D74C4A" w:rsidRPr="00EB6DF2">
        <w:t>analysis, gas chromatography (GC)</w:t>
      </w:r>
    </w:p>
    <w:p w14:paraId="19E822B7" w14:textId="77777777" w:rsidR="003E2EF5" w:rsidRPr="00EB6DF2" w:rsidRDefault="003E2EF5" w:rsidP="0062364D"/>
    <w:p w14:paraId="798882A5" w14:textId="2FC5A079" w:rsidR="003E2EF5" w:rsidRPr="00EB6DF2" w:rsidRDefault="003475DE" w:rsidP="0062364D">
      <w:pPr>
        <w:rPr>
          <w:b/>
        </w:rPr>
      </w:pPr>
      <w:r w:rsidRPr="00EB6DF2">
        <w:rPr>
          <w:b/>
        </w:rPr>
        <w:t>Short Abstract</w:t>
      </w:r>
    </w:p>
    <w:p w14:paraId="1CF84D66" w14:textId="77777777" w:rsidR="00084976" w:rsidRPr="00EB6DF2" w:rsidRDefault="00084976" w:rsidP="0062364D"/>
    <w:p w14:paraId="0508EEAE" w14:textId="196B6B7A" w:rsidR="003E2EF5" w:rsidRPr="00EB6DF2" w:rsidRDefault="00B9234B" w:rsidP="0062364D">
      <w:r w:rsidRPr="00EB6DF2">
        <w:t>A d</w:t>
      </w:r>
      <w:r w:rsidR="006F0832" w:rsidRPr="00EB6DF2">
        <w:t xml:space="preserve">ouble stranded RNA interference (dsRNAi) technique </w:t>
      </w:r>
      <w:r w:rsidR="00EB6DF2">
        <w:t>i</w:t>
      </w:r>
      <w:r w:rsidRPr="00EB6DF2">
        <w:t xml:space="preserve">s employed to </w:t>
      </w:r>
      <w:r w:rsidR="006F0832" w:rsidRPr="00EB6DF2">
        <w:t xml:space="preserve">down-regulate the </w:t>
      </w:r>
      <w:r w:rsidR="007D6033" w:rsidRPr="00EB6DF2">
        <w:t>maize cinnamoyl coenzyme A reductase (</w:t>
      </w:r>
      <w:r w:rsidR="00956CB0" w:rsidRPr="00EB6DF2">
        <w:rPr>
          <w:rFonts w:hint="eastAsia"/>
          <w:i/>
          <w:lang w:eastAsia="ko-KR"/>
        </w:rPr>
        <w:t>Zm</w:t>
      </w:r>
      <w:r w:rsidR="007D6033" w:rsidRPr="00EB6DF2">
        <w:rPr>
          <w:i/>
        </w:rPr>
        <w:t>CCR1</w:t>
      </w:r>
      <w:r w:rsidR="007D6033" w:rsidRPr="00EB6DF2">
        <w:t xml:space="preserve">) </w:t>
      </w:r>
      <w:r w:rsidR="006F0832" w:rsidRPr="00EB6DF2">
        <w:t>gene</w:t>
      </w:r>
      <w:r w:rsidR="003C1324" w:rsidRPr="00EB6DF2">
        <w:t xml:space="preserve"> </w:t>
      </w:r>
      <w:r w:rsidR="006F0832" w:rsidRPr="00EB6DF2">
        <w:t xml:space="preserve">to lower </w:t>
      </w:r>
      <w:r w:rsidR="00D1434A" w:rsidRPr="00EB6DF2">
        <w:t xml:space="preserve">plant </w:t>
      </w:r>
      <w:r w:rsidR="006F0832" w:rsidRPr="00EB6DF2">
        <w:t>lignin</w:t>
      </w:r>
      <w:r w:rsidR="00A62936" w:rsidRPr="00EB6DF2">
        <w:t xml:space="preserve"> content</w:t>
      </w:r>
      <w:r w:rsidR="006F0832" w:rsidRPr="00EB6DF2">
        <w:t>.</w:t>
      </w:r>
      <w:r w:rsidR="00A23EEF" w:rsidRPr="00EB6DF2">
        <w:t xml:space="preserve"> </w:t>
      </w:r>
      <w:r w:rsidR="006D2B6E" w:rsidRPr="00EB6DF2">
        <w:t>L</w:t>
      </w:r>
      <w:r w:rsidRPr="00EB6DF2">
        <w:t xml:space="preserve">ignin </w:t>
      </w:r>
      <w:r w:rsidR="006F0832" w:rsidRPr="00EB6DF2">
        <w:t xml:space="preserve">down-regulation </w:t>
      </w:r>
      <w:r w:rsidR="00066FAE" w:rsidRPr="00EB6DF2">
        <w:t>from</w:t>
      </w:r>
      <w:r w:rsidR="00B53376" w:rsidRPr="00EB6DF2">
        <w:t xml:space="preserve"> the</w:t>
      </w:r>
      <w:r w:rsidR="00066FAE" w:rsidRPr="00EB6DF2">
        <w:t xml:space="preserve"> cell wall </w:t>
      </w:r>
      <w:r w:rsidR="00EB6DF2">
        <w:t>i</w:t>
      </w:r>
      <w:r w:rsidR="00A62936" w:rsidRPr="00EB6DF2">
        <w:t>s</w:t>
      </w:r>
      <w:r w:rsidR="003C1324" w:rsidRPr="00EB6DF2">
        <w:t xml:space="preserve"> visualized by </w:t>
      </w:r>
      <w:r w:rsidRPr="00EB6DF2">
        <w:t>microscopic analyses</w:t>
      </w:r>
      <w:r w:rsidR="00066FAE" w:rsidRPr="00EB6DF2">
        <w:t xml:space="preserve"> and</w:t>
      </w:r>
      <w:r w:rsidRPr="00EB6DF2">
        <w:t xml:space="preserve"> quantified by</w:t>
      </w:r>
      <w:r w:rsidR="00B53376" w:rsidRPr="00EB6DF2">
        <w:t xml:space="preserve"> the</w:t>
      </w:r>
      <w:r w:rsidRPr="00EB6DF2">
        <w:t xml:space="preserve"> </w:t>
      </w:r>
      <w:r w:rsidR="00066FAE" w:rsidRPr="00EB6DF2">
        <w:t xml:space="preserve">Klason </w:t>
      </w:r>
      <w:r w:rsidR="007D6033" w:rsidRPr="00EB6DF2">
        <w:t>method</w:t>
      </w:r>
      <w:r w:rsidR="003C1324" w:rsidRPr="00EB6DF2">
        <w:t xml:space="preserve">. </w:t>
      </w:r>
      <w:r w:rsidRPr="00EB6DF2">
        <w:t xml:space="preserve">Compositional changes in </w:t>
      </w:r>
      <w:r w:rsidR="00066FAE" w:rsidRPr="00EB6DF2">
        <w:t>hemi</w:t>
      </w:r>
      <w:r w:rsidR="001C45E5" w:rsidRPr="00EB6DF2">
        <w:t>cellulose</w:t>
      </w:r>
      <w:r w:rsidR="00066FAE" w:rsidRPr="00EB6DF2">
        <w:t xml:space="preserve"> and </w:t>
      </w:r>
      <w:r w:rsidRPr="00EB6DF2">
        <w:t xml:space="preserve">crystalline </w:t>
      </w:r>
      <w:r w:rsidR="00D74C4A" w:rsidRPr="00EB6DF2">
        <w:t>cellulose</w:t>
      </w:r>
      <w:r w:rsidR="00066FAE" w:rsidRPr="00EB6DF2">
        <w:t xml:space="preserve"> </w:t>
      </w:r>
      <w:r w:rsidR="00EB6DF2">
        <w:t>a</w:t>
      </w:r>
      <w:r w:rsidRPr="00EB6DF2">
        <w:t>re analyzed</w:t>
      </w:r>
      <w:r w:rsidR="00066FAE" w:rsidRPr="00EB6DF2">
        <w:t>.</w:t>
      </w:r>
    </w:p>
    <w:p w14:paraId="42B92AB4" w14:textId="77777777" w:rsidR="003E2EF5" w:rsidRPr="00EB6DF2" w:rsidRDefault="003E2EF5" w:rsidP="0062364D"/>
    <w:p w14:paraId="54A81CA6" w14:textId="6B657E77" w:rsidR="00F64946" w:rsidRPr="00EB6DF2" w:rsidRDefault="003475DE" w:rsidP="0062364D">
      <w:pPr>
        <w:rPr>
          <w:b/>
        </w:rPr>
      </w:pPr>
      <w:r w:rsidRPr="00EB6DF2">
        <w:rPr>
          <w:b/>
        </w:rPr>
        <w:t>Long Abstract</w:t>
      </w:r>
      <w:r w:rsidR="009E1EC1" w:rsidRPr="00EB6DF2">
        <w:rPr>
          <w:b/>
        </w:rPr>
        <w:t xml:space="preserve"> </w:t>
      </w:r>
    </w:p>
    <w:p w14:paraId="5E63D0AF" w14:textId="77777777" w:rsidR="00084976" w:rsidRPr="00EB6DF2" w:rsidRDefault="00084976" w:rsidP="0062364D"/>
    <w:p w14:paraId="08B9BA61" w14:textId="48F64420" w:rsidR="00276A47" w:rsidRPr="00EB6DF2" w:rsidRDefault="006C4A75" w:rsidP="0062364D">
      <w:r w:rsidRPr="00EB6DF2">
        <w:t xml:space="preserve">To facilitate the use of lignocellulosic biomass as </w:t>
      </w:r>
      <w:r w:rsidR="006D2B6E" w:rsidRPr="00EB6DF2">
        <w:t xml:space="preserve">an </w:t>
      </w:r>
      <w:r w:rsidRPr="00EB6DF2">
        <w:t xml:space="preserve">alternative </w:t>
      </w:r>
      <w:r w:rsidR="00F65EE6" w:rsidRPr="00EB6DF2">
        <w:t>bioenergy</w:t>
      </w:r>
      <w:r w:rsidR="004E3A39" w:rsidRPr="00EB6DF2">
        <w:t xml:space="preserve"> resource, </w:t>
      </w:r>
      <w:r w:rsidR="001C45E5" w:rsidRPr="00EB6DF2">
        <w:t>during biological conversion processes, a pretreatment step is needed to open up the structure of the plant cell wall, increasing the accessibility of the cell wall carbohydrates</w:t>
      </w:r>
      <w:r w:rsidRPr="00EB6DF2">
        <w:t xml:space="preserve">. </w:t>
      </w:r>
      <w:r w:rsidR="001C45E5" w:rsidRPr="00EB6DF2">
        <w:t xml:space="preserve">Lignin, a polyphenolic material present in many cell wall types, is known to be a significant hindrance to enzyme access. Reduction in lignin content </w:t>
      </w:r>
      <w:r w:rsidR="00F70691" w:rsidRPr="00EB6DF2">
        <w:t xml:space="preserve">to </w:t>
      </w:r>
      <w:r w:rsidR="00D1434A" w:rsidRPr="00EB6DF2">
        <w:t xml:space="preserve">a level that does not interfere with </w:t>
      </w:r>
      <w:r w:rsidR="001C45E5" w:rsidRPr="00EB6DF2">
        <w:t xml:space="preserve">the </w:t>
      </w:r>
      <w:r w:rsidR="00D1434A" w:rsidRPr="00EB6DF2">
        <w:t xml:space="preserve">structural integrity and defense system of </w:t>
      </w:r>
      <w:r w:rsidR="001C45E5" w:rsidRPr="00EB6DF2">
        <w:t xml:space="preserve">the </w:t>
      </w:r>
      <w:r w:rsidR="00D1434A" w:rsidRPr="00EB6DF2">
        <w:t>plant might be a</w:t>
      </w:r>
      <w:r w:rsidR="00E719FF" w:rsidRPr="00EB6DF2">
        <w:t xml:space="preserve"> </w:t>
      </w:r>
      <w:r w:rsidR="001C45E5" w:rsidRPr="00EB6DF2">
        <w:t xml:space="preserve">valuable </w:t>
      </w:r>
      <w:r w:rsidR="00A90C3E" w:rsidRPr="00EB6DF2">
        <w:t>step</w:t>
      </w:r>
      <w:r w:rsidR="00BD6180" w:rsidRPr="00EB6DF2">
        <w:t xml:space="preserve"> to </w:t>
      </w:r>
      <w:r w:rsidR="00A90C3E" w:rsidRPr="00EB6DF2">
        <w:t xml:space="preserve">reduce </w:t>
      </w:r>
      <w:r w:rsidR="00BD6180" w:rsidRPr="00EB6DF2">
        <w:t>the costs</w:t>
      </w:r>
      <w:r w:rsidR="00CB2B30" w:rsidRPr="00EB6DF2">
        <w:t xml:space="preserve"> </w:t>
      </w:r>
      <w:r w:rsidR="00E719FF" w:rsidRPr="00EB6DF2">
        <w:t>of</w:t>
      </w:r>
      <w:r w:rsidR="00CB2B30" w:rsidRPr="00EB6DF2">
        <w:t xml:space="preserve"> bioethanol </w:t>
      </w:r>
      <w:r w:rsidR="00CB2B30" w:rsidRPr="00EB6DF2">
        <w:lastRenderedPageBreak/>
        <w:t>production</w:t>
      </w:r>
      <w:r w:rsidR="00BD6180" w:rsidRPr="00EB6DF2">
        <w:t xml:space="preserve">. </w:t>
      </w:r>
      <w:r w:rsidR="00FE29F6" w:rsidRPr="00EB6DF2">
        <w:t xml:space="preserve">In this study, we have genetically down-regulated one of </w:t>
      </w:r>
      <w:r w:rsidR="00804DD2" w:rsidRPr="00EB6DF2">
        <w:t xml:space="preserve">the </w:t>
      </w:r>
      <w:r w:rsidR="00FE29F6" w:rsidRPr="00EB6DF2">
        <w:t xml:space="preserve">lignin </w:t>
      </w:r>
      <w:r w:rsidR="00D1434A" w:rsidRPr="00EB6DF2">
        <w:t>biosynthesis-</w:t>
      </w:r>
      <w:r w:rsidR="00FE29F6" w:rsidRPr="00EB6DF2">
        <w:t>related genes, cinnamoyl-CoA reductase (</w:t>
      </w:r>
      <w:r w:rsidR="00FE29F6" w:rsidRPr="00EB6DF2">
        <w:rPr>
          <w:i/>
        </w:rPr>
        <w:t>ZmCCR1</w:t>
      </w:r>
      <w:r w:rsidR="00FE29F6" w:rsidRPr="00EB6DF2">
        <w:t>) via a double stranded RNA interference</w:t>
      </w:r>
      <w:r w:rsidR="00E719FF" w:rsidRPr="00EB6DF2">
        <w:t xml:space="preserve"> technique</w:t>
      </w:r>
      <w:r w:rsidR="00FE29F6" w:rsidRPr="00EB6DF2">
        <w:t xml:space="preserve">. </w:t>
      </w:r>
      <w:r w:rsidR="009B33CD" w:rsidRPr="00EB6DF2">
        <w:t xml:space="preserve">The </w:t>
      </w:r>
      <w:r w:rsidR="009B33CD" w:rsidRPr="00EB6DF2">
        <w:rPr>
          <w:i/>
        </w:rPr>
        <w:t>ZmCCR1_RNAi</w:t>
      </w:r>
      <w:r w:rsidR="009B33CD" w:rsidRPr="00EB6DF2">
        <w:t xml:space="preserve"> construct was integrated into the maize genome</w:t>
      </w:r>
      <w:r w:rsidR="00AF7113" w:rsidRPr="00EB6DF2">
        <w:t xml:space="preserve"> </w:t>
      </w:r>
      <w:r w:rsidR="009B33CD" w:rsidRPr="00EB6DF2">
        <w:t xml:space="preserve">using </w:t>
      </w:r>
      <w:r w:rsidR="00D1434A" w:rsidRPr="00EB6DF2">
        <w:t xml:space="preserve">the </w:t>
      </w:r>
      <w:r w:rsidR="00AF7113" w:rsidRPr="00EB6DF2">
        <w:t xml:space="preserve">particle </w:t>
      </w:r>
      <w:r w:rsidR="00F65EE6" w:rsidRPr="00EB6DF2">
        <w:t>bombardment method. T</w:t>
      </w:r>
      <w:r w:rsidR="00F65EE0" w:rsidRPr="00EB6DF2">
        <w:t xml:space="preserve">ransgenic maize plants grew normally as </w:t>
      </w:r>
      <w:r w:rsidR="00804DD2" w:rsidRPr="00EB6DF2">
        <w:t xml:space="preserve">compared to </w:t>
      </w:r>
      <w:r w:rsidR="00D1434A" w:rsidRPr="00EB6DF2">
        <w:t xml:space="preserve">the </w:t>
      </w:r>
      <w:r w:rsidR="00F65EE0" w:rsidRPr="00EB6DF2">
        <w:t xml:space="preserve">wild-type </w:t>
      </w:r>
      <w:r w:rsidR="00D1434A" w:rsidRPr="00EB6DF2">
        <w:t xml:space="preserve">control plants </w:t>
      </w:r>
      <w:r w:rsidR="00FE29F6" w:rsidRPr="00EB6DF2">
        <w:t xml:space="preserve">without </w:t>
      </w:r>
      <w:r w:rsidR="00D1434A" w:rsidRPr="00EB6DF2">
        <w:t xml:space="preserve">interfering with </w:t>
      </w:r>
      <w:r w:rsidR="00F65EE0" w:rsidRPr="00EB6DF2">
        <w:t xml:space="preserve">biomass </w:t>
      </w:r>
      <w:r w:rsidR="00D1434A" w:rsidRPr="00EB6DF2">
        <w:t xml:space="preserve">growth </w:t>
      </w:r>
      <w:r w:rsidR="009B33CD" w:rsidRPr="00EB6DF2">
        <w:t>or</w:t>
      </w:r>
      <w:r w:rsidR="00F65EE0" w:rsidRPr="00EB6DF2">
        <w:t xml:space="preserve"> </w:t>
      </w:r>
      <w:r w:rsidR="00FB7923" w:rsidRPr="00EB6DF2">
        <w:t>defense mechanisms</w:t>
      </w:r>
      <w:r w:rsidR="009B33CD" w:rsidRPr="00EB6DF2">
        <w:t>, with the exception</w:t>
      </w:r>
      <w:r w:rsidR="00FB7923" w:rsidRPr="00EB6DF2">
        <w:t xml:space="preserve"> </w:t>
      </w:r>
      <w:r w:rsidR="009B33CD" w:rsidRPr="00EB6DF2">
        <w:t>of</w:t>
      </w:r>
      <w:r w:rsidR="00FB7923" w:rsidRPr="00EB6DF2">
        <w:t xml:space="preserve"> </w:t>
      </w:r>
      <w:r w:rsidR="00171073" w:rsidRPr="00EB6DF2">
        <w:t>displaying</w:t>
      </w:r>
      <w:r w:rsidR="00FB7923" w:rsidRPr="00EB6DF2">
        <w:t xml:space="preserve"> </w:t>
      </w:r>
      <w:r w:rsidR="00D1434A" w:rsidRPr="00EB6DF2">
        <w:t xml:space="preserve">of </w:t>
      </w:r>
      <w:r w:rsidR="00FB7923" w:rsidRPr="00EB6DF2">
        <w:t xml:space="preserve">brown-coloration in </w:t>
      </w:r>
      <w:r w:rsidR="00D1434A" w:rsidRPr="00EB6DF2">
        <w:t xml:space="preserve">transgenic plants </w:t>
      </w:r>
      <w:r w:rsidR="00FB7923" w:rsidRPr="00EB6DF2">
        <w:t>leaf mid-rib</w:t>
      </w:r>
      <w:r w:rsidR="00D1434A" w:rsidRPr="00EB6DF2">
        <w:t>s</w:t>
      </w:r>
      <w:r w:rsidR="00FB7923" w:rsidRPr="00EB6DF2">
        <w:t>, husk</w:t>
      </w:r>
      <w:r w:rsidR="00D1434A" w:rsidRPr="00EB6DF2">
        <w:t>s</w:t>
      </w:r>
      <w:r w:rsidR="00FB7923" w:rsidRPr="00EB6DF2">
        <w:t>, and stem</w:t>
      </w:r>
      <w:r w:rsidR="00D1434A" w:rsidRPr="00EB6DF2">
        <w:t>s</w:t>
      </w:r>
      <w:r w:rsidR="00FB7923" w:rsidRPr="00EB6DF2">
        <w:t xml:space="preserve">. </w:t>
      </w:r>
      <w:r w:rsidR="00F65EE0" w:rsidRPr="00EB6DF2">
        <w:t xml:space="preserve">The </w:t>
      </w:r>
      <w:r w:rsidR="00A4637F" w:rsidRPr="00EB6DF2">
        <w:t>microscopic</w:t>
      </w:r>
      <w:r w:rsidR="00F65EE0" w:rsidRPr="00EB6DF2">
        <w:t xml:space="preserve"> analys</w:t>
      </w:r>
      <w:r w:rsidR="00A4637F" w:rsidRPr="00EB6DF2">
        <w:t>e</w:t>
      </w:r>
      <w:r w:rsidR="00F65EE0" w:rsidRPr="00EB6DF2">
        <w:t>s</w:t>
      </w:r>
      <w:r w:rsidR="009B33CD" w:rsidRPr="00EB6DF2">
        <w:t>, in conjunction with</w:t>
      </w:r>
      <w:r w:rsidR="00F65EE0" w:rsidRPr="00EB6DF2">
        <w:t xml:space="preserve"> </w:t>
      </w:r>
      <w:r w:rsidR="00A4637F" w:rsidRPr="00EB6DF2">
        <w:t xml:space="preserve">the </w:t>
      </w:r>
      <w:r w:rsidR="00F65EE0" w:rsidRPr="00EB6DF2">
        <w:t>histological assay</w:t>
      </w:r>
      <w:r w:rsidR="009B33CD" w:rsidRPr="00EB6DF2">
        <w:t>,</w:t>
      </w:r>
      <w:r w:rsidR="00F65EE0" w:rsidRPr="00EB6DF2">
        <w:t xml:space="preserve"> revealed that </w:t>
      </w:r>
      <w:r w:rsidR="00A57A58" w:rsidRPr="00EB6DF2">
        <w:t xml:space="preserve">the </w:t>
      </w:r>
      <w:r w:rsidR="00D1434A" w:rsidRPr="00EB6DF2">
        <w:t xml:space="preserve">leaf </w:t>
      </w:r>
      <w:r w:rsidR="00D90F7A" w:rsidRPr="00EB6DF2">
        <w:t>sclerenchyma</w:t>
      </w:r>
      <w:r w:rsidR="00A57A58" w:rsidRPr="00EB6DF2">
        <w:t xml:space="preserve"> fibers were thinned but </w:t>
      </w:r>
      <w:r w:rsidR="00A4637F" w:rsidRPr="00EB6DF2">
        <w:t xml:space="preserve">the structure and </w:t>
      </w:r>
      <w:r w:rsidR="002B49DF" w:rsidRPr="00EB6DF2">
        <w:t>size</w:t>
      </w:r>
      <w:r w:rsidR="00A4637F" w:rsidRPr="00EB6DF2">
        <w:t xml:space="preserve"> of o</w:t>
      </w:r>
      <w:r w:rsidR="00A57A58" w:rsidRPr="00EB6DF2">
        <w:t xml:space="preserve">ther major </w:t>
      </w:r>
      <w:r w:rsidR="00D90F7A" w:rsidRPr="00EB6DF2">
        <w:t>vascular</w:t>
      </w:r>
      <w:r w:rsidR="00A57A58" w:rsidRPr="00EB6DF2">
        <w:t xml:space="preserve"> system</w:t>
      </w:r>
      <w:r w:rsidR="002B49DF" w:rsidRPr="00EB6DF2">
        <w:t xml:space="preserve"> components</w:t>
      </w:r>
      <w:r w:rsidR="00A57A58" w:rsidRPr="00EB6DF2">
        <w:t xml:space="preserve"> </w:t>
      </w:r>
      <w:r w:rsidR="009B33CD" w:rsidRPr="00EB6DF2">
        <w:t>was</w:t>
      </w:r>
      <w:r w:rsidR="00A57A58" w:rsidRPr="00EB6DF2">
        <w:t xml:space="preserve"> not altered. </w:t>
      </w:r>
      <w:r w:rsidR="0013520E" w:rsidRPr="00EB6DF2">
        <w:t>The</w:t>
      </w:r>
      <w:r w:rsidR="00A57A58" w:rsidRPr="00EB6DF2">
        <w:t xml:space="preserve"> lignin content </w:t>
      </w:r>
      <w:r w:rsidR="00A4637F" w:rsidRPr="00EB6DF2">
        <w:t>in</w:t>
      </w:r>
      <w:r w:rsidR="00A57A58" w:rsidRPr="00EB6DF2">
        <w:t xml:space="preserve"> </w:t>
      </w:r>
      <w:r w:rsidR="004E3A39" w:rsidRPr="00EB6DF2">
        <w:t xml:space="preserve">the </w:t>
      </w:r>
      <w:r w:rsidR="00A4637F" w:rsidRPr="00EB6DF2">
        <w:t xml:space="preserve">transgenic </w:t>
      </w:r>
      <w:r w:rsidR="00A57A58" w:rsidRPr="00EB6DF2">
        <w:t xml:space="preserve">maize </w:t>
      </w:r>
      <w:r w:rsidR="0013520E" w:rsidRPr="00EB6DF2">
        <w:t>was reduced</w:t>
      </w:r>
      <w:r w:rsidR="00A57A58" w:rsidRPr="00EB6DF2">
        <w:t xml:space="preserve"> </w:t>
      </w:r>
      <w:r w:rsidR="0013520E" w:rsidRPr="00EB6DF2">
        <w:t>by</w:t>
      </w:r>
      <w:r w:rsidR="00A57A58" w:rsidRPr="00EB6DF2">
        <w:t xml:space="preserve"> 7-</w:t>
      </w:r>
      <w:r w:rsidR="00A931FC" w:rsidRPr="00EB6DF2">
        <w:t>8.7</w:t>
      </w:r>
      <w:r w:rsidR="00A57A58" w:rsidRPr="00EB6DF2">
        <w:t>%</w:t>
      </w:r>
      <w:r w:rsidR="001C45E5" w:rsidRPr="00EB6DF2">
        <w:t>,</w:t>
      </w:r>
      <w:r w:rsidR="00A57A58" w:rsidRPr="00EB6DF2">
        <w:t xml:space="preserve"> </w:t>
      </w:r>
      <w:r w:rsidR="001C45E5" w:rsidRPr="00EB6DF2">
        <w:t>the</w:t>
      </w:r>
      <w:r w:rsidR="00A57A58" w:rsidRPr="00EB6DF2">
        <w:t xml:space="preserve"> crystalline cellulose </w:t>
      </w:r>
      <w:r w:rsidR="001C45E5" w:rsidRPr="00EB6DF2">
        <w:t xml:space="preserve">content was </w:t>
      </w:r>
      <w:r w:rsidR="00A57A58" w:rsidRPr="00EB6DF2">
        <w:t>increased in response to lignin reduction</w:t>
      </w:r>
      <w:r w:rsidR="0013520E" w:rsidRPr="00EB6DF2">
        <w:t>,</w:t>
      </w:r>
      <w:r w:rsidR="00A57A58" w:rsidRPr="00EB6DF2">
        <w:t xml:space="preserve"> </w:t>
      </w:r>
      <w:r w:rsidR="001C45E5" w:rsidRPr="00EB6DF2">
        <w:t xml:space="preserve">and </w:t>
      </w:r>
      <w:r w:rsidR="00D90F7A" w:rsidRPr="00EB6DF2">
        <w:t>hemicelluloses</w:t>
      </w:r>
      <w:r w:rsidR="00A57A58" w:rsidRPr="00EB6DF2">
        <w:t xml:space="preserve"> remained unchanged. The analyses </w:t>
      </w:r>
      <w:r w:rsidR="00CC3A4C" w:rsidRPr="00EB6DF2">
        <w:t>may in</w:t>
      </w:r>
      <w:r w:rsidR="00A57A58" w:rsidRPr="00EB6DF2">
        <w:t xml:space="preserve">dicate that carbon flow </w:t>
      </w:r>
      <w:r w:rsidR="00CC3A4C" w:rsidRPr="00EB6DF2">
        <w:t xml:space="preserve">might have been </w:t>
      </w:r>
      <w:r w:rsidR="00A57A58" w:rsidRPr="00EB6DF2">
        <w:t>shifted from lignin biosynthesis to cellulose</w:t>
      </w:r>
      <w:r w:rsidR="0061595E" w:rsidRPr="00EB6DF2">
        <w:t xml:space="preserve"> biosynthesis. </w:t>
      </w:r>
      <w:r w:rsidR="00F84B00" w:rsidRPr="00EB6DF2">
        <w:t>This article delineates the procedure</w:t>
      </w:r>
      <w:r w:rsidR="002D4AB2" w:rsidRPr="00EB6DF2">
        <w:t>s used</w:t>
      </w:r>
      <w:r w:rsidR="00F84B00" w:rsidRPr="00EB6DF2">
        <w:t xml:space="preserve"> </w:t>
      </w:r>
      <w:r w:rsidR="002D4AB2" w:rsidRPr="00EB6DF2">
        <w:t xml:space="preserve">to </w:t>
      </w:r>
      <w:r w:rsidR="00F84B00" w:rsidRPr="00EB6DF2">
        <w:t>down-regulat</w:t>
      </w:r>
      <w:r w:rsidR="001C45E5" w:rsidRPr="00EB6DF2">
        <w:t>e the lignin content</w:t>
      </w:r>
      <w:r w:rsidR="00F84B00" w:rsidRPr="00EB6DF2">
        <w:t xml:space="preserve"> </w:t>
      </w:r>
      <w:r w:rsidR="00255A62" w:rsidRPr="00EB6DF2">
        <w:t>in</w:t>
      </w:r>
      <w:r w:rsidR="00F84B00" w:rsidRPr="00EB6DF2">
        <w:t xml:space="preserve"> maize via RNAi </w:t>
      </w:r>
      <w:r w:rsidR="002D4AB2" w:rsidRPr="00EB6DF2">
        <w:t xml:space="preserve">technology, and </w:t>
      </w:r>
      <w:r w:rsidR="001C45E5" w:rsidRPr="00EB6DF2">
        <w:t xml:space="preserve">the </w:t>
      </w:r>
      <w:r w:rsidR="00F84B00" w:rsidRPr="00EB6DF2">
        <w:t>cell wall compositional analyses</w:t>
      </w:r>
      <w:r w:rsidR="001C45E5" w:rsidRPr="00EB6DF2">
        <w:t xml:space="preserve"> used to verify the effect of the modifications on the cell wall structure.</w:t>
      </w:r>
      <w:r w:rsidR="00F84B00" w:rsidRPr="00EB6DF2">
        <w:t xml:space="preserve"> </w:t>
      </w:r>
    </w:p>
    <w:p w14:paraId="582FC1D3" w14:textId="77777777" w:rsidR="00276A47" w:rsidRPr="00EB6DF2" w:rsidRDefault="00276A47" w:rsidP="0062364D"/>
    <w:p w14:paraId="3B2BAA66" w14:textId="2F087C39" w:rsidR="00DE74CB" w:rsidRPr="00EB6DF2" w:rsidRDefault="003475DE" w:rsidP="0062364D">
      <w:pPr>
        <w:rPr>
          <w:bCs/>
        </w:rPr>
      </w:pPr>
      <w:r w:rsidRPr="00EB6DF2">
        <w:rPr>
          <w:b/>
        </w:rPr>
        <w:t>Introduction</w:t>
      </w:r>
    </w:p>
    <w:p w14:paraId="1534D05E" w14:textId="77777777" w:rsidR="00DE74CB" w:rsidRPr="00EB6DF2" w:rsidRDefault="00DE74CB" w:rsidP="0062364D">
      <w:r w:rsidRPr="00EB6DF2">
        <w:tab/>
      </w:r>
    </w:p>
    <w:p w14:paraId="262A5A4D" w14:textId="2AA04AEE" w:rsidR="00AF3286" w:rsidRPr="00EB6DF2" w:rsidRDefault="00C1482B" w:rsidP="0062364D">
      <w:r w:rsidRPr="00EB6DF2">
        <w:t>The production of biofuels from lignocellulosic biomass is highly desirable due to its present abundance in the U.S.</w:t>
      </w:r>
      <w:hyperlink w:anchor="_ENREF_1" w:tooltip="Perlack, 2005 #2189" w:history="1">
        <w:r w:rsidR="00A65DA9" w:rsidRPr="00EB6DF2">
          <w:fldChar w:fldCharType="begin"/>
        </w:r>
        <w:r w:rsidR="00A65DA9" w:rsidRPr="00EB6DF2">
          <w:instrText xml:space="preserve"> ADDIN EN.CITE &lt;EndNote&gt;&lt;Cite&gt;&lt;Author&gt;Perlack&lt;/Author&gt;&lt;Year&gt;2005&lt;/Year&gt;&lt;RecNum&gt;2189&lt;/RecNum&gt;&lt;DisplayText&gt;&lt;style face="superscript"&gt;1&lt;/style&gt;&lt;/DisplayText&gt;&lt;record&gt;&lt;rec-number&gt;2189&lt;/rec-number&gt;&lt;foreign-keys&gt;&lt;key app="EN" db-id="vedvvtat0r0zwoezvtg5250zaz9de992x02a"&gt;2189&lt;/key&gt;&lt;/foreign-keys&gt;&lt;ref-type name="Government Document"&gt;46&lt;/ref-type&gt;&lt;contributors&gt;&lt;authors&gt;&lt;author&gt;Perlack, R.D.&lt;/author&gt;&lt;author&gt;Wright, L.L.&lt;/author&gt;&lt;author&gt;Turhollow, A.F.&lt;/author&gt;&lt;author&gt;Graham, R.L.&lt;/author&gt;&lt;author&gt;Stokes, B.J. &lt;/author&gt;&lt;author&gt;Erbach, D.C.&lt;/author&gt;&lt;/authors&gt;&lt;secondary-authors&gt;&lt;author&gt;USDA-DOE&lt;/author&gt;&lt;/secondary-authors&gt;&lt;/contributors&gt;&lt;titles&gt;&lt;title&gt;Biomass as feedstock for a bioenergy and bioproducts industry: The technical feasibility of a billion-ton annual supply&lt;/title&gt;&lt;/titles&gt;&lt;dates&gt;&lt;year&gt;2005&lt;/year&gt;&lt;/dates&gt;&lt;pub-location&gt;http://feedstockreview.ornl.gov/pdf/billion_ton_vision.pdf&lt;/pub-location&gt;&lt;publisher&gt;USDA-DOE&lt;/publisher&gt;&lt;urls&gt;&lt;/urls&gt;&lt;/record&gt;&lt;/Cite&gt;&lt;/EndNote&gt;</w:instrText>
        </w:r>
        <w:r w:rsidR="00A65DA9" w:rsidRPr="00EB6DF2">
          <w:fldChar w:fldCharType="separate"/>
        </w:r>
        <w:r w:rsidR="00A65DA9" w:rsidRPr="00EB6DF2">
          <w:rPr>
            <w:noProof/>
            <w:vertAlign w:val="superscript"/>
          </w:rPr>
          <w:t>1</w:t>
        </w:r>
        <w:r w:rsidR="00A65DA9" w:rsidRPr="00EB6DF2">
          <w:fldChar w:fldCharType="end"/>
        </w:r>
      </w:hyperlink>
      <w:r w:rsidR="009D7C55" w:rsidRPr="00EB6DF2" w:rsidDel="009D7C55">
        <w:t xml:space="preserve"> </w:t>
      </w:r>
      <w:r w:rsidR="00DF6A4B" w:rsidRPr="00EB6DF2">
        <w:t xml:space="preserve">, </w:t>
      </w:r>
      <w:r w:rsidR="003A1BE6" w:rsidRPr="00EB6DF2">
        <w:t xml:space="preserve">and in the case of the sustainable harvest of agricultural and forestry residues, the ability to not compete directly for cropland used for food and animal feed production. </w:t>
      </w:r>
      <w:r w:rsidR="002C7F73" w:rsidRPr="00EB6DF2">
        <w:t xml:space="preserve">However, unlike </w:t>
      </w:r>
      <w:r w:rsidR="006B487E" w:rsidRPr="00EB6DF2">
        <w:t>maize</w:t>
      </w:r>
      <w:r w:rsidR="002C7F73" w:rsidRPr="00EB6DF2">
        <w:t xml:space="preserve"> grain, which is the main source of biofuel currently generated in the U.S., lignocellulosic materials are significantly more complex and difficult to break down. In addition to the long-chain carbohydrates, cellulose and hemicellulose, which are the main sources of sugars during fermentation of lignocellulosic materials, many types of plant cell walls also contain lignin, a phenylpropanoid polymer that provides strength, defense against pathogen attack, and hydrophobicity to cell walls. While necessary for plant growth and survival, lignin also presents a significant barrier to the successful enzymatic conversion of the cellulose and hemicellulose to soluble sugars. Materials with high lignin contents are generally less desirable materials for both the biofuel (through biological conversion pathways) and the pulp and paper </w:t>
      </w:r>
      <w:r w:rsidR="00F70691" w:rsidRPr="00EB6DF2">
        <w:t xml:space="preserve">industries </w:t>
      </w:r>
      <w:r w:rsidR="002C7F73" w:rsidRPr="00EB6DF2">
        <w:t xml:space="preserve">due to the negative impacts on processing characteristics and product quality. </w:t>
      </w:r>
      <w:r w:rsidR="00C0365E" w:rsidRPr="00EB6DF2">
        <w:t xml:space="preserve">Hence, </w:t>
      </w:r>
      <w:r w:rsidR="00442932" w:rsidRPr="00EB6DF2">
        <w:t xml:space="preserve">genetic manipulation </w:t>
      </w:r>
      <w:r w:rsidR="002C7F73" w:rsidRPr="00EB6DF2">
        <w:t xml:space="preserve">of plant materials </w:t>
      </w:r>
      <w:r w:rsidR="00442932" w:rsidRPr="00EB6DF2">
        <w:t xml:space="preserve">for </w:t>
      </w:r>
      <w:r w:rsidR="00C0365E" w:rsidRPr="00EB6DF2">
        <w:t>l</w:t>
      </w:r>
      <w:r w:rsidR="00E46EAC" w:rsidRPr="00EB6DF2">
        <w:t xml:space="preserve">ignin reduction </w:t>
      </w:r>
      <w:r w:rsidR="00D1434A" w:rsidRPr="00EB6DF2">
        <w:t xml:space="preserve">at a level that does not interfere with crop structural strength and defense systems might be </w:t>
      </w:r>
      <w:r w:rsidR="002C7F73" w:rsidRPr="00EB6DF2">
        <w:t xml:space="preserve">important for the </w:t>
      </w:r>
      <w:r w:rsidR="00E46EAC" w:rsidRPr="00EB6DF2">
        <w:t>reduc</w:t>
      </w:r>
      <w:r w:rsidR="002C7F73" w:rsidRPr="00EB6DF2">
        <w:t>tion of</w:t>
      </w:r>
      <w:r w:rsidR="00E46EAC" w:rsidRPr="00EB6DF2">
        <w:t xml:space="preserve"> </w:t>
      </w:r>
      <w:r w:rsidR="00AF3286" w:rsidRPr="00EB6DF2">
        <w:t>pro</w:t>
      </w:r>
      <w:r w:rsidR="00E46EAC" w:rsidRPr="00EB6DF2">
        <w:t xml:space="preserve">duction costs </w:t>
      </w:r>
      <w:r w:rsidR="005226E1" w:rsidRPr="00EB6DF2">
        <w:t xml:space="preserve">for both the </w:t>
      </w:r>
      <w:r w:rsidR="00143248" w:rsidRPr="00EB6DF2">
        <w:t>ligno</w:t>
      </w:r>
      <w:r w:rsidR="00DF3712" w:rsidRPr="00EB6DF2">
        <w:t xml:space="preserve">cellulosic </w:t>
      </w:r>
      <w:r w:rsidR="00326CA7" w:rsidRPr="00EB6DF2">
        <w:t>bio</w:t>
      </w:r>
      <w:r w:rsidR="00B71853" w:rsidRPr="00EB6DF2">
        <w:t>fuel</w:t>
      </w:r>
      <w:r w:rsidR="00326CA7" w:rsidRPr="00EB6DF2">
        <w:t xml:space="preserve"> </w:t>
      </w:r>
      <w:r w:rsidR="002C7F73" w:rsidRPr="00EB6DF2">
        <w:t xml:space="preserve">and </w:t>
      </w:r>
      <w:r w:rsidR="005226E1" w:rsidRPr="00EB6DF2">
        <w:t xml:space="preserve">the </w:t>
      </w:r>
      <w:r w:rsidR="002C7F73" w:rsidRPr="00EB6DF2">
        <w:t xml:space="preserve">pulp and paper </w:t>
      </w:r>
      <w:r w:rsidR="009C592E" w:rsidRPr="00EB6DF2">
        <w:t>industries</w:t>
      </w:r>
      <w:r w:rsidR="00326CA7" w:rsidRPr="00EB6DF2">
        <w:t xml:space="preserve">. </w:t>
      </w:r>
    </w:p>
    <w:p w14:paraId="41D6FFA2" w14:textId="77777777" w:rsidR="00AF3286" w:rsidRPr="00EB6DF2" w:rsidRDefault="00AF3286" w:rsidP="0062364D"/>
    <w:p w14:paraId="7019C483" w14:textId="4BA5A35D" w:rsidR="00C3512D" w:rsidRPr="00EB6DF2" w:rsidRDefault="00C3512D" w:rsidP="0062364D">
      <w:r w:rsidRPr="00EB6DF2">
        <w:t xml:space="preserve">In maize </w:t>
      </w:r>
      <w:r w:rsidR="0078550D" w:rsidRPr="00EB6DF2">
        <w:t>(</w:t>
      </w:r>
      <w:r w:rsidR="0078550D" w:rsidRPr="00EB6DF2">
        <w:rPr>
          <w:i/>
        </w:rPr>
        <w:t>Zea mays</w:t>
      </w:r>
      <w:r w:rsidR="0078550D" w:rsidRPr="00EB6DF2">
        <w:t>)</w:t>
      </w:r>
      <w:r w:rsidRPr="00EB6DF2">
        <w:t>, lignin is covalently cross-linked to hemicellulose in</w:t>
      </w:r>
      <w:r w:rsidR="00386444" w:rsidRPr="00EB6DF2">
        <w:t xml:space="preserve"> the</w:t>
      </w:r>
      <w:r w:rsidRPr="00EB6DF2">
        <w:t xml:space="preserve"> primary cell wall via ferulate and diferulate bridges</w:t>
      </w:r>
      <w:hyperlink w:anchor="_ENREF_2" w:tooltip="Ralph, 1995 #1941" w:history="1">
        <w:r w:rsidR="00A65DA9" w:rsidRPr="00EB6DF2">
          <w:fldChar w:fldCharType="begin"/>
        </w:r>
        <w:r w:rsidR="00A65DA9" w:rsidRPr="00EB6DF2">
          <w:instrText xml:space="preserve"> ADDIN EN.CITE &lt;EndNote&gt;&lt;Cite&gt;&lt;Author&gt;Ralph&lt;/Author&gt;&lt;Year&gt;1995&lt;/Year&gt;&lt;RecNum&gt;1941&lt;/RecNum&gt;&lt;DisplayText&gt;&lt;style face="superscript"&gt;2&lt;/style&gt;&lt;/DisplayText&gt;&lt;record&gt;&lt;rec-number&gt;1941&lt;/rec-number&gt;&lt;foreign-keys&gt;&lt;key app="EN" db-id="vedvvtat0r0zwoezvtg5250zaz9de992x02a"&gt;1941&lt;/key&gt;&lt;/foreign-keys&gt;&lt;ref-type name="Journal Article"&gt;17&lt;/ref-type&gt;&lt;contributors&gt;&lt;authors&gt;&lt;author&gt;Ralph, J.&lt;/author&gt;&lt;author&gt;Grabber, J. H.&lt;/author&gt;&lt;author&gt;Hatfield, R. D.&lt;/author&gt;&lt;/authors&gt;&lt;/contributors&gt;&lt;auth-address&gt;Ralph, J&amp;#xD;Usda Ars,Us Dairy Forage Res Ctr,1925 Linden Dr W,Madison,Wi 53706, USA&amp;#xD;Usda Ars,Us Dairy Forage Res Ctr,1925 Linden Dr W,Madison,Wi 53706, USA&amp;#xD;Univ Wisconsin,Dept Forestry,Madison,Wi 53706&lt;/auth-address&gt;&lt;titles&gt;&lt;title&gt;Lignin-Ferulate Cross-Links in Grasses - Active Incorporation of Ferulate Polysaccharide Esters into Ryegrass Lignins&lt;/title&gt;&lt;secondary-title&gt;Carbohydr Res&lt;/secondary-title&gt;&lt;alt-title&gt;Carbohyd Res&lt;/alt-title&gt;&lt;/titles&gt;&lt;periodical&gt;&lt;full-title&gt;Carbohydr Res&lt;/full-title&gt;&lt;abbr-1&gt;Carbohydrate research&lt;/abbr-1&gt;&lt;/periodical&gt;&lt;pages&gt;167-178&lt;/pages&gt;&lt;volume&gt;275&lt;/volume&gt;&lt;number&gt;1&lt;/number&gt;&lt;keywords&gt;&lt;keyword&gt;lignin-ferulate cross-links&lt;/keyword&gt;&lt;keyword&gt;ferulate polysaccharide esters&lt;/keyword&gt;&lt;keyword&gt;ryegrass lignins&lt;/keyword&gt;&lt;keyword&gt;nmr&lt;/keyword&gt;&lt;keyword&gt;hmbc&lt;/keyword&gt;&lt;keyword&gt;c-13-labeling&lt;/keyword&gt;&lt;keyword&gt;syringyl lignin&lt;/keyword&gt;&lt;keyword&gt;phenolic-acids&lt;/keyword&gt;&lt;keyword&gt;heterogeneity&lt;/keyword&gt;&lt;keyword&gt;guaiacyl&lt;/keyword&gt;&lt;keyword&gt;walls&lt;/keyword&gt;&lt;keyword&gt;wheat&lt;/keyword&gt;&lt;/keywords&gt;&lt;dates&gt;&lt;year&gt;1995&lt;/year&gt;&lt;pub-dates&gt;&lt;date&gt;Sep 15&lt;/date&gt;&lt;/pub-dates&gt;&lt;/dates&gt;&lt;isbn&gt;0008-6215&lt;/isbn&gt;&lt;accession-num&gt;ISI:A1995RX88200016&lt;/accession-num&gt;&lt;urls&gt;&lt;related-urls&gt;&lt;url&gt;&amp;lt;Go to ISI&amp;gt;://A1995RX88200016&lt;/url&gt;&lt;/related-urls&gt;&lt;/urls&gt;&lt;electronic-resource-num&gt;Doi 10.1016/0008-6215(95)00237-N&lt;/electronic-resource-num&gt;&lt;language&gt;English&lt;/language&gt;&lt;/record&gt;&lt;/Cite&gt;&lt;/EndNote&gt;</w:instrText>
        </w:r>
        <w:r w:rsidR="00A65DA9" w:rsidRPr="00EB6DF2">
          <w:fldChar w:fldCharType="separate"/>
        </w:r>
        <w:r w:rsidR="00A65DA9" w:rsidRPr="00EB6DF2">
          <w:rPr>
            <w:noProof/>
            <w:vertAlign w:val="superscript"/>
          </w:rPr>
          <w:t>2</w:t>
        </w:r>
        <w:r w:rsidR="00A65DA9" w:rsidRPr="00EB6DF2">
          <w:fldChar w:fldCharType="end"/>
        </w:r>
      </w:hyperlink>
      <w:r w:rsidRPr="00EB6DF2">
        <w:t>. The lignin-hemicellulose complex binds to cellulose microfibrils</w:t>
      </w:r>
      <w:r w:rsidR="005226E1" w:rsidRPr="00EB6DF2">
        <w:t xml:space="preserve"> through hydrogen bonds</w:t>
      </w:r>
      <w:r w:rsidRPr="00EB6DF2">
        <w:t xml:space="preserve">, forming a complex matrix </w:t>
      </w:r>
      <w:r w:rsidR="005226E1" w:rsidRPr="00EB6DF2">
        <w:t xml:space="preserve">that </w:t>
      </w:r>
      <w:r w:rsidRPr="00EB6DF2">
        <w:t xml:space="preserve">confers integrity and strength </w:t>
      </w:r>
      <w:r w:rsidR="005226E1" w:rsidRPr="00EB6DF2">
        <w:t xml:space="preserve">to </w:t>
      </w:r>
      <w:r w:rsidRPr="00EB6DF2">
        <w:t xml:space="preserve">the secondary cell wall. The mechanical strength of plant cell walls </w:t>
      </w:r>
      <w:r w:rsidR="00386444" w:rsidRPr="00EB6DF2">
        <w:t>is</w:t>
      </w:r>
      <w:r w:rsidRPr="00EB6DF2">
        <w:t xml:space="preserve"> largely determined by the type of lignin subunits</w:t>
      </w:r>
      <w:hyperlink w:anchor="_ENREF_3" w:tooltip="Park, 2011 #1943" w:history="1">
        <w:r w:rsidR="00A65DA9" w:rsidRPr="00EB6DF2">
          <w:fldChar w:fldCharType="begin"/>
        </w:r>
        <w:r w:rsidR="00A65DA9" w:rsidRPr="00EB6DF2">
          <w:instrText xml:space="preserve"> ADDIN EN.CITE &lt;EndNote&gt;&lt;Cite&gt;&lt;Author&gt;Park&lt;/Author&gt;&lt;Year&gt;2011&lt;/Year&gt;&lt;RecNum&gt;1943&lt;/RecNum&gt;&lt;DisplayText&gt;&lt;style face="superscript"&gt;3&lt;/style&gt;&lt;/DisplayText&gt;&lt;record&gt;&lt;rec-number&gt;1943&lt;/rec-number&gt;&lt;foreign-keys&gt;&lt;key app="EN" db-id="vedvvtat0r0zwoezvtg5250zaz9de992x02a"&gt;1943&lt;/key&gt;&lt;/foreign-keys&gt;&lt;ref-type name="Thesis"&gt;32&lt;/ref-type&gt;&lt;contributors&gt;&lt;authors&gt;&lt;author&gt;Park, S.-H.&lt;/author&gt;&lt;/authors&gt;&lt;tertiary-authors&gt;&lt;author&gt;Sticklen, M.&lt;/author&gt;&lt;/tertiary-authors&gt;&lt;/contributors&gt;&lt;titles&gt;&lt;title&gt;Expediting Cellulosic Biofuels Agenda: Production of High Value-Low Volume Co-Products and Lignin Down-Regulation of Bioenergy Crops &lt;/title&gt;&lt;secondary-title&gt;Crop and Soil Sciences&lt;/secondary-title&gt;&lt;/titles&gt;&lt;volume&gt;Ph.D.&lt;/volume&gt;&lt;dates&gt;&lt;year&gt;2011&lt;/year&gt;&lt;/dates&gt;&lt;pub-location&gt;Michigan State University&lt;/pub-location&gt;&lt;publisher&gt;Michigan State University&lt;/publisher&gt;&lt;urls&gt;&lt;/urls&gt;&lt;/record&gt;&lt;/Cite&gt;&lt;/EndNote&gt;</w:instrText>
        </w:r>
        <w:r w:rsidR="00A65DA9" w:rsidRPr="00EB6DF2">
          <w:fldChar w:fldCharType="separate"/>
        </w:r>
        <w:r w:rsidR="00A65DA9" w:rsidRPr="00EB6DF2">
          <w:rPr>
            <w:noProof/>
            <w:vertAlign w:val="superscript"/>
          </w:rPr>
          <w:t>3</w:t>
        </w:r>
        <w:r w:rsidR="00A65DA9" w:rsidRPr="00EB6DF2">
          <w:fldChar w:fldCharType="end"/>
        </w:r>
      </w:hyperlink>
      <w:r w:rsidRPr="00EB6DF2">
        <w:rPr>
          <w:vertAlign w:val="superscript"/>
        </w:rPr>
        <w:t>,</w:t>
      </w:r>
      <w:r w:rsidR="009D540D" w:rsidRPr="00EB6DF2">
        <w:fldChar w:fldCharType="begin">
          <w:fldData xml:space="preserve">PEVuZE5vdGU+PENpdGU+PEF1dGhvcj5Cb2VyamFuPC9BdXRob3I+PFllYXI+MjAwMzwvWWVhcj48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</w:fldData>
        </w:fldChar>
      </w:r>
      <w:r w:rsidR="009D7C55" w:rsidRPr="00EB6DF2">
        <w:instrText xml:space="preserve"> ADDIN EN.CITE </w:instrText>
      </w:r>
      <w:r w:rsidR="009D7C55" w:rsidRPr="00EB6DF2">
        <w:fldChar w:fldCharType="begin">
          <w:fldData xml:space="preserve">PEVuZE5vdGU+PENpdGU+PEF1dGhvcj5Cb2VyamFuPC9BdXRob3I+PFllYXI+MjAwMzwvWWVhcj48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</w:fldData>
        </w:fldChar>
      </w:r>
      <w:r w:rsidR="009D7C55" w:rsidRPr="00EB6DF2">
        <w:instrText xml:space="preserve"> ADDIN EN.CITE.DATA </w:instrText>
      </w:r>
      <w:r w:rsidR="009D7C55" w:rsidRPr="00EB6DF2">
        <w:fldChar w:fldCharType="end"/>
      </w:r>
      <w:r w:rsidR="009D540D" w:rsidRPr="00EB6DF2">
        <w:fldChar w:fldCharType="separate"/>
      </w:r>
      <w:hyperlink w:anchor="_ENREF_4" w:tooltip="Boerjan, 2003 #1202" w:history="1">
        <w:r w:rsidR="00A65DA9" w:rsidRPr="00EB6DF2">
          <w:rPr>
            <w:noProof/>
            <w:vertAlign w:val="superscript"/>
          </w:rPr>
          <w:t>4</w:t>
        </w:r>
      </w:hyperlink>
      <w:r w:rsidR="009D7C55" w:rsidRPr="00EB6DF2">
        <w:rPr>
          <w:noProof/>
          <w:vertAlign w:val="superscript"/>
        </w:rPr>
        <w:t>,</w:t>
      </w:r>
      <w:hyperlink w:anchor="_ENREF_5" w:tooltip="Gibson, 2012 #1214" w:history="1">
        <w:r w:rsidR="00A65DA9" w:rsidRPr="00EB6DF2">
          <w:rPr>
            <w:noProof/>
            <w:vertAlign w:val="superscript"/>
          </w:rPr>
          <w:t>5</w:t>
        </w:r>
      </w:hyperlink>
      <w:r w:rsidR="009D540D" w:rsidRPr="00EB6DF2">
        <w:fldChar w:fldCharType="end"/>
      </w:r>
      <w:r w:rsidRPr="00EB6DF2">
        <w:t xml:space="preserve">. </w:t>
      </w:r>
      <w:r w:rsidR="00D86D77" w:rsidRPr="00EB6DF2">
        <w:t>In previous studies, altering the proportions of lignin subunits has shown no clear trend on enzymatic digestibility</w:t>
      </w:r>
      <w:hyperlink w:anchor="_ENREF_6" w:tooltip="Dien, 2011 #2182" w:history="1">
        <w:r w:rsidR="00A65DA9" w:rsidRPr="00EB6DF2">
          <w:fldChar w:fldCharType="begin">
            <w:fldData xml:space="preserve">PEVuZE5vdGU+PENpdGU+PEF1dGhvcj5EaWVuPC9BdXRob3I+PFllYXI+MjAxMTwvWWVhcj48UmVj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=
</w:fldData>
          </w:fldChar>
        </w:r>
        <w:r w:rsidR="00A65DA9" w:rsidRPr="00EB6DF2">
          <w:instrText xml:space="preserve"> ADDIN EN.CITE </w:instrText>
        </w:r>
        <w:r w:rsidR="00A65DA9" w:rsidRPr="00EB6DF2">
          <w:fldChar w:fldCharType="begin">
            <w:fldData xml:space="preserve">PEVuZE5vdGU+PENpdGU+PEF1dGhvcj5EaWVuPC9BdXRob3I+PFllYXI+MjAxMTwvWWVhcj48UmVj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=
</w:fldData>
          </w:fldChar>
        </w:r>
        <w:r w:rsidR="00A65DA9" w:rsidRPr="00EB6DF2">
          <w:instrText xml:space="preserve"> ADDIN EN.CITE.DATA </w:instrText>
        </w:r>
        <w:r w:rsidR="00A65DA9" w:rsidRPr="00EB6DF2">
          <w:fldChar w:fldCharType="end"/>
        </w:r>
        <w:r w:rsidR="00A65DA9" w:rsidRPr="00EB6DF2">
          <w:fldChar w:fldCharType="separate"/>
        </w:r>
        <w:r w:rsidR="00A65DA9" w:rsidRPr="00EB6DF2">
          <w:rPr>
            <w:noProof/>
            <w:vertAlign w:val="superscript"/>
          </w:rPr>
          <w:t>6-11</w:t>
        </w:r>
        <w:r w:rsidR="00A65DA9" w:rsidRPr="00EB6DF2">
          <w:fldChar w:fldCharType="end"/>
        </w:r>
      </w:hyperlink>
      <w:r w:rsidR="00D86D77" w:rsidRPr="00EB6DF2">
        <w:t>. However, reductions in lignin content generally show an improvement in conversions</w:t>
      </w:r>
      <w:r w:rsidR="00191C73" w:rsidRPr="00EB6DF2">
        <w:fldChar w:fldCharType="begin">
          <w:fldData xml:space="preserve">PEVuZE5vdGU+PENpdGU+PEF1dGhvcj5DaGVuPC9BdXRob3I+PFllYXI+MjAwNzwvWWVhcj48UmVj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==
</w:fldData>
        </w:fldChar>
      </w:r>
      <w:r w:rsidR="009D7C55" w:rsidRPr="00EB6DF2">
        <w:instrText xml:space="preserve"> ADDIN EN.CITE </w:instrText>
      </w:r>
      <w:r w:rsidR="009D7C55" w:rsidRPr="00EB6DF2">
        <w:fldChar w:fldCharType="begin">
          <w:fldData xml:space="preserve">PEVuZE5vdGU+PENpdGU+PEF1dGhvcj5DaGVuPC9BdXRob3I+PFllYXI+MjAwNzwvWWVhcj48UmVj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==
</w:fldData>
        </w:fldChar>
      </w:r>
      <w:r w:rsidR="009D7C55" w:rsidRPr="00EB6DF2">
        <w:instrText xml:space="preserve"> ADDIN EN.CITE.DATA </w:instrText>
      </w:r>
      <w:r w:rsidR="009D7C55" w:rsidRPr="00EB6DF2">
        <w:fldChar w:fldCharType="end"/>
      </w:r>
      <w:r w:rsidR="00191C73" w:rsidRPr="00EB6DF2">
        <w:fldChar w:fldCharType="separate"/>
      </w:r>
      <w:hyperlink w:anchor="_ENREF_12" w:tooltip="Chen, 2007 #2187" w:history="1">
        <w:r w:rsidR="00A65DA9" w:rsidRPr="00EB6DF2">
          <w:rPr>
            <w:noProof/>
            <w:vertAlign w:val="superscript"/>
          </w:rPr>
          <w:t>12</w:t>
        </w:r>
      </w:hyperlink>
      <w:r w:rsidR="009D7C55" w:rsidRPr="00EB6DF2">
        <w:rPr>
          <w:noProof/>
          <w:vertAlign w:val="superscript"/>
        </w:rPr>
        <w:t>,</w:t>
      </w:r>
      <w:hyperlink w:anchor="_ENREF_13" w:tooltip="Ziebell, 2010 #2188" w:history="1">
        <w:r w:rsidR="00A65DA9" w:rsidRPr="00EB6DF2">
          <w:rPr>
            <w:noProof/>
            <w:vertAlign w:val="superscript"/>
          </w:rPr>
          <w:t>13</w:t>
        </w:r>
      </w:hyperlink>
      <w:r w:rsidR="00191C73" w:rsidRPr="00EB6DF2">
        <w:fldChar w:fldCharType="end"/>
      </w:r>
      <w:r w:rsidR="00191C73" w:rsidRPr="00EB6DF2">
        <w:t xml:space="preserve"> </w:t>
      </w:r>
      <w:r w:rsidR="00D86D77" w:rsidRPr="00EB6DF2">
        <w:t>and may be</w:t>
      </w:r>
      <w:r w:rsidR="006F38A6" w:rsidRPr="00EB6DF2">
        <w:t xml:space="preserve"> a</w:t>
      </w:r>
      <w:r w:rsidR="00D86D77" w:rsidRPr="00EB6DF2">
        <w:t xml:space="preserve"> </w:t>
      </w:r>
      <w:r w:rsidRPr="00EB6DF2">
        <w:t>key to increas</w:t>
      </w:r>
      <w:r w:rsidR="00255A62" w:rsidRPr="00EB6DF2">
        <w:t>ing</w:t>
      </w:r>
      <w:r w:rsidRPr="00EB6DF2">
        <w:t xml:space="preserve"> the digestibility of </w:t>
      </w:r>
      <w:r w:rsidR="00CF1B6B" w:rsidRPr="00EB6DF2">
        <w:t xml:space="preserve">plant material by </w:t>
      </w:r>
      <w:r w:rsidRPr="00EB6DF2">
        <w:t>hydrolytic enzymes</w:t>
      </w:r>
      <w:r w:rsidR="00DF3712" w:rsidRPr="00EB6DF2">
        <w:t xml:space="preserve"> </w:t>
      </w:r>
      <w:r w:rsidR="00230DF7" w:rsidRPr="00EB6DF2">
        <w:t>including</w:t>
      </w:r>
      <w:r w:rsidRPr="00EB6DF2">
        <w:t xml:space="preserve"> endo</w:t>
      </w:r>
      <w:r w:rsidR="00F84500" w:rsidRPr="00EB6DF2">
        <w:t>c</w:t>
      </w:r>
      <w:r w:rsidR="00DF3712" w:rsidRPr="00EB6DF2">
        <w:t>ellulases</w:t>
      </w:r>
      <w:r w:rsidRPr="00EB6DF2">
        <w:t xml:space="preserve">, </w:t>
      </w:r>
      <w:r w:rsidR="00D86D77" w:rsidRPr="00EB6DF2">
        <w:t>cellobiohydrolases</w:t>
      </w:r>
      <w:r w:rsidRPr="00EB6DF2">
        <w:t xml:space="preserve">, and </w:t>
      </w:r>
      <w:r w:rsidR="00D86D77" w:rsidRPr="00EB6DF2">
        <w:t>β-glucosidases</w:t>
      </w:r>
      <w:hyperlink w:anchor="_ENREF_14" w:tooltip="Park, 2011 #471" w:history="1">
        <w:r w:rsidR="00A65DA9" w:rsidRPr="00EB6DF2">
          <w:fldChar w:fldCharType="begin"/>
        </w:r>
        <w:r w:rsidR="00A65DA9" w:rsidRPr="00EB6DF2">
          <w:instrText xml:space="preserve"> ADDIN EN.CITE &lt;EndNote&gt;&lt;Cite&gt;&lt;Author&gt;Park&lt;/Author&gt;&lt;Year&gt;2011&lt;/Year&gt;&lt;RecNum&gt;471&lt;/RecNum&gt;&lt;DisplayText&gt;&lt;style face="superscript"&gt;14&lt;/style&gt;&lt;/DisplayText&gt;&lt;record&gt;&lt;rec-number&gt;471&lt;/rec-number&gt;&lt;foreign-keys&gt;&lt;key app="EN" db-id="vedvvtat0r0zwoezvtg5250zaz9de992x02a"&gt;471&lt;/key&gt;&lt;/foreign-keys&gt;&lt;ref-type name="Journal Article"&gt;17&lt;/ref-type&gt;&lt;contributors&gt;&lt;authors&gt;&lt;author&gt;Park, Sang-Hyuck&lt;/author&gt;&lt;author&gt;Ransom, Callista&lt;/author&gt;&lt;author&gt;Mei, Chuansheng&lt;/author&gt;&lt;author&gt;Sabzikar, Robab&lt;/author&gt;&lt;author&gt;Qi, Chunfang&lt;/author&gt;&lt;author&gt;Chundawat, Shishir&lt;/author&gt;&lt;author&gt;Dale, Bruce&lt;/author&gt;&lt;author&gt;Sticklen, Mariam&lt;/author&gt;&lt;/authors&gt;&lt;/contributors&gt;&lt;titles&gt;&lt;title&gt;The quest for alternatives to microbial cellulase mix production: corn stover-produced heterologous multi-cellulases readily deconstruct lignocellulosic biomass into fermentable sugars&lt;/title&gt;&lt;secondary-title&gt;Journal of Chemical Technology &amp;amp; Biotechnology&lt;/secondary-title&gt;&lt;/titles&gt;&lt;periodical&gt;&lt;full-title&gt;Journal of Chemical Technology &amp;amp; Biotechnology&lt;/full-title&gt;&lt;/periodical&gt;&lt;pages&gt;633-641&lt;/pages&gt;&lt;volume&gt;86&lt;/volume&gt;&lt;number&gt;5&lt;/number&gt;&lt;keywords&gt;&lt;keyword&gt;E1&lt;/keyword&gt;&lt;keyword&gt;endo-cellulase&lt;/keyword&gt;&lt;keyword&gt;CBH I&lt;/keyword&gt;&lt;keyword&gt;1,4-β-cellobiohydrolases I&lt;/keyword&gt;&lt;keyword&gt;cellobiase&lt;/keyword&gt;&lt;keyword&gt;corn&lt;/keyword&gt;&lt;keyword&gt;maize&lt;/keyword&gt;&lt;keyword&gt;fermentable sugar&lt;/keyword&gt;&lt;keyword&gt;biofuels&lt;/keyword&gt;&lt;keyword&gt;AFEX&lt;/keyword&gt;&lt;/keywords&gt;&lt;dates&gt;&lt;year&gt;2011&lt;/year&gt;&lt;/dates&gt;&lt;publisher&gt;John Wiley &amp;amp; Sons, Ltd.&lt;/publisher&gt;&lt;isbn&gt;1097-4660&lt;/isbn&gt;&lt;urls&gt;&lt;related-urls&gt;&lt;url&gt;http://dx.doi.org/10.1002/jctb.2584&lt;/url&gt;&lt;/related-urls&gt;&lt;/urls&gt;&lt;electronic-resource-num&gt;10.1002/jctb.2584&lt;/electronic-resource-num&gt;&lt;/record&gt;&lt;/Cite&gt;&lt;/EndNote&gt;</w:instrText>
        </w:r>
        <w:r w:rsidR="00A65DA9" w:rsidRPr="00EB6DF2">
          <w:fldChar w:fldCharType="separate"/>
        </w:r>
        <w:r w:rsidR="00A65DA9" w:rsidRPr="00EB6DF2">
          <w:rPr>
            <w:noProof/>
            <w:vertAlign w:val="superscript"/>
          </w:rPr>
          <w:t>14</w:t>
        </w:r>
        <w:r w:rsidR="00A65DA9" w:rsidRPr="00EB6DF2">
          <w:fldChar w:fldCharType="end"/>
        </w:r>
      </w:hyperlink>
      <w:r w:rsidRPr="00EB6DF2">
        <w:t xml:space="preserve">. </w:t>
      </w:r>
    </w:p>
    <w:p w14:paraId="2794CD8D" w14:textId="77777777" w:rsidR="00C3512D" w:rsidRPr="00EB6DF2" w:rsidRDefault="00C3512D" w:rsidP="0062364D"/>
    <w:p w14:paraId="20E8F427" w14:textId="5B274AC6" w:rsidR="00BD5028" w:rsidRPr="00EB6DF2" w:rsidRDefault="00442932" w:rsidP="0062364D">
      <w:r w:rsidRPr="00EB6DF2">
        <w:lastRenderedPageBreak/>
        <w:t xml:space="preserve">Genetic engineering to regulate the expression level of </w:t>
      </w:r>
      <w:r w:rsidR="001D23BC" w:rsidRPr="00EB6DF2">
        <w:t xml:space="preserve">transcripts </w:t>
      </w:r>
      <w:r w:rsidR="005865B1" w:rsidRPr="00EB6DF2">
        <w:t xml:space="preserve">has been </w:t>
      </w:r>
      <w:r w:rsidR="0009682E" w:rsidRPr="00EB6DF2">
        <w:t xml:space="preserve">extensively practiced </w:t>
      </w:r>
      <w:r w:rsidR="00092CE8" w:rsidRPr="00EB6DF2">
        <w:t xml:space="preserve">to </w:t>
      </w:r>
      <w:r w:rsidR="00E46EAC" w:rsidRPr="00EB6DF2">
        <w:t xml:space="preserve">improve </w:t>
      </w:r>
      <w:r w:rsidR="00AF3286" w:rsidRPr="00EB6DF2">
        <w:t xml:space="preserve">crop </w:t>
      </w:r>
      <w:r w:rsidR="00E46EAC" w:rsidRPr="00EB6DF2">
        <w:t>t</w:t>
      </w:r>
      <w:r w:rsidR="0009682E" w:rsidRPr="00EB6DF2">
        <w:t>rait</w:t>
      </w:r>
      <w:r w:rsidR="00E46EAC" w:rsidRPr="00EB6DF2">
        <w:t>s</w:t>
      </w:r>
      <w:r w:rsidR="001D23BC" w:rsidRPr="00EB6DF2">
        <w:t xml:space="preserve">. </w:t>
      </w:r>
      <w:r w:rsidR="0087059C" w:rsidRPr="00EB6DF2">
        <w:t>A</w:t>
      </w:r>
      <w:r w:rsidR="001D23BC" w:rsidRPr="00EB6DF2">
        <w:t>dvance</w:t>
      </w:r>
      <w:r w:rsidR="0010709A" w:rsidRPr="00EB6DF2">
        <w:t>d</w:t>
      </w:r>
      <w:r w:rsidR="001D23BC" w:rsidRPr="00EB6DF2">
        <w:t xml:space="preserve"> techniques</w:t>
      </w:r>
      <w:r w:rsidR="0010709A" w:rsidRPr="00EB6DF2">
        <w:t>,</w:t>
      </w:r>
      <w:r w:rsidR="00C3512D" w:rsidRPr="00EB6DF2">
        <w:t xml:space="preserve"> including anti-sense</w:t>
      </w:r>
      <w:hyperlink w:anchor="_ENREF_15" w:tooltip="Mol, 1990 #995" w:history="1">
        <w:r w:rsidR="00A65DA9" w:rsidRPr="00EB6DF2">
          <w:fldChar w:fldCharType="begin"/>
        </w:r>
        <w:r w:rsidR="00A65DA9" w:rsidRPr="00EB6DF2">
          <w:instrText xml:space="preserve"> ADDIN EN.CITE &lt;EndNote&gt;&lt;Cite&gt;&lt;Author&gt;Mol&lt;/Author&gt;&lt;Year&gt;1990&lt;/Year&gt;&lt;RecNum&gt;995&lt;/RecNum&gt;&lt;DisplayText&gt;&lt;style face="superscript"&gt;15&lt;/style&gt;&lt;/DisplayText&gt;&lt;record&gt;&lt;rec-number&gt;995&lt;/rec-number&gt;&lt;foreign-keys&gt;&lt;key app="EN" db-id="vedvvtat0r0zwoezvtg5250zaz9de992x02a"&gt;995&lt;/key&gt;&lt;/foreign-keys&gt;&lt;ref-type name="Journal Article"&gt;17&lt;/ref-type&gt;&lt;contributors&gt;&lt;authors&gt;&lt;author&gt;Mol, J. N.&lt;/author&gt;&lt;author&gt;van der Krol, A. R.&lt;/author&gt;&lt;author&gt;van Tunen, A. J.&lt;/author&gt;&lt;author&gt;van Blokland, R.&lt;/author&gt;&lt;author&gt;de Lange, P.&lt;/author&gt;&lt;author&gt;Stuitje, A. R.&lt;/author&gt;&lt;/authors&gt;&lt;/contributors&gt;&lt;auth-address&gt;Department of Genetics, Vrije Universiteit, Amsterdam, The Netherlands.&lt;/auth-address&gt;&lt;titles&gt;&lt;title&gt;Regulation of plant gene expression by antisense RNA&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427-30&lt;/pages&gt;&lt;volume&gt;268&lt;/volume&gt;&lt;number&gt;2&lt;/number&gt;&lt;edition&gt;1990/08/01&lt;/edition&gt;&lt;keywords&gt;&lt;keyword&gt;Bacteria/genetics&lt;/keyword&gt;&lt;keyword&gt;*Gene Expression Regulation&lt;/keyword&gt;&lt;keyword&gt;Genes, Bacterial&lt;/keyword&gt;&lt;keyword&gt;*Genes, Plant&lt;/keyword&gt;&lt;keyword&gt;Phenotype&lt;/keyword&gt;&lt;keyword&gt;Plants/*genetics&lt;/keyword&gt;&lt;keyword&gt;RNA/*genetics/metabolism&lt;/keyword&gt;&lt;keyword&gt;RNA, Antisense&lt;/keyword&gt;&lt;keyword&gt;RNA, Bacterial&lt;/keyword&gt;&lt;keyword&gt;RNA, Messenger/*antagonists &amp;amp; inhibitors&lt;/keyword&gt;&lt;/keywords&gt;&lt;dates&gt;&lt;year&gt;1990&lt;/year&gt;&lt;pub-dates&gt;&lt;date&gt;Aug 1&lt;/date&gt;&lt;/pub-dates&gt;&lt;/dates&gt;&lt;isbn&gt;0014-5793 (Print)&amp;#xD;0014-5793 (Linking)&lt;/isbn&gt;&lt;accession-num&gt;1696556&lt;/accession-num&gt;&lt;work-type&gt;Review&lt;/work-type&gt;&lt;urls&gt;&lt;related-urls&gt;&lt;url&gt;http://www.ncbi.nlm.nih.gov/pubmed/1696556&lt;/url&gt;&lt;/related-urls&gt;&lt;/urls&gt;&lt;language&gt;eng&lt;/language&gt;&lt;/record&gt;&lt;/Cite&gt;&lt;/EndNote&gt;</w:instrText>
        </w:r>
        <w:r w:rsidR="00A65DA9" w:rsidRPr="00EB6DF2">
          <w:fldChar w:fldCharType="separate"/>
        </w:r>
        <w:r w:rsidR="00A65DA9" w:rsidRPr="00EB6DF2">
          <w:rPr>
            <w:noProof/>
            <w:vertAlign w:val="superscript"/>
          </w:rPr>
          <w:t>15</w:t>
        </w:r>
        <w:r w:rsidR="00A65DA9" w:rsidRPr="00EB6DF2">
          <w:fldChar w:fldCharType="end"/>
        </w:r>
      </w:hyperlink>
      <w:r w:rsidR="00C3512D" w:rsidRPr="00EB6DF2">
        <w:t xml:space="preserve"> and co-suppression</w:t>
      </w:r>
      <w:hyperlink w:anchor="_ENREF_16" w:tooltip="Adamo, 2012 #1136" w:history="1">
        <w:r w:rsidR="00A65DA9" w:rsidRPr="00EB6DF2">
          <w:fldChar w:fldCharType="begin">
            <w:fldData xml:space="preserve">PEVuZE5vdGU+PENpdGU+PEF1dGhvcj5BZGFtbzwvQXV0aG9yPjxZZWFyPjIwMTI8L1llYXI+PFJl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zNDQwLTU8L3BhZ2VzPjx2b2x1bWU+MTA5PC92b2x1bWU+PG51bWJl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</w:fldData>
          </w:fldChar>
        </w:r>
        <w:r w:rsidR="00A65DA9" w:rsidRPr="00EB6DF2">
          <w:instrText xml:space="preserve"> ADDIN EN.CITE </w:instrText>
        </w:r>
        <w:r w:rsidR="00A65DA9" w:rsidRPr="00EB6DF2">
          <w:fldChar w:fldCharType="begin">
            <w:fldData xml:space="preserve">PEVuZE5vdGU+PENpdGU+PEF1dGhvcj5BZGFtbzwvQXV0aG9yPjxZZWFyPjIwMTI8L1llYXI+PFJl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zNDQwLTU8L3BhZ2VzPjx2b2x1bWU+MTA5PC92b2x1bWU+PG51bWJl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</w:fldData>
          </w:fldChar>
        </w:r>
        <w:r w:rsidR="00A65DA9" w:rsidRPr="00EB6DF2">
          <w:instrText xml:space="preserve"> ADDIN EN.CITE.DATA </w:instrText>
        </w:r>
        <w:r w:rsidR="00A65DA9" w:rsidRPr="00EB6DF2">
          <w:fldChar w:fldCharType="end"/>
        </w:r>
        <w:r w:rsidR="00A65DA9" w:rsidRPr="00EB6DF2">
          <w:fldChar w:fldCharType="separate"/>
        </w:r>
        <w:r w:rsidR="00A65DA9" w:rsidRPr="00EB6DF2">
          <w:rPr>
            <w:noProof/>
            <w:vertAlign w:val="superscript"/>
          </w:rPr>
          <w:t>16</w:t>
        </w:r>
        <w:r w:rsidR="00A65DA9" w:rsidRPr="00EB6DF2">
          <w:fldChar w:fldCharType="end"/>
        </w:r>
      </w:hyperlink>
      <w:r w:rsidR="00C3512D" w:rsidRPr="00EB6DF2">
        <w:t xml:space="preserve"> </w:t>
      </w:r>
      <w:r w:rsidR="00D1434A" w:rsidRPr="00EB6DF2">
        <w:t>technologies</w:t>
      </w:r>
      <w:r w:rsidR="0010709A" w:rsidRPr="00EB6DF2">
        <w:t>,</w:t>
      </w:r>
      <w:r w:rsidR="00C3512D" w:rsidRPr="00EB6DF2">
        <w:t xml:space="preserve"> </w:t>
      </w:r>
      <w:r w:rsidR="001D23BC" w:rsidRPr="00EB6DF2">
        <w:t xml:space="preserve">enable </w:t>
      </w:r>
      <w:r w:rsidR="00C3512D" w:rsidRPr="00EB6DF2">
        <w:t>effectiv</w:t>
      </w:r>
      <w:r w:rsidR="0010709A" w:rsidRPr="00EB6DF2">
        <w:t>e</w:t>
      </w:r>
      <w:r w:rsidR="00C3512D" w:rsidRPr="00EB6DF2">
        <w:t xml:space="preserve"> </w:t>
      </w:r>
      <w:r w:rsidR="001D23BC" w:rsidRPr="00EB6DF2">
        <w:t>down-</w:t>
      </w:r>
      <w:r w:rsidR="00CF1B6B" w:rsidRPr="00EB6DF2">
        <w:t xml:space="preserve">regulation </w:t>
      </w:r>
      <w:r w:rsidR="0010709A" w:rsidRPr="00EB6DF2">
        <w:t>of</w:t>
      </w:r>
      <w:r w:rsidR="001D23BC" w:rsidRPr="00EB6DF2">
        <w:t xml:space="preserve"> target genes. </w:t>
      </w:r>
      <w:r w:rsidR="00386444" w:rsidRPr="00EB6DF2">
        <w:t>C</w:t>
      </w:r>
      <w:r w:rsidR="00EB6DF2">
        <w:t xml:space="preserve">omplete </w:t>
      </w:r>
      <w:proofErr w:type="gramStart"/>
      <w:r w:rsidR="00EB6DF2">
        <w:t xml:space="preserve">gene </w:t>
      </w:r>
      <w:r w:rsidR="001D23BC" w:rsidRPr="00EB6DF2">
        <w:t>knock-</w:t>
      </w:r>
      <w:proofErr w:type="gramEnd"/>
      <w:r w:rsidR="001D23BC" w:rsidRPr="00EB6DF2">
        <w:t xml:space="preserve">out </w:t>
      </w:r>
      <w:r w:rsidR="00D1434A" w:rsidRPr="00EB6DF2">
        <w:t>has also been</w:t>
      </w:r>
      <w:r w:rsidR="001D23BC" w:rsidRPr="00EB6DF2">
        <w:t xml:space="preserve"> </w:t>
      </w:r>
      <w:r w:rsidR="00A351AF" w:rsidRPr="00EB6DF2">
        <w:t xml:space="preserve">achieved </w:t>
      </w:r>
      <w:r w:rsidR="001D23BC" w:rsidRPr="00EB6DF2">
        <w:t xml:space="preserve">using </w:t>
      </w:r>
      <w:r w:rsidR="00326CA7" w:rsidRPr="00EB6DF2">
        <w:t>gene constructs</w:t>
      </w:r>
      <w:r w:rsidR="001D23BC" w:rsidRPr="00EB6DF2">
        <w:t xml:space="preserve"> encoding intron-spliced RNA with a hairpin </w:t>
      </w:r>
      <w:r w:rsidR="00326CA7" w:rsidRPr="00EB6DF2">
        <w:t>structure</w:t>
      </w:r>
      <w:hyperlink w:anchor="_ENREF_17" w:tooltip="Smith, 2000 #987" w:history="1">
        <w:r w:rsidR="00A65DA9" w:rsidRPr="00EB6DF2">
          <w:fldChar w:fldCharType="begin">
            <w:fldData xml:space="preserve">PEVuZE5vdGU+PENpdGU+PEF1dGhvcj5TbWl0aDwvQXV0aG9yPjxZZWFyPjIwMDA8L1llYXI+PFJl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MxOS0yMDwvcGFnZXM+PHZvbHVtZT40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==
</w:fldData>
          </w:fldChar>
        </w:r>
        <w:r w:rsidR="00A65DA9" w:rsidRPr="00EB6DF2">
          <w:instrText xml:space="preserve"> ADDIN EN.CITE </w:instrText>
        </w:r>
        <w:r w:rsidR="00A65DA9" w:rsidRPr="00EB6DF2">
          <w:fldChar w:fldCharType="begin">
            <w:fldData xml:space="preserve">PEVuZE5vdGU+PENpdGU+PEF1dGhvcj5TbWl0aDwvQXV0aG9yPjxZZWFyPjIwMDA8L1llYXI+PFJl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MxOS0yMDwvcGFnZXM+PHZvbHVtZT40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==
</w:fldData>
          </w:fldChar>
        </w:r>
        <w:r w:rsidR="00A65DA9" w:rsidRPr="00EB6DF2">
          <w:instrText xml:space="preserve"> ADDIN EN.CITE.DATA </w:instrText>
        </w:r>
        <w:r w:rsidR="00A65DA9" w:rsidRPr="00EB6DF2">
          <w:fldChar w:fldCharType="end"/>
        </w:r>
        <w:r w:rsidR="00A65DA9" w:rsidRPr="00EB6DF2">
          <w:fldChar w:fldCharType="separate"/>
        </w:r>
        <w:r w:rsidR="00A65DA9" w:rsidRPr="00EB6DF2">
          <w:rPr>
            <w:noProof/>
            <w:vertAlign w:val="superscript"/>
          </w:rPr>
          <w:t>17</w:t>
        </w:r>
        <w:r w:rsidR="00A65DA9" w:rsidRPr="00EB6DF2">
          <w:fldChar w:fldCharType="end"/>
        </w:r>
      </w:hyperlink>
      <w:r w:rsidR="00326CA7" w:rsidRPr="00EB6DF2">
        <w:t>.</w:t>
      </w:r>
      <w:r w:rsidR="00326CA7" w:rsidRPr="00EB6DF2" w:rsidDel="00326CA7">
        <w:t xml:space="preserve"> </w:t>
      </w:r>
      <w:r w:rsidR="00D1434A" w:rsidRPr="00EB6DF2">
        <w:t>Furthermore</w:t>
      </w:r>
      <w:r w:rsidR="009269C4" w:rsidRPr="00EB6DF2">
        <w:t xml:space="preserve">, </w:t>
      </w:r>
      <w:r w:rsidR="00216A93" w:rsidRPr="00EB6DF2">
        <w:t xml:space="preserve">a </w:t>
      </w:r>
      <w:r w:rsidR="009269C4" w:rsidRPr="00EB6DF2">
        <w:t>d</w:t>
      </w:r>
      <w:r w:rsidRPr="00EB6DF2">
        <w:t>ouble stranded RNA interference (dsRNAi)</w:t>
      </w:r>
      <w:r w:rsidR="00216A93" w:rsidRPr="00EB6DF2">
        <w:t xml:space="preserve"> technique</w:t>
      </w:r>
      <w:r w:rsidR="0011722E" w:rsidRPr="00EB6DF2">
        <w:t xml:space="preserve">, </w:t>
      </w:r>
      <w:r w:rsidR="00D1434A" w:rsidRPr="00EB6DF2">
        <w:t xml:space="preserve">i.e. </w:t>
      </w:r>
      <w:r w:rsidR="0011722E" w:rsidRPr="00EB6DF2">
        <w:rPr>
          <w:rFonts w:ascii="Times" w:hAnsi="Times"/>
        </w:rPr>
        <w:t xml:space="preserve">a powerful and effective gene expression mediator </w:t>
      </w:r>
      <w:r w:rsidR="00F70691" w:rsidRPr="00EB6DF2">
        <w:rPr>
          <w:rFonts w:ascii="Times" w:hAnsi="Times"/>
        </w:rPr>
        <w:t xml:space="preserve">that works </w:t>
      </w:r>
      <w:r w:rsidR="0011722E" w:rsidRPr="00EB6DF2">
        <w:rPr>
          <w:rFonts w:ascii="Times" w:hAnsi="Times"/>
        </w:rPr>
        <w:t>by either targeting transcript degradation or translation repression,</w:t>
      </w:r>
      <w:r w:rsidR="00326CA7" w:rsidRPr="00EB6DF2">
        <w:t xml:space="preserve"> </w:t>
      </w:r>
      <w:r w:rsidR="009269C4" w:rsidRPr="00EB6DF2">
        <w:t>provide</w:t>
      </w:r>
      <w:r w:rsidR="00F70691" w:rsidRPr="00EB6DF2">
        <w:t>s</w:t>
      </w:r>
      <w:r w:rsidR="009269C4" w:rsidRPr="00EB6DF2">
        <w:t xml:space="preserve"> </w:t>
      </w:r>
      <w:r w:rsidR="00D41C48" w:rsidRPr="00EB6DF2">
        <w:t xml:space="preserve">a </w:t>
      </w:r>
      <w:r w:rsidR="009269C4" w:rsidRPr="00EB6DF2">
        <w:t>potent mean</w:t>
      </w:r>
      <w:r w:rsidR="0010709A" w:rsidRPr="00EB6DF2">
        <w:t>s</w:t>
      </w:r>
      <w:r w:rsidR="009269C4" w:rsidRPr="00EB6DF2">
        <w:t xml:space="preserve"> to </w:t>
      </w:r>
      <w:r w:rsidR="00326CA7" w:rsidRPr="00EB6DF2">
        <w:t xml:space="preserve">induce a </w:t>
      </w:r>
      <w:r w:rsidR="00387234" w:rsidRPr="00EB6DF2">
        <w:t>wide</w:t>
      </w:r>
      <w:r w:rsidR="00326CA7" w:rsidRPr="00EB6DF2">
        <w:t xml:space="preserve"> range of suppression </w:t>
      </w:r>
      <w:r w:rsidR="002063A3" w:rsidRPr="00EB6DF2">
        <w:t xml:space="preserve">effects </w:t>
      </w:r>
      <w:r w:rsidR="00387234" w:rsidRPr="00EB6DF2">
        <w:t xml:space="preserve">on </w:t>
      </w:r>
      <w:r w:rsidR="0087059C" w:rsidRPr="00EB6DF2">
        <w:t xml:space="preserve">the </w:t>
      </w:r>
      <w:r w:rsidR="002063A3" w:rsidRPr="00EB6DF2">
        <w:t>target</w:t>
      </w:r>
      <w:r w:rsidR="00387234" w:rsidRPr="00EB6DF2">
        <w:t xml:space="preserve"> </w:t>
      </w:r>
      <w:r w:rsidR="002063A3" w:rsidRPr="00EB6DF2">
        <w:t>mRNA</w:t>
      </w:r>
      <w:hyperlink w:anchor="_ENREF_18" w:tooltip="Park, 2012 #456" w:history="1">
        <w:r w:rsidR="00A65DA9" w:rsidRPr="00EB6DF2">
          <w:fldChar w:fldCharType="begin"/>
        </w:r>
        <w:r w:rsidR="00A65DA9" w:rsidRPr="00EB6DF2">
          <w:instrText xml:space="preserve"> ADDIN EN.CITE &lt;EndNote&gt;&lt;Cite&gt;&lt;Author&gt;Park&lt;/Author&gt;&lt;Year&gt;2012&lt;/Year&gt;&lt;RecNum&gt;456&lt;/RecNum&gt;&lt;DisplayText&gt;&lt;style face="superscript"&gt;18&lt;/style&gt;&lt;/DisplayText&gt;&lt;record&gt;&lt;rec-number&gt;456&lt;/rec-number&gt;&lt;foreign-keys&gt;&lt;key app="EN" db-id="vedvvtat0r0zwoezvtg5250zaz9de992x02a"&gt;456&lt;/key&gt;&lt;/foreign-keys&gt;&lt;ref-type name="Journal Article"&gt;17&lt;/ref-type&gt;&lt;contributors&gt;&lt;authors&gt;&lt;author&gt;Park, Sang-Hyuck&lt;/author&gt;&lt;author&gt;Mei, Chuansheng&lt;/author&gt;&lt;author&gt;Pauly, Markus&lt;/author&gt;&lt;author&gt;Ong, Rebecca Garlock&lt;/author&gt;&lt;author&gt;Dale, Bruce E.&lt;/author&gt;&lt;author&gt;Sabzikar, Robab&lt;/author&gt;&lt;author&gt;Fotoh, Hussien&lt;/author&gt;&lt;author&gt;Nguyen, Thang&lt;/author&gt;&lt;author&gt;Sticklen, Mariam&lt;/author&gt;&lt;/authors&gt;&lt;/contributors&gt;&lt;titles&gt;&lt;title&gt;Downregulation of Maize Cinnamoyl-Coenzyme A Reductase via RNA Interference Technology Causes Brown Midrib and Improves Ammonia Fiber Expansion-Pretreated Conversion into Fermentable Sugars for Biofuels&lt;/title&gt;&lt;secondary-title&gt;Crop Sci.&lt;/secondary-title&gt;&lt;/titles&gt;&lt;periodical&gt;&lt;full-title&gt;Crop Sci.&lt;/full-title&gt;&lt;/periodical&gt;&lt;pages&gt;2687-2701&lt;/pages&gt;&lt;volume&gt;52&lt;/volume&gt;&lt;number&gt;6&lt;/number&gt;&lt;dates&gt;&lt;year&gt;2012&lt;/year&gt;&lt;pub-dates&gt;&lt;date&gt;2012/11&lt;/date&gt;&lt;/pub-dates&gt;&lt;/dates&gt;&lt;urls&gt;&lt;related-urls&gt;&lt;url&gt;https://www.crops.org/publications/cs/abstracts/52/6/2687&lt;/url&gt;&lt;/related-urls&gt;&lt;/urls&gt;&lt;electronic-resource-num&gt;10.2135/cropsci2012.04.0253&lt;/electronic-resource-num&gt;&lt;/record&gt;&lt;/Cite&gt;&lt;/EndNote&gt;</w:instrText>
        </w:r>
        <w:r w:rsidR="00A65DA9" w:rsidRPr="00EB6DF2">
          <w:fldChar w:fldCharType="separate"/>
        </w:r>
        <w:r w:rsidR="00A65DA9" w:rsidRPr="00EB6DF2">
          <w:rPr>
            <w:noProof/>
            <w:vertAlign w:val="superscript"/>
          </w:rPr>
          <w:t>18</w:t>
        </w:r>
        <w:r w:rsidR="00A65DA9" w:rsidRPr="00EB6DF2">
          <w:fldChar w:fldCharType="end"/>
        </w:r>
      </w:hyperlink>
      <w:r w:rsidR="002063A3" w:rsidRPr="00EB6DF2">
        <w:t>.</w:t>
      </w:r>
      <w:r w:rsidR="00326CA7" w:rsidRPr="00EB6DF2">
        <w:t xml:space="preserve"> </w:t>
      </w:r>
      <w:r w:rsidR="00F70691" w:rsidRPr="00EB6DF2">
        <w:t>G</w:t>
      </w:r>
      <w:r w:rsidR="006F5E71" w:rsidRPr="00EB6DF2">
        <w:t xml:space="preserve">ene </w:t>
      </w:r>
      <w:r w:rsidR="00F70691" w:rsidRPr="00EB6DF2">
        <w:t>silencing</w:t>
      </w:r>
      <w:r w:rsidR="006F5E71" w:rsidRPr="00EB6DF2">
        <w:t xml:space="preserve"> technique</w:t>
      </w:r>
      <w:r w:rsidR="00C80262" w:rsidRPr="00EB6DF2">
        <w:t>s</w:t>
      </w:r>
      <w:r w:rsidR="006F5E71" w:rsidRPr="00EB6DF2">
        <w:t xml:space="preserve"> </w:t>
      </w:r>
      <w:r w:rsidR="00C80262" w:rsidRPr="00EB6DF2">
        <w:t xml:space="preserve">show </w:t>
      </w:r>
      <w:r w:rsidR="006F5E71" w:rsidRPr="00EB6DF2">
        <w:t>several limitations</w:t>
      </w:r>
      <w:r w:rsidR="00C80262" w:rsidRPr="00EB6DF2">
        <w:t>. These</w:t>
      </w:r>
      <w:r w:rsidR="006F5E71" w:rsidRPr="00EB6DF2">
        <w:t xml:space="preserve"> technique</w:t>
      </w:r>
      <w:r w:rsidR="00C80262" w:rsidRPr="00EB6DF2">
        <w:t xml:space="preserve">s </w:t>
      </w:r>
      <w:r w:rsidR="00F70691" w:rsidRPr="00EB6DF2">
        <w:t>do not precisely</w:t>
      </w:r>
      <w:r w:rsidR="00C80262" w:rsidRPr="00EB6DF2">
        <w:t xml:space="preserve"> regulate the level of transcript</w:t>
      </w:r>
      <w:r w:rsidR="00F70691" w:rsidRPr="00EB6DF2">
        <w:t>ion</w:t>
      </w:r>
      <w:r w:rsidR="00DC329D" w:rsidRPr="00EB6DF2">
        <w:t xml:space="preserve"> and it </w:t>
      </w:r>
      <w:r w:rsidR="00555F04" w:rsidRPr="00EB6DF2">
        <w:t xml:space="preserve">could </w:t>
      </w:r>
      <w:r w:rsidR="0023156C" w:rsidRPr="00EB6DF2">
        <w:t>cause</w:t>
      </w:r>
      <w:r w:rsidR="00DC329D" w:rsidRPr="00EB6DF2">
        <w:t xml:space="preserve"> unexpected silencing effects</w:t>
      </w:r>
      <w:r w:rsidR="00555F04" w:rsidRPr="00EB6DF2">
        <w:t xml:space="preserve"> on </w:t>
      </w:r>
      <w:r w:rsidR="0023156C" w:rsidRPr="00EB6DF2">
        <w:t xml:space="preserve">other </w:t>
      </w:r>
      <w:r w:rsidR="00555F04" w:rsidRPr="00EB6DF2">
        <w:t>homologous genes</w:t>
      </w:r>
      <w:r w:rsidR="00DC329D" w:rsidRPr="00EB6DF2">
        <w:t>.</w:t>
      </w:r>
      <w:r w:rsidR="00C80262" w:rsidRPr="00EB6DF2">
        <w:t xml:space="preserve"> </w:t>
      </w:r>
    </w:p>
    <w:p w14:paraId="23EB4C0B" w14:textId="77777777" w:rsidR="00501986" w:rsidRPr="00EB6DF2" w:rsidRDefault="00501986" w:rsidP="0062364D"/>
    <w:p w14:paraId="14D10D9A" w14:textId="09A8A310" w:rsidR="00C26A58" w:rsidRPr="00EB6DF2" w:rsidRDefault="00D3379E" w:rsidP="0062364D">
      <w:r w:rsidRPr="00EB6DF2">
        <w:t xml:space="preserve">In this </w:t>
      </w:r>
      <w:r w:rsidR="0062364D">
        <w:t>method</w:t>
      </w:r>
      <w:r w:rsidRPr="00EB6DF2">
        <w:t xml:space="preserve">, we employed particle bombardment to carry the dsRNAi constructs into the maize </w:t>
      </w:r>
      <w:r w:rsidR="0055349F" w:rsidRPr="00EB6DF2">
        <w:t>genome</w:t>
      </w:r>
      <w:r w:rsidRPr="00EB6DF2">
        <w:t xml:space="preserve">. </w:t>
      </w:r>
      <w:r w:rsidR="0020264C" w:rsidRPr="00EB6DF2">
        <w:t xml:space="preserve">To date, </w:t>
      </w:r>
      <w:r w:rsidR="001A0430" w:rsidRPr="00EB6DF2">
        <w:t>a vast array of plant</w:t>
      </w:r>
      <w:r w:rsidR="00997B72" w:rsidRPr="00EB6DF2">
        <w:rPr>
          <w:rFonts w:eastAsia="SimSun"/>
          <w:lang w:eastAsia="zh-CN"/>
        </w:rPr>
        <w:t xml:space="preserve"> </w:t>
      </w:r>
      <w:r w:rsidR="001A0430" w:rsidRPr="00EB6DF2">
        <w:t>s</w:t>
      </w:r>
      <w:r w:rsidR="00997B72" w:rsidRPr="00EB6DF2">
        <w:rPr>
          <w:rFonts w:eastAsia="SimSun"/>
          <w:lang w:eastAsia="zh-CN"/>
        </w:rPr>
        <w:t>pecies</w:t>
      </w:r>
      <w:r w:rsidR="001A0430" w:rsidRPr="00EB6DF2">
        <w:t xml:space="preserve"> ha</w:t>
      </w:r>
      <w:r w:rsidR="00537E2E" w:rsidRPr="00EB6DF2">
        <w:t>ve</w:t>
      </w:r>
      <w:r w:rsidR="0020264C" w:rsidRPr="00EB6DF2">
        <w:t xml:space="preserve"> been successfully transformed</w:t>
      </w:r>
      <w:r w:rsidR="00561A99" w:rsidRPr="00EB6DF2">
        <w:t xml:space="preserve"> using</w:t>
      </w:r>
      <w:r w:rsidR="00F84500" w:rsidRPr="00EB6DF2">
        <w:t xml:space="preserve"> </w:t>
      </w:r>
      <w:r w:rsidR="00561A99" w:rsidRPr="00EB6DF2">
        <w:t xml:space="preserve">particle bombardment, </w:t>
      </w:r>
      <w:r w:rsidR="006072BD" w:rsidRPr="00EB6DF2">
        <w:rPr>
          <w:rFonts w:eastAsia="SimSun"/>
          <w:i/>
          <w:lang w:eastAsia="zh-CN"/>
        </w:rPr>
        <w:t>A</w:t>
      </w:r>
      <w:r w:rsidR="006072BD" w:rsidRPr="00EB6DF2">
        <w:rPr>
          <w:i/>
        </w:rPr>
        <w:t>grobacterium</w:t>
      </w:r>
      <w:r w:rsidR="00561A99" w:rsidRPr="00EB6DF2">
        <w:t xml:space="preserve"> mediated</w:t>
      </w:r>
      <w:r w:rsidR="00537E2E" w:rsidRPr="00EB6DF2">
        <w:t xml:space="preserve"> transformation</w:t>
      </w:r>
      <w:r w:rsidR="00561A99" w:rsidRPr="00EB6DF2">
        <w:t>, electroporation</w:t>
      </w:r>
      <w:r w:rsidR="00F84500" w:rsidRPr="00EB6DF2">
        <w:t>,</w:t>
      </w:r>
      <w:r w:rsidR="00994FE5" w:rsidRPr="00EB6DF2">
        <w:t xml:space="preserve"> </w:t>
      </w:r>
      <w:r w:rsidR="003C4AE8" w:rsidRPr="00EB6DF2">
        <w:t>and</w:t>
      </w:r>
      <w:r w:rsidR="00561A99" w:rsidRPr="00EB6DF2">
        <w:t xml:space="preserve"> microinjection methods. </w:t>
      </w:r>
      <w:r w:rsidR="003C4AE8" w:rsidRPr="00EB6DF2">
        <w:t xml:space="preserve">In maize genetic transformation, </w:t>
      </w:r>
      <w:r w:rsidR="00F84500" w:rsidRPr="00EB6DF2">
        <w:t xml:space="preserve">the </w:t>
      </w:r>
      <w:r w:rsidR="00466775" w:rsidRPr="00EB6DF2">
        <w:t xml:space="preserve">particle bombardment </w:t>
      </w:r>
      <w:r w:rsidR="0055349F" w:rsidRPr="00EB6DF2">
        <w:t xml:space="preserve">method </w:t>
      </w:r>
      <w:r w:rsidR="00537E2E" w:rsidRPr="00EB6DF2">
        <w:t xml:space="preserve">is </w:t>
      </w:r>
      <w:r w:rsidR="002B15A1" w:rsidRPr="00EB6DF2">
        <w:t>advantageous</w:t>
      </w:r>
      <w:r w:rsidR="003C4AE8" w:rsidRPr="00EB6DF2">
        <w:t xml:space="preserve"> </w:t>
      </w:r>
      <w:r w:rsidR="00387234" w:rsidRPr="00EB6DF2">
        <w:t>over</w:t>
      </w:r>
      <w:r w:rsidR="0010709A" w:rsidRPr="00EB6DF2">
        <w:t xml:space="preserve"> </w:t>
      </w:r>
      <w:r w:rsidR="00537E2E" w:rsidRPr="00EB6DF2">
        <w:t xml:space="preserve">all </w:t>
      </w:r>
      <w:r w:rsidR="0010709A" w:rsidRPr="00EB6DF2">
        <w:t>the</w:t>
      </w:r>
      <w:r w:rsidR="00387234" w:rsidRPr="00EB6DF2">
        <w:t xml:space="preserve"> </w:t>
      </w:r>
      <w:r w:rsidR="003C4AE8" w:rsidRPr="00EB6DF2">
        <w:t xml:space="preserve">other </w:t>
      </w:r>
      <w:r w:rsidR="00466775" w:rsidRPr="00EB6DF2">
        <w:t>method</w:t>
      </w:r>
      <w:r w:rsidR="003C4AE8" w:rsidRPr="00EB6DF2">
        <w:t xml:space="preserve">s because </w:t>
      </w:r>
      <w:r w:rsidR="00537E2E" w:rsidRPr="00EB6DF2">
        <w:t xml:space="preserve">it </w:t>
      </w:r>
      <w:r w:rsidR="003C4AE8" w:rsidRPr="00EB6DF2">
        <w:t xml:space="preserve">is </w:t>
      </w:r>
      <w:r w:rsidR="00537E2E" w:rsidRPr="00EB6DF2">
        <w:t xml:space="preserve">the </w:t>
      </w:r>
      <w:r w:rsidR="003C4AE8" w:rsidRPr="00EB6DF2">
        <w:t>most efficient</w:t>
      </w:r>
      <w:r w:rsidR="00994FE5" w:rsidRPr="00EB6DF2">
        <w:t>.</w:t>
      </w:r>
      <w:r w:rsidR="00466775" w:rsidRPr="00EB6DF2">
        <w:t xml:space="preserve"> </w:t>
      </w:r>
      <w:r w:rsidR="00370745" w:rsidRPr="00EB6DF2">
        <w:t>P</w:t>
      </w:r>
      <w:r w:rsidR="00387234" w:rsidRPr="00EB6DF2">
        <w:t xml:space="preserve">article bombardment </w:t>
      </w:r>
      <w:r w:rsidR="00B71853" w:rsidRPr="00EB6DF2">
        <w:t xml:space="preserve">is </w:t>
      </w:r>
      <w:r w:rsidR="00AF72B1" w:rsidRPr="00EB6DF2">
        <w:t xml:space="preserve">not dependent on bacteria, so the method is </w:t>
      </w:r>
      <w:r w:rsidR="00387234" w:rsidRPr="00EB6DF2">
        <w:t>free of b</w:t>
      </w:r>
      <w:r w:rsidR="00561A99" w:rsidRPr="00EB6DF2">
        <w:t>iological constraints</w:t>
      </w:r>
      <w:r w:rsidR="00466775" w:rsidRPr="00EB6DF2">
        <w:t xml:space="preserve"> </w:t>
      </w:r>
      <w:r w:rsidR="00370745" w:rsidRPr="00EB6DF2">
        <w:t xml:space="preserve">such as </w:t>
      </w:r>
      <w:r w:rsidR="00AF72B1" w:rsidRPr="00EB6DF2">
        <w:t>the size of</w:t>
      </w:r>
      <w:r w:rsidR="00386444" w:rsidRPr="00EB6DF2">
        <w:t xml:space="preserve"> the</w:t>
      </w:r>
      <w:r w:rsidR="00AF72B1" w:rsidRPr="00EB6DF2">
        <w:t xml:space="preserve"> gene, species</w:t>
      </w:r>
      <w:r w:rsidR="00F84500" w:rsidRPr="00EB6DF2">
        <w:t xml:space="preserve"> of gene origin</w:t>
      </w:r>
      <w:r w:rsidR="00386444" w:rsidRPr="00EB6DF2">
        <w:t>,</w:t>
      </w:r>
      <w:r w:rsidR="00AF72B1" w:rsidRPr="00EB6DF2">
        <w:t xml:space="preserve"> or </w:t>
      </w:r>
      <w:r w:rsidR="00F84500" w:rsidRPr="00EB6DF2">
        <w:t xml:space="preserve">the plant </w:t>
      </w:r>
      <w:r w:rsidR="00AF72B1" w:rsidRPr="00EB6DF2">
        <w:t xml:space="preserve">genotype. The physical transgene delivery </w:t>
      </w:r>
      <w:r w:rsidR="00BC2FBE" w:rsidRPr="00EB6DF2">
        <w:t>system</w:t>
      </w:r>
      <w:r w:rsidR="00AF72B1" w:rsidRPr="00EB6DF2">
        <w:t xml:space="preserve"> </w:t>
      </w:r>
      <w:r w:rsidR="008723D3" w:rsidRPr="00EB6DF2">
        <w:t xml:space="preserve">enables </w:t>
      </w:r>
      <w:r w:rsidR="004E113D" w:rsidRPr="00EB6DF2">
        <w:t>h</w:t>
      </w:r>
      <w:r w:rsidR="00561A99" w:rsidRPr="00EB6DF2">
        <w:t xml:space="preserve">igh molecular </w:t>
      </w:r>
      <w:r w:rsidR="00370745" w:rsidRPr="00EB6DF2">
        <w:t xml:space="preserve">weight </w:t>
      </w:r>
      <w:r w:rsidR="00561A99" w:rsidRPr="00EB6DF2">
        <w:t xml:space="preserve">DNA and </w:t>
      </w:r>
      <w:r w:rsidR="00466775" w:rsidRPr="00EB6DF2">
        <w:t xml:space="preserve">multiple </w:t>
      </w:r>
      <w:r w:rsidR="006B4B90" w:rsidRPr="00EB6DF2">
        <w:t xml:space="preserve">genes </w:t>
      </w:r>
      <w:r w:rsidR="008723D3" w:rsidRPr="00EB6DF2">
        <w:t>to be introduced into plant genomes</w:t>
      </w:r>
      <w:r w:rsidR="00AF72B1" w:rsidRPr="00EB6DF2">
        <w:t xml:space="preserve"> and </w:t>
      </w:r>
      <w:r w:rsidR="0055349F" w:rsidRPr="00EB6DF2">
        <w:t xml:space="preserve">in certain cases into chloroplasts </w:t>
      </w:r>
      <w:r w:rsidR="00AF72B1" w:rsidRPr="00EB6DF2">
        <w:t>at high transformation efficiency</w:t>
      </w:r>
      <w:hyperlink w:anchor="_ENREF_19" w:tooltip="Altpeter, 2005 #1219" w:history="1">
        <w:r w:rsidR="00A65DA9" w:rsidRPr="00EB6DF2">
          <w:fldChar w:fldCharType="begin">
            <w:fldData xml:space="preserve">PEVuZE5vdGU+PENpdGU+PEF1dGhvcj5BbHRwZXRlcjwvQXV0aG9yPjxZZWFyPjIwMDU8L1llYXI+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</w:fldData>
          </w:fldChar>
        </w:r>
        <w:r w:rsidR="00A65DA9" w:rsidRPr="00EB6DF2">
          <w:instrText xml:space="preserve"> ADDIN EN.CITE </w:instrText>
        </w:r>
        <w:r w:rsidR="00A65DA9" w:rsidRPr="00EB6DF2">
          <w:fldChar w:fldCharType="begin">
            <w:fldData xml:space="preserve">PEVuZE5vdGU+PENpdGU+PEF1dGhvcj5BbHRwZXRlcjwvQXV0aG9yPjxZZWFyPjIwMDU8L1llYXI+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</w:fldData>
          </w:fldChar>
        </w:r>
        <w:r w:rsidR="00A65DA9" w:rsidRPr="00EB6DF2">
          <w:instrText xml:space="preserve"> ADDIN EN.CITE.DATA </w:instrText>
        </w:r>
        <w:r w:rsidR="00A65DA9" w:rsidRPr="00EB6DF2">
          <w:fldChar w:fldCharType="end"/>
        </w:r>
        <w:r w:rsidR="00A65DA9" w:rsidRPr="00EB6DF2">
          <w:fldChar w:fldCharType="separate"/>
        </w:r>
        <w:r w:rsidR="00A65DA9" w:rsidRPr="00EB6DF2">
          <w:rPr>
            <w:noProof/>
            <w:vertAlign w:val="superscript"/>
          </w:rPr>
          <w:t>19</w:t>
        </w:r>
        <w:r w:rsidR="00A65DA9" w:rsidRPr="00EB6DF2">
          <w:fldChar w:fldCharType="end"/>
        </w:r>
      </w:hyperlink>
      <w:r w:rsidR="00561A99" w:rsidRPr="00EB6DF2">
        <w:t>.</w:t>
      </w:r>
      <w:r w:rsidR="0052314B" w:rsidRPr="00EB6DF2">
        <w:t xml:space="preserve"> </w:t>
      </w:r>
      <w:r w:rsidR="00FA2FF2" w:rsidRPr="00EB6DF2">
        <w:t xml:space="preserve"> The lignin reduction in </w:t>
      </w:r>
      <w:r w:rsidR="003A1D87" w:rsidRPr="00EB6DF2">
        <w:t xml:space="preserve">the vascular system of </w:t>
      </w:r>
      <w:r w:rsidR="00F70691" w:rsidRPr="00EB6DF2">
        <w:t xml:space="preserve">the </w:t>
      </w:r>
      <w:r w:rsidR="003A1D87" w:rsidRPr="00EB6DF2">
        <w:t>leaf</w:t>
      </w:r>
      <w:r w:rsidR="00FA2FF2" w:rsidRPr="00EB6DF2">
        <w:t xml:space="preserve"> mid-rib can be visualized via scanning electron microscopy (SEM) which is beneficial </w:t>
      </w:r>
      <w:r w:rsidR="00F70691" w:rsidRPr="00EB6DF2">
        <w:t>for</w:t>
      </w:r>
      <w:r w:rsidR="00FA2FF2" w:rsidRPr="00EB6DF2">
        <w:t xml:space="preserve"> examin</w:t>
      </w:r>
      <w:r w:rsidR="00F70691" w:rsidRPr="00EB6DF2">
        <w:t>ing</w:t>
      </w:r>
      <w:r w:rsidR="00FA2FF2" w:rsidRPr="00EB6DF2">
        <w:t xml:space="preserve"> the topography and composition of </w:t>
      </w:r>
      <w:r w:rsidR="00F70691" w:rsidRPr="00EB6DF2">
        <w:t>samples</w:t>
      </w:r>
      <w:r w:rsidR="00FA2FF2" w:rsidRPr="00EB6DF2">
        <w:t>.</w:t>
      </w:r>
    </w:p>
    <w:p w14:paraId="33038AFD" w14:textId="77777777" w:rsidR="00C26A58" w:rsidRPr="00EB6DF2" w:rsidRDefault="00C26A58" w:rsidP="0062364D"/>
    <w:p w14:paraId="29F7CEAC" w14:textId="31CD213D" w:rsidR="00CB6032" w:rsidRPr="00EB6DF2" w:rsidRDefault="0055349F" w:rsidP="0062364D">
      <w:r w:rsidRPr="00EB6DF2">
        <w:t xml:space="preserve">In </w:t>
      </w:r>
      <w:r w:rsidR="001E65E3" w:rsidRPr="00EB6DF2">
        <w:t xml:space="preserve">maize </w:t>
      </w:r>
      <w:r w:rsidRPr="00EB6DF2">
        <w:t>plants,</w:t>
      </w:r>
      <w:r w:rsidR="005D1645" w:rsidRPr="00EB6DF2">
        <w:t xml:space="preserve"> </w:t>
      </w:r>
      <w:r w:rsidR="00385E6E" w:rsidRPr="00EB6DF2">
        <w:t xml:space="preserve">two </w:t>
      </w:r>
      <w:r w:rsidR="00F70691" w:rsidRPr="00EB6DF2">
        <w:t xml:space="preserve">of </w:t>
      </w:r>
      <w:r w:rsidR="00035312" w:rsidRPr="00EB6DF2">
        <w:t xml:space="preserve">the </w:t>
      </w:r>
      <w:r w:rsidR="00DE5646" w:rsidRPr="00EB6DF2">
        <w:t>cinnamoyl-C</w:t>
      </w:r>
      <w:r w:rsidR="00C26A58" w:rsidRPr="00EB6DF2">
        <w:t xml:space="preserve">oA </w:t>
      </w:r>
      <w:r w:rsidR="00DE5646" w:rsidRPr="00EB6DF2">
        <w:t>r</w:t>
      </w:r>
      <w:r w:rsidR="00C26A58" w:rsidRPr="00EB6DF2">
        <w:t>eductase</w:t>
      </w:r>
      <w:r w:rsidR="005D1645" w:rsidRPr="00EB6DF2">
        <w:t xml:space="preserve"> </w:t>
      </w:r>
      <w:r w:rsidR="00C26A58" w:rsidRPr="00EB6DF2">
        <w:t>(</w:t>
      </w:r>
      <w:r w:rsidR="00C26A58" w:rsidRPr="00EB6DF2">
        <w:rPr>
          <w:i/>
        </w:rPr>
        <w:t>ZmCCR1</w:t>
      </w:r>
      <w:r w:rsidR="00EB7103" w:rsidRPr="00EB6DF2">
        <w:rPr>
          <w:i/>
        </w:rPr>
        <w:t xml:space="preserve">: </w:t>
      </w:r>
      <w:r w:rsidR="00EB7103" w:rsidRPr="00EB6DF2">
        <w:t>X98083</w:t>
      </w:r>
      <w:r w:rsidR="00385E6E" w:rsidRPr="00EB6DF2">
        <w:t xml:space="preserve"> and </w:t>
      </w:r>
      <w:r w:rsidR="00385E6E" w:rsidRPr="00EB6DF2">
        <w:rPr>
          <w:i/>
        </w:rPr>
        <w:t>ZmCCR2</w:t>
      </w:r>
      <w:r w:rsidR="00385E6E" w:rsidRPr="00EB6DF2">
        <w:t>: Y15069</w:t>
      </w:r>
      <w:r w:rsidR="00C26A58" w:rsidRPr="00EB6DF2">
        <w:t>)</w:t>
      </w:r>
      <w:r w:rsidR="005D1645" w:rsidRPr="00EB6DF2">
        <w:t xml:space="preserve"> gene</w:t>
      </w:r>
      <w:r w:rsidR="00385E6E" w:rsidRPr="00EB6DF2">
        <w:t>s were found in the maize genome</w:t>
      </w:r>
      <w:hyperlink w:anchor="_ENREF_20" w:tooltip="Pichon, 1998 #3900" w:history="1">
        <w:r w:rsidR="00A65DA9" w:rsidRPr="00EB6DF2">
          <w:fldChar w:fldCharType="begin">
            <w:fldData xml:space="preserve">PEVuZE5vdGU+PENpdGU+PEF1dGhvcj5QaWNob248L0F1dGhvcj48WWVhcj4xOTk4PC9ZZWFyPjxS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</w:fldData>
          </w:fldChar>
        </w:r>
        <w:r w:rsidR="00A65DA9" w:rsidRPr="00EB6DF2">
          <w:instrText xml:space="preserve"> ADDIN EN.CITE </w:instrText>
        </w:r>
        <w:r w:rsidR="00A65DA9" w:rsidRPr="00EB6DF2">
          <w:fldChar w:fldCharType="begin">
            <w:fldData xml:space="preserve">PEVuZE5vdGU+PENpdGU+PEF1dGhvcj5QaWNob248L0F1dGhvcj48WWVhcj4xOTk4PC9ZZWFyPjxS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</w:fldData>
          </w:fldChar>
        </w:r>
        <w:r w:rsidR="00A65DA9" w:rsidRPr="00EB6DF2">
          <w:instrText xml:space="preserve"> ADDIN EN.CITE.DATA </w:instrText>
        </w:r>
        <w:r w:rsidR="00A65DA9" w:rsidRPr="00EB6DF2">
          <w:fldChar w:fldCharType="end"/>
        </w:r>
        <w:r w:rsidR="00A65DA9" w:rsidRPr="00EB6DF2">
          <w:fldChar w:fldCharType="separate"/>
        </w:r>
        <w:r w:rsidR="00A65DA9" w:rsidRPr="00EB6DF2">
          <w:rPr>
            <w:noProof/>
            <w:vertAlign w:val="superscript"/>
          </w:rPr>
          <w:t>20</w:t>
        </w:r>
        <w:r w:rsidR="00A65DA9" w:rsidRPr="00EB6DF2">
          <w:fldChar w:fldCharType="end"/>
        </w:r>
      </w:hyperlink>
      <w:r w:rsidR="00385E6E" w:rsidRPr="00EB6DF2">
        <w:t xml:space="preserve">. </w:t>
      </w:r>
      <w:r w:rsidR="00F70691" w:rsidRPr="00EB6DF2">
        <w:t>C</w:t>
      </w:r>
      <w:r w:rsidR="00385E6E" w:rsidRPr="00EB6DF2">
        <w:t>innamoyl-CoA reductase</w:t>
      </w:r>
      <w:r w:rsidR="00C26A58" w:rsidRPr="00EB6DF2">
        <w:t xml:space="preserve"> cataly</w:t>
      </w:r>
      <w:r w:rsidR="00D41C48" w:rsidRPr="00EB6DF2">
        <w:t>z</w:t>
      </w:r>
      <w:r w:rsidR="00C26A58" w:rsidRPr="00EB6DF2">
        <w:t xml:space="preserve">es the conversion of the hydroxycinnamoyl-CoA esters </w:t>
      </w:r>
      <w:r w:rsidR="006B4B90" w:rsidRPr="00EB6DF2">
        <w:t xml:space="preserve">into </w:t>
      </w:r>
      <w:r w:rsidR="005D1645" w:rsidRPr="00EB6DF2">
        <w:t>cinnamyl aldehydes</w:t>
      </w:r>
      <w:r w:rsidRPr="00EB6DF2">
        <w:t xml:space="preserve">. We </w:t>
      </w:r>
      <w:r w:rsidR="00035312" w:rsidRPr="00EB6DF2">
        <w:t xml:space="preserve">chose </w:t>
      </w:r>
      <w:r w:rsidR="002F13BC" w:rsidRPr="00EB6DF2">
        <w:t xml:space="preserve">the </w:t>
      </w:r>
      <w:r w:rsidR="00385E6E" w:rsidRPr="00EB6DF2">
        <w:rPr>
          <w:i/>
        </w:rPr>
        <w:t>ZmCCR1</w:t>
      </w:r>
      <w:r w:rsidR="00385E6E" w:rsidRPr="00EB6DF2">
        <w:t xml:space="preserve"> gene </w:t>
      </w:r>
      <w:r w:rsidRPr="00EB6DF2">
        <w:t>to down-regulate this enzyme</w:t>
      </w:r>
      <w:r w:rsidR="005D1645" w:rsidRPr="00EB6DF2">
        <w:t xml:space="preserve"> because </w:t>
      </w:r>
      <w:r w:rsidR="00385E6E" w:rsidRPr="00EB6DF2">
        <w:t>the gene is expressed in all lignifying tissues</w:t>
      </w:r>
      <w:r w:rsidR="005D1645" w:rsidRPr="00EB6DF2">
        <w:t>.</w:t>
      </w:r>
      <w:r w:rsidR="00AF72B1" w:rsidRPr="00EB6DF2">
        <w:t xml:space="preserve"> </w:t>
      </w:r>
      <w:r w:rsidR="00B453FD" w:rsidRPr="00EB6DF2">
        <w:t xml:space="preserve">The 523 nucleotides at the 3’ terminus of </w:t>
      </w:r>
      <w:r w:rsidR="00DA3D10" w:rsidRPr="00EB6DF2">
        <w:t xml:space="preserve">the </w:t>
      </w:r>
      <w:r w:rsidR="00B453FD" w:rsidRPr="00EB6DF2">
        <w:rPr>
          <w:i/>
        </w:rPr>
        <w:t>ZmCCR1</w:t>
      </w:r>
      <w:r w:rsidR="00B453FD" w:rsidRPr="00EB6DF2">
        <w:t xml:space="preserve"> gene w</w:t>
      </w:r>
      <w:r w:rsidR="00084976" w:rsidRPr="00EB6DF2">
        <w:t>ere</w:t>
      </w:r>
      <w:r w:rsidR="00B453FD" w:rsidRPr="00EB6DF2">
        <w:t xml:space="preserve"> chosen for </w:t>
      </w:r>
      <w:r w:rsidR="00084976" w:rsidRPr="00EB6DF2">
        <w:t xml:space="preserve">a </w:t>
      </w:r>
      <w:r w:rsidR="00B453FD" w:rsidRPr="00EB6DF2">
        <w:t>dsRNAi construct because the sequence</w:t>
      </w:r>
      <w:r w:rsidR="00466140" w:rsidRPr="00EB6DF2">
        <w:t>s</w:t>
      </w:r>
      <w:r w:rsidR="00B453FD" w:rsidRPr="00EB6DF2">
        <w:t xml:space="preserve"> </w:t>
      </w:r>
      <w:r w:rsidR="00084976" w:rsidRPr="00EB6DF2">
        <w:t xml:space="preserve">appeared to be more </w:t>
      </w:r>
      <w:r w:rsidR="00B453FD" w:rsidRPr="00EB6DF2">
        <w:t>diverse</w:t>
      </w:r>
      <w:r w:rsidR="00466140" w:rsidRPr="00EB6DF2">
        <w:t xml:space="preserve"> </w:t>
      </w:r>
      <w:r w:rsidR="00084976" w:rsidRPr="00EB6DF2">
        <w:t xml:space="preserve">as compared to those of </w:t>
      </w:r>
      <w:r w:rsidR="00084976" w:rsidRPr="00EB6DF2">
        <w:rPr>
          <w:i/>
        </w:rPr>
        <w:t>ZmCCR2</w:t>
      </w:r>
      <w:r w:rsidR="00F61B86" w:rsidRPr="00EB6DF2">
        <w:t>. Thus</w:t>
      </w:r>
      <w:r w:rsidR="00DA3D10" w:rsidRPr="00EB6DF2">
        <w:t>,</w:t>
      </w:r>
      <w:r w:rsidR="00F61B86" w:rsidRPr="00EB6DF2">
        <w:t xml:space="preserve"> th</w:t>
      </w:r>
      <w:r w:rsidR="00466140" w:rsidRPr="00EB6DF2">
        <w:t xml:space="preserve">e </w:t>
      </w:r>
      <w:r w:rsidR="00F61B86" w:rsidRPr="00EB6DF2">
        <w:t xml:space="preserve">dsRNAi construct would precisely bind only </w:t>
      </w:r>
      <w:r w:rsidR="00944A9C" w:rsidRPr="00EB6DF2">
        <w:t xml:space="preserve">to </w:t>
      </w:r>
      <w:r w:rsidR="00F61B86" w:rsidRPr="00EB6DF2">
        <w:rPr>
          <w:i/>
        </w:rPr>
        <w:t>ZmCCR1</w:t>
      </w:r>
      <w:r w:rsidR="00F61B86" w:rsidRPr="00EB6DF2">
        <w:t xml:space="preserve">, </w:t>
      </w:r>
      <w:r w:rsidR="00236CEE" w:rsidRPr="00EB6DF2">
        <w:t>avoiding off-target silencing</w:t>
      </w:r>
      <w:hyperlink w:anchor="_ENREF_21" w:tooltip="Mansoor, 2006 #3903" w:history="1">
        <w:r w:rsidR="00A65DA9" w:rsidRPr="00EB6DF2">
          <w:fldChar w:fldCharType="begin"/>
        </w:r>
        <w:r w:rsidR="00A65DA9" w:rsidRPr="00EB6DF2">
          <w:instrText xml:space="preserve"> ADDIN EN.CITE &lt;EndNote&gt;&lt;Cite&gt;&lt;Author&gt;Mansoor&lt;/Author&gt;&lt;Year&gt;2006&lt;/Year&gt;&lt;RecNum&gt;3903&lt;/RecNum&gt;&lt;DisplayText&gt;&lt;style face="superscript"&gt;21&lt;/style&gt;&lt;/DisplayText&gt;&lt;record&gt;&lt;rec-number&gt;3903&lt;/rec-number&gt;&lt;foreign-keys&gt;&lt;key app="EN" db-id="vedvvtat0r0zwoezvtg5250zaz9de992x02a"&gt;3903&lt;/key&gt;&lt;/foreign-keys&gt;&lt;ref-type name="Journal Article"&gt;17&lt;/ref-type&gt;&lt;contributors&gt;&lt;authors&gt;&lt;author&gt;Mansoor, S.&lt;/author&gt;&lt;author&gt;Amin, I.&lt;/author&gt;&lt;author&gt;Hussain, M.&lt;/author&gt;&lt;author&gt;Zafar, Y.&lt;/author&gt;&lt;author&gt;Briddon, R. W.&lt;/author&gt;&lt;/authors&gt;&lt;/contributors&gt;&lt;auth-address&gt;Mansoor, S&amp;#xD;Natl Inst Biotechnol &amp;amp; Genet Engn, Plant Biotechnol Div, POB 577,Jhang Rd, Faisalabad, Pakistan&amp;#xD;Natl Inst Biotechnol &amp;amp; Genet Engn, Plant Biotechnol Div, POB 577,Jhang Rd, Faisalabad, Pakistan&amp;#xD;Natl Inst Biotechnol &amp;amp; Genet Engn, Plant Biotechnol Div, Faisalabad, Pakistan&lt;/auth-address&gt;&lt;titles&gt;&lt;title&gt;Engineering novel traits in plants through RNA interference&lt;/title&gt;&lt;secondary-title&gt;Trends Plant Sci&lt;/secondary-title&gt;&lt;alt-title&gt;Trends Plant Sci&lt;/alt-title&gt;&lt;/titles&gt;&lt;periodical&gt;&lt;full-title&gt;Trends Plant Sci&lt;/full-title&gt;&lt;abbr-1&gt;Trends in plant science&lt;/abbr-1&gt;&lt;/periodical&gt;&lt;alt-periodical&gt;&lt;full-title&gt;Trends Plant Sci&lt;/full-title&gt;&lt;abbr-1&gt;Trends in plant science&lt;/abbr-1&gt;&lt;/alt-periodical&gt;&lt;pages&gt;559-565&lt;/pages&gt;&lt;volume&gt;11&lt;/volume&gt;&lt;number&gt;11&lt;/number&gt;&lt;keywords&gt;&lt;keyword&gt;cytoplasmic male-sterility&lt;/keyword&gt;&lt;keyword&gt;antisense rna&lt;/keyword&gt;&lt;keyword&gt;gene-expression&lt;/keyword&gt;&lt;keyword&gt;ti-plasmids&lt;/keyword&gt;&lt;keyword&gt;virus&lt;/keyword&gt;&lt;keyword&gt;suppression&lt;/keyword&gt;&lt;keyword&gt;resistance&lt;/keyword&gt;&lt;keyword&gt;DNA&lt;/keyword&gt;&lt;keyword&gt;tomato&lt;/keyword&gt;&lt;keyword&gt;rice&lt;/keyword&gt;&lt;/keywords&gt;&lt;dates&gt;&lt;year&gt;2006&lt;/year&gt;&lt;pub-dates&gt;&lt;date&gt;Nov&lt;/date&gt;&lt;/pub-dates&gt;&lt;/dates&gt;&lt;isbn&gt;1360-1385&lt;/isbn&gt;&lt;accession-num&gt;ISI:000242317100011&lt;/accession-num&gt;&lt;urls&gt;&lt;related-urls&gt;&lt;url&gt;&amp;lt;Go to ISI&amp;gt;://000242317100011&lt;/url&gt;&lt;/related-urls&gt;&lt;/urls&gt;&lt;electronic-resource-num&gt;DOI 10.1016/j.tplants.2006.09.010&lt;/electronic-resource-num&gt;&lt;language&gt;English&lt;/language&gt;&lt;/record&gt;&lt;/Cite&gt;&lt;/EndNote&gt;</w:instrText>
        </w:r>
        <w:r w:rsidR="00A65DA9" w:rsidRPr="00EB6DF2">
          <w:fldChar w:fldCharType="separate"/>
        </w:r>
        <w:r w:rsidR="00A65DA9" w:rsidRPr="00EB6DF2">
          <w:rPr>
            <w:noProof/>
            <w:vertAlign w:val="superscript"/>
          </w:rPr>
          <w:t>21</w:t>
        </w:r>
        <w:r w:rsidR="00A65DA9" w:rsidRPr="00EB6DF2">
          <w:fldChar w:fldCharType="end"/>
        </w:r>
      </w:hyperlink>
      <w:r w:rsidR="00236CEE" w:rsidRPr="00EB6DF2">
        <w:t>.</w:t>
      </w:r>
      <w:r w:rsidR="002F13BC" w:rsidRPr="00EB6DF2">
        <w:t xml:space="preserve"> A </w:t>
      </w:r>
      <w:r w:rsidR="00A35B28" w:rsidRPr="00EB6DF2">
        <w:rPr>
          <w:i/>
        </w:rPr>
        <w:t>Zm</w:t>
      </w:r>
      <w:r w:rsidR="002F1666" w:rsidRPr="00EB6DF2">
        <w:rPr>
          <w:i/>
        </w:rPr>
        <w:t>CCR1_RNAi</w:t>
      </w:r>
      <w:r w:rsidR="002F1666" w:rsidRPr="00EB6DF2">
        <w:t xml:space="preserve"> construct was </w:t>
      </w:r>
      <w:r w:rsidR="00817543" w:rsidRPr="00EB6DF2">
        <w:t xml:space="preserve">engineered </w:t>
      </w:r>
      <w:r w:rsidR="002F1666" w:rsidRPr="00EB6DF2">
        <w:t xml:space="preserve">into </w:t>
      </w:r>
      <w:r w:rsidR="006B3A45" w:rsidRPr="00EB6DF2">
        <w:t xml:space="preserve">the </w:t>
      </w:r>
      <w:r w:rsidR="009C3D29" w:rsidRPr="00EB6DF2">
        <w:t xml:space="preserve">cytoplasmic expression system </w:t>
      </w:r>
      <w:r w:rsidR="002F1666" w:rsidRPr="00EB6DF2">
        <w:t>ImpactVector1.1-tag</w:t>
      </w:r>
      <w:r w:rsidR="006B3A45" w:rsidRPr="00EB6DF2">
        <w:t xml:space="preserve"> (IV 1.1) </w:t>
      </w:r>
      <w:r w:rsidR="009C3D29" w:rsidRPr="00EB6DF2">
        <w:t xml:space="preserve">containing </w:t>
      </w:r>
      <w:r w:rsidR="000F3E9D" w:rsidRPr="00EB6DF2">
        <w:t>the green</w:t>
      </w:r>
      <w:r w:rsidR="002F1666" w:rsidRPr="00EB6DF2">
        <w:t xml:space="preserve"> tissue specific promoter</w:t>
      </w:r>
      <w:r w:rsidR="000F3E9D" w:rsidRPr="00EB6DF2">
        <w:t>,</w:t>
      </w:r>
      <w:r w:rsidRPr="00EB6DF2">
        <w:t xml:space="preserve"> </w:t>
      </w:r>
      <w:r w:rsidR="00035312" w:rsidRPr="00EB6DF2">
        <w:rPr>
          <w:bCs/>
          <w:lang w:val="en"/>
        </w:rPr>
        <w:t>r</w:t>
      </w:r>
      <w:r w:rsidR="000F3E9D" w:rsidRPr="00EB6DF2">
        <w:rPr>
          <w:bCs/>
          <w:lang w:val="en"/>
        </w:rPr>
        <w:t>ibulose-1</w:t>
      </w:r>
      <w:r w:rsidR="00F76F0B" w:rsidRPr="00EB6DF2">
        <w:rPr>
          <w:bCs/>
          <w:lang w:val="en"/>
        </w:rPr>
        <w:t>, 5</w:t>
      </w:r>
      <w:r w:rsidR="000F3E9D" w:rsidRPr="00EB6DF2">
        <w:rPr>
          <w:bCs/>
          <w:lang w:val="en"/>
        </w:rPr>
        <w:t>-bisphosphate carboxylase oxygenase</w:t>
      </w:r>
      <w:r w:rsidR="000F3E9D" w:rsidRPr="00EB6DF2" w:rsidDel="000F3E9D">
        <w:t xml:space="preserve"> </w:t>
      </w:r>
      <w:r w:rsidRPr="00EB6DF2">
        <w:t>(</w:t>
      </w:r>
      <w:r w:rsidR="009C3D29" w:rsidRPr="00EB6DF2">
        <w:t>RuBis</w:t>
      </w:r>
      <w:r w:rsidR="000F3E9D" w:rsidRPr="00EB6DF2">
        <w:rPr>
          <w:lang w:eastAsia="ko-KR"/>
        </w:rPr>
        <w:t>C</w:t>
      </w:r>
      <w:r w:rsidR="000F3E9D" w:rsidRPr="00EB6DF2">
        <w:t>O</w:t>
      </w:r>
      <w:r w:rsidR="009C3D29" w:rsidRPr="00EB6DF2">
        <w:t>)</w:t>
      </w:r>
      <w:r w:rsidR="002F1666" w:rsidRPr="00EB6DF2">
        <w:t>.</w:t>
      </w:r>
      <w:r w:rsidR="00344200" w:rsidRPr="00EB6DF2">
        <w:t xml:space="preserve"> </w:t>
      </w:r>
    </w:p>
    <w:p w14:paraId="22C07042" w14:textId="77777777" w:rsidR="009C3D29" w:rsidRPr="00EB6DF2" w:rsidRDefault="009C3D29" w:rsidP="0062364D"/>
    <w:p w14:paraId="4B9F4A4D" w14:textId="557AC0B7" w:rsidR="00092CE8" w:rsidRPr="00EB6DF2" w:rsidRDefault="000B56CC" w:rsidP="0062364D">
      <w:r w:rsidRPr="00EB6DF2">
        <w:t xml:space="preserve">To </w:t>
      </w:r>
      <w:r w:rsidR="00707C41" w:rsidRPr="00EB6DF2">
        <w:t xml:space="preserve">study </w:t>
      </w:r>
      <w:r w:rsidRPr="00EB6DF2">
        <w:t>the effect</w:t>
      </w:r>
      <w:r w:rsidR="00D41C48" w:rsidRPr="00EB6DF2">
        <w:t>s</w:t>
      </w:r>
      <w:r w:rsidRPr="00EB6DF2">
        <w:t xml:space="preserve"> of </w:t>
      </w:r>
      <w:r w:rsidR="00D41C48" w:rsidRPr="00EB6DF2">
        <w:t xml:space="preserve">the </w:t>
      </w:r>
      <w:r w:rsidR="008D2015" w:rsidRPr="00EB6DF2">
        <w:t>d</w:t>
      </w:r>
      <w:r w:rsidRPr="00EB6DF2">
        <w:t>sRNAi construct</w:t>
      </w:r>
      <w:r w:rsidR="00707C41" w:rsidRPr="00EB6DF2">
        <w:t xml:space="preserve"> </w:t>
      </w:r>
      <w:r w:rsidR="00600533" w:rsidRPr="00EB6DF2">
        <w:t xml:space="preserve">on </w:t>
      </w:r>
      <w:r w:rsidR="00707C41" w:rsidRPr="00EB6DF2">
        <w:t>transgenic plants</w:t>
      </w:r>
      <w:r w:rsidRPr="00EB6DF2">
        <w:t xml:space="preserve">, </w:t>
      </w:r>
      <w:r w:rsidR="00F25430" w:rsidRPr="00EB6DF2">
        <w:t>t</w:t>
      </w:r>
      <w:r w:rsidR="00092CE8" w:rsidRPr="00EB6DF2">
        <w:t xml:space="preserve">he </w:t>
      </w:r>
      <w:r w:rsidR="00655300" w:rsidRPr="00EB6DF2">
        <w:t xml:space="preserve">lignin </w:t>
      </w:r>
      <w:r w:rsidR="00C20A97" w:rsidRPr="00EB6DF2">
        <w:t>content was quantified</w:t>
      </w:r>
      <w:r w:rsidR="00140007" w:rsidRPr="00EB6DF2">
        <w:t xml:space="preserve">. </w:t>
      </w:r>
      <w:r w:rsidR="00C20A97" w:rsidRPr="00EB6DF2">
        <w:t xml:space="preserve">The Klason </w:t>
      </w:r>
      <w:r w:rsidR="0055349F" w:rsidRPr="00EB6DF2">
        <w:t>(</w:t>
      </w:r>
      <w:r w:rsidR="00035312" w:rsidRPr="00EB6DF2">
        <w:t>a</w:t>
      </w:r>
      <w:r w:rsidR="0055349F" w:rsidRPr="00EB6DF2">
        <w:t xml:space="preserve">cid-insoluble) lignin </w:t>
      </w:r>
      <w:r w:rsidR="00C20A97" w:rsidRPr="00EB6DF2">
        <w:t>me</w:t>
      </w:r>
      <w:bookmarkStart w:id="0" w:name="_GoBack"/>
      <w:bookmarkEnd w:id="0"/>
      <w:r w:rsidR="00C20A97" w:rsidRPr="00EB6DF2">
        <w:t xml:space="preserve">asurement is known to be more accurate </w:t>
      </w:r>
      <w:r w:rsidR="00140007" w:rsidRPr="00EB6DF2">
        <w:t>compared to the</w:t>
      </w:r>
      <w:r w:rsidR="00C20A97" w:rsidRPr="00EB6DF2">
        <w:t xml:space="preserve"> acid detergent lignin quantification methods which solubilize some of the lignin</w:t>
      </w:r>
      <w:hyperlink w:anchor="_ENREF_22" w:tooltip="Hatfield, 1994 #1947" w:history="1">
        <w:r w:rsidR="00A65DA9" w:rsidRPr="00EB6DF2">
          <w:fldChar w:fldCharType="begin"/>
        </w:r>
        <w:r w:rsidR="00A65DA9" w:rsidRPr="00EB6DF2">
          <w:instrText xml:space="preserve"> ADDIN EN.CITE &lt;EndNote&gt;&lt;Cite&gt;&lt;Author&gt;Hatfield&lt;/Author&gt;&lt;Year&gt;1994&lt;/Year&gt;&lt;RecNum&gt;1947&lt;/RecNum&gt;&lt;DisplayText&gt;&lt;style face="superscript"&gt;22&lt;/style&gt;&lt;/DisplayText&gt;&lt;record&gt;&lt;rec-number&gt;1947&lt;/rec-number&gt;&lt;foreign-keys&gt;&lt;key app="EN" db-id="vedvvtat0r0zwoezvtg5250zaz9de992x02a"&gt;1947&lt;/key&gt;&lt;/foreign-keys&gt;&lt;ref-type name="Journal Article"&gt;17&lt;/ref-type&gt;&lt;contributors&gt;&lt;authors&gt;&lt;author&gt;Hatfield, Ronald D.&lt;/author&gt;&lt;author&gt;Jung, Hans-Joachim G.&lt;/author&gt;&lt;author&gt;Ralph, John&lt;/author&gt;&lt;author&gt;Buxton, Dwayne R.&lt;/author&gt;&lt;author&gt;Weimer, Paul J.&lt;/author&gt;&lt;/authors&gt;&lt;/contributors&gt;&lt;titles&gt;&lt;title&gt;A comparison of the insoluble residues produced by the Klason lignin and acid detergent lignin procedures&lt;/title&gt;&lt;secondary-title&gt;Journal of the Science of Food and Agriculture&lt;/secondary-title&gt;&lt;/titles&gt;&lt;periodical&gt;&lt;full-title&gt;Journal of the Science of Food and Agriculture&lt;/full-title&gt;&lt;abbr-1&gt;J Sci Food Agr&lt;/abbr-1&gt;&lt;/periodical&gt;&lt;pages&gt;51-58&lt;/pages&gt;&lt;volume&gt;65&lt;/volume&gt;&lt;number&gt;1&lt;/number&gt;&lt;keywords&gt;&lt;keyword&gt;Klason lignin&lt;/keyword&gt;&lt;keyword&gt;acid detergent lignin&lt;/keyword&gt;&lt;keyword&gt;forages&lt;/keyword&gt;&lt;keyword&gt;crude protein&lt;/keyword&gt;&lt;keyword&gt;pyrolysis&lt;/keyword&gt;&lt;keyword&gt;lucerne&lt;/keyword&gt;&lt;keyword&gt;cocksfoot&lt;/keyword&gt;&lt;keyword&gt;switchgrass&lt;/keyword&gt;&lt;/keywords&gt;&lt;dates&gt;&lt;year&gt;1994&lt;/year&gt;&lt;/dates&gt;&lt;publisher&gt;John Wiley &amp;amp; Sons, Ltd&lt;/publisher&gt;&lt;isbn&gt;1097-0010&lt;/isbn&gt;&lt;urls&gt;&lt;related-urls&gt;&lt;url&gt;http://dx.doi.org/10.1002/jsfa.2740650109&lt;/url&gt;&lt;/related-urls&gt;&lt;/urls&gt;&lt;electronic-resource-num&gt;10.1002/jsfa.2740650109&lt;/electronic-resource-num&gt;&lt;/record&gt;&lt;/Cite&gt;&lt;/EndNote&gt;</w:instrText>
        </w:r>
        <w:r w:rsidR="00A65DA9" w:rsidRPr="00EB6DF2">
          <w:fldChar w:fldCharType="separate"/>
        </w:r>
        <w:r w:rsidR="00A65DA9" w:rsidRPr="00EB6DF2">
          <w:rPr>
            <w:noProof/>
            <w:vertAlign w:val="superscript"/>
          </w:rPr>
          <w:t>22</w:t>
        </w:r>
        <w:r w:rsidR="00A65DA9" w:rsidRPr="00EB6DF2">
          <w:fldChar w:fldCharType="end"/>
        </w:r>
      </w:hyperlink>
      <w:r w:rsidR="00C20A97" w:rsidRPr="00EB6DF2">
        <w:t xml:space="preserve">. </w:t>
      </w:r>
      <w:r w:rsidR="00655300" w:rsidRPr="00EB6DF2">
        <w:t>Therefore</w:t>
      </w:r>
      <w:r w:rsidR="00880E98" w:rsidRPr="00EB6DF2">
        <w:t>, the</w:t>
      </w:r>
      <w:r w:rsidR="0055349F" w:rsidRPr="00EB6DF2">
        <w:t xml:space="preserve"> </w:t>
      </w:r>
      <w:r w:rsidR="00904AC1" w:rsidRPr="00EB6DF2">
        <w:t xml:space="preserve">Klason lignin </w:t>
      </w:r>
      <w:r w:rsidR="00707C41" w:rsidRPr="00EB6DF2">
        <w:t xml:space="preserve">was </w:t>
      </w:r>
      <w:r w:rsidR="00904AC1" w:rsidRPr="00EB6DF2">
        <w:t xml:space="preserve">measured </w:t>
      </w:r>
      <w:r w:rsidR="000F3E9D" w:rsidRPr="00EB6DF2">
        <w:t>in transgenic</w:t>
      </w:r>
      <w:r w:rsidR="007E03EA" w:rsidRPr="00EB6DF2">
        <w:t xml:space="preserve"> maize </w:t>
      </w:r>
      <w:r w:rsidR="006B4B90" w:rsidRPr="00EB6DF2">
        <w:t>stalk</w:t>
      </w:r>
      <w:r w:rsidR="00DE5646" w:rsidRPr="00EB6DF2">
        <w:t>s</w:t>
      </w:r>
      <w:r w:rsidR="006B4B90" w:rsidRPr="00EB6DF2">
        <w:t xml:space="preserve">. </w:t>
      </w:r>
      <w:r w:rsidR="006B3A45" w:rsidRPr="00EB6DF2">
        <w:t xml:space="preserve">This </w:t>
      </w:r>
      <w:r w:rsidR="007E03EA" w:rsidRPr="00EB6DF2">
        <w:t>procedure</w:t>
      </w:r>
      <w:r w:rsidR="00707C41" w:rsidRPr="00EB6DF2">
        <w:t xml:space="preserve"> </w:t>
      </w:r>
      <w:r w:rsidR="00035312" w:rsidRPr="00EB6DF2">
        <w:t xml:space="preserve">consists of </w:t>
      </w:r>
      <w:r w:rsidR="00707C41" w:rsidRPr="00EB6DF2">
        <w:t xml:space="preserve">a </w:t>
      </w:r>
      <w:r w:rsidR="007E03EA" w:rsidRPr="00EB6DF2">
        <w:t xml:space="preserve">two-step </w:t>
      </w:r>
      <w:r w:rsidR="00035312" w:rsidRPr="00EB6DF2">
        <w:t>acid</w:t>
      </w:r>
      <w:r w:rsidR="007E03EA" w:rsidRPr="00EB6DF2">
        <w:t xml:space="preserve"> hydrolysis</w:t>
      </w:r>
      <w:r w:rsidR="00881D5C" w:rsidRPr="00EB6DF2">
        <w:t xml:space="preserve"> </w:t>
      </w:r>
      <w:r w:rsidR="00035312" w:rsidRPr="00EB6DF2">
        <w:t xml:space="preserve">that </w:t>
      </w:r>
      <w:r w:rsidR="00370745" w:rsidRPr="00EB6DF2">
        <w:t>conver</w:t>
      </w:r>
      <w:r w:rsidR="00545BD9" w:rsidRPr="00EB6DF2">
        <w:t>t</w:t>
      </w:r>
      <w:r w:rsidR="00881D5C" w:rsidRPr="00EB6DF2">
        <w:t>s</w:t>
      </w:r>
      <w:r w:rsidR="004E113D" w:rsidRPr="00EB6DF2">
        <w:t xml:space="preserve"> </w:t>
      </w:r>
      <w:r w:rsidR="007E03EA" w:rsidRPr="00EB6DF2">
        <w:t>polymeric carbohydrates into soluble monosaccharides</w:t>
      </w:r>
      <w:hyperlink w:anchor="_ENREF_23" w:tooltip="Sluiter, 2010 #1928" w:history="1">
        <w:r w:rsidR="00A65DA9" w:rsidRPr="00EB6DF2">
          <w:fldChar w:fldCharType="begin"/>
        </w:r>
        <w:r w:rsidR="00A65DA9" w:rsidRPr="00EB6DF2">
          <w:instrText xml:space="preserve"> ADDIN EN.CITE &lt;EndNote&gt;&lt;Cite&gt;&lt;Author&gt;Sluiter&lt;/Author&gt;&lt;Year&gt;2010&lt;/Year&gt;&lt;RecNum&gt;1928&lt;/RecNum&gt;&lt;DisplayText&gt;&lt;style face="superscript"&gt;23&lt;/style&gt;&lt;/DisplayText&gt;&lt;record&gt;&lt;rec-number&gt;1928&lt;/rec-number&gt;&lt;foreign-keys&gt;&lt;key app="EN" db-id="vedvvtat0r0zwoezvtg5250zaz9de992x02a"&gt;1928&lt;/key&gt;&lt;/foreign-keys&gt;&lt;ref-type name="Journal Article"&gt;17&lt;/ref-type&gt;&lt;contributors&gt;&lt;authors&gt;&lt;author&gt;Sluiter, J. B.&lt;/author&gt;&lt;author&gt;Ruiz, R. O.&lt;/author&gt;&lt;author&gt;Scarlata, C. J.&lt;/author&gt;&lt;author&gt;Sluiter, A. D.&lt;/author&gt;&lt;author&gt;Templeton, D. W.&lt;/author&gt;&lt;/authors&gt;&lt;/contributors&gt;&lt;auth-address&gt;National Bioenergy Center, National Renewable Energy Laboratory, 1617 Cole Boulevard, Golden, Colorado 80401-3305, USA.&lt;/auth-address&gt;&lt;titles&gt;&lt;title&gt;Compositional analysis of lignocellulosic feedstocks. 1. Review and description of methods&lt;/title&gt;&lt;secondary-title&gt;J Agric Food Chem&lt;/secondary-title&gt;&lt;alt-title&gt;Journal of agricultural and food chemistry&lt;/alt-title&gt;&lt;/titles&gt;&lt;periodical&gt;&lt;full-title&gt;J Agric Food Chem&lt;/full-title&gt;&lt;abbr-1&gt;Journal of agricultural and food chemistry&lt;/abbr-1&gt;&lt;/periodical&gt;&lt;alt-periodical&gt;&lt;full-title&gt;J Agric Food Chem&lt;/full-title&gt;&lt;abbr-1&gt;Journal of agricultural and food chemistry&lt;/abbr-1&gt;&lt;/alt-periodical&gt;&lt;pages&gt;9043-53&lt;/pages&gt;&lt;volume&gt;58&lt;/volume&gt;&lt;number&gt;16&lt;/number&gt;&lt;edition&gt;2010/07/31&lt;/edition&gt;&lt;dates&gt;&lt;year&gt;2010&lt;/year&gt;&lt;pub-dates&gt;&lt;date&gt;Aug 25&lt;/date&gt;&lt;/pub-dates&gt;&lt;/dates&gt;&lt;isbn&gt;1520-5118 (Electronic)&amp;#xD;0021-8561 (Linking)&lt;/isbn&gt;&lt;accession-num&gt;20669951&lt;/accession-num&gt;&lt;work-type&gt;Research Support, U.S. Gov&amp;apos;t, Non-P.H.S.&lt;/work-type&gt;&lt;urls&gt;&lt;related-urls&gt;&lt;url&gt;http://www.ncbi.nlm.nih.gov/pubmed/20669951&lt;/url&gt;&lt;/related-urls&gt;&lt;/urls&gt;&lt;custom2&gt;2923870&lt;/custom2&gt;&lt;electronic-resource-num&gt;10.1021/jf1008023&lt;/electronic-resource-num&gt;&lt;language&gt;eng&lt;/language&gt;&lt;/record&gt;&lt;/Cite&gt;&lt;/EndNote&gt;</w:instrText>
        </w:r>
        <w:r w:rsidR="00A65DA9" w:rsidRPr="00EB6DF2">
          <w:fldChar w:fldCharType="separate"/>
        </w:r>
        <w:r w:rsidR="00A65DA9" w:rsidRPr="00EB6DF2">
          <w:rPr>
            <w:noProof/>
            <w:vertAlign w:val="superscript"/>
          </w:rPr>
          <w:t>23</w:t>
        </w:r>
        <w:r w:rsidR="00A65DA9" w:rsidRPr="00EB6DF2">
          <w:fldChar w:fldCharType="end"/>
        </w:r>
      </w:hyperlink>
      <w:r w:rsidR="007E03EA" w:rsidRPr="00EB6DF2">
        <w:t xml:space="preserve">. </w:t>
      </w:r>
      <w:r w:rsidR="007560E6" w:rsidRPr="00EB6DF2">
        <w:t>The hydrolyzed biomass</w:t>
      </w:r>
      <w:r w:rsidR="000531B4" w:rsidRPr="00EB6DF2">
        <w:t xml:space="preserve"> </w:t>
      </w:r>
      <w:r w:rsidR="002F13BC" w:rsidRPr="00EB6DF2">
        <w:t xml:space="preserve">was </w:t>
      </w:r>
      <w:r w:rsidR="007560E6" w:rsidRPr="00EB6DF2">
        <w:t>then fractionated into acid soluble and insoluble materials</w:t>
      </w:r>
      <w:r w:rsidR="00035312" w:rsidRPr="00EB6DF2">
        <w:t xml:space="preserve"> and t</w:t>
      </w:r>
      <w:r w:rsidR="007560E6" w:rsidRPr="00EB6DF2">
        <w:t xml:space="preserve">he acid insoluble lignin </w:t>
      </w:r>
      <w:r w:rsidR="00C20A97" w:rsidRPr="00EB6DF2">
        <w:t xml:space="preserve">was </w:t>
      </w:r>
      <w:r w:rsidR="00DF6A4B" w:rsidRPr="00EB6DF2">
        <w:t xml:space="preserve">measured </w:t>
      </w:r>
      <w:r w:rsidR="009C2AFB" w:rsidRPr="00EB6DF2">
        <w:t xml:space="preserve">according to </w:t>
      </w:r>
      <w:r w:rsidR="008C6465" w:rsidRPr="00EB6DF2">
        <w:t>previous studies</w:t>
      </w:r>
      <w:r w:rsidR="009D540D" w:rsidRPr="00EB6DF2">
        <w:fldChar w:fldCharType="begin">
          <w:fldData xml:space="preserve">PEVuZE5vdGU+PENpdGU+PEF1dGhvcj5TbHVpdGVyPC9BdXRob3I+PFllYXI+MjAxMDwvWWVhcj48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</w:fldData>
        </w:fldChar>
      </w:r>
      <w:r w:rsidR="00236CEE" w:rsidRPr="00EB6DF2">
        <w:instrText xml:space="preserve"> ADDIN EN.CITE </w:instrText>
      </w:r>
      <w:r w:rsidR="00236CEE" w:rsidRPr="00EB6DF2">
        <w:fldChar w:fldCharType="begin">
          <w:fldData xml:space="preserve">PEVuZE5vdGU+PENpdGU+PEF1dGhvcj5TbHVpdGVyPC9BdXRob3I+PFllYXI+MjAxMDwvWWVhcj48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</w:fldData>
        </w:fldChar>
      </w:r>
      <w:r w:rsidR="00236CEE" w:rsidRPr="00EB6DF2">
        <w:instrText xml:space="preserve"> ADDIN EN.CITE.DATA </w:instrText>
      </w:r>
      <w:r w:rsidR="00236CEE" w:rsidRPr="00EB6DF2">
        <w:fldChar w:fldCharType="end"/>
      </w:r>
      <w:r w:rsidR="009D540D" w:rsidRPr="00EB6DF2">
        <w:fldChar w:fldCharType="separate"/>
      </w:r>
      <w:hyperlink w:anchor="_ENREF_23" w:tooltip="Sluiter, 2010 #1928" w:history="1">
        <w:r w:rsidR="00A65DA9" w:rsidRPr="00EB6DF2">
          <w:rPr>
            <w:noProof/>
            <w:vertAlign w:val="superscript"/>
          </w:rPr>
          <w:t>23</w:t>
        </w:r>
      </w:hyperlink>
      <w:proofErr w:type="gramStart"/>
      <w:r w:rsidR="00236CEE" w:rsidRPr="00EB6DF2">
        <w:rPr>
          <w:noProof/>
          <w:vertAlign w:val="superscript"/>
        </w:rPr>
        <w:t>,</w:t>
      </w:r>
      <w:hyperlink w:anchor="_ENREF_24" w:tooltip="NREL, 2008 #412" w:history="1">
        <w:r w:rsidR="00A65DA9" w:rsidRPr="00EB6DF2">
          <w:rPr>
            <w:noProof/>
            <w:vertAlign w:val="superscript"/>
          </w:rPr>
          <w:t>24</w:t>
        </w:r>
      </w:hyperlink>
      <w:r w:rsidR="009D540D" w:rsidRPr="00EB6DF2">
        <w:fldChar w:fldCharType="end"/>
      </w:r>
      <w:r w:rsidR="009C2AFB" w:rsidRPr="00EB6DF2">
        <w:t>.</w:t>
      </w:r>
      <w:proofErr w:type="gramEnd"/>
      <w:r w:rsidR="004F039E" w:rsidRPr="00EB6DF2">
        <w:fldChar w:fldCharType="begin"/>
      </w:r>
      <w:r w:rsidR="004F039E" w:rsidRPr="00EB6DF2">
        <w:instrText xml:space="preserve"> HYPERLINK \l "_ENREF_8" \o "NREL, 2008 #412" </w:instrText>
      </w:r>
      <w:r w:rsidR="004F039E" w:rsidRPr="00EB6DF2">
        <w:fldChar w:fldCharType="end"/>
      </w:r>
    </w:p>
    <w:p w14:paraId="38F239E6" w14:textId="77777777" w:rsidR="00092CE8" w:rsidRPr="00EB6DF2" w:rsidRDefault="00092CE8" w:rsidP="0062364D"/>
    <w:p w14:paraId="4CC7C871" w14:textId="4EB7BC03" w:rsidR="00414901" w:rsidRPr="00EB6DF2" w:rsidRDefault="0055349F" w:rsidP="0062364D">
      <w:r w:rsidRPr="00EB6DF2">
        <w:t>Two o</w:t>
      </w:r>
      <w:r w:rsidR="00CE5D00" w:rsidRPr="00EB6DF2">
        <w:t>ther cell wall components</w:t>
      </w:r>
      <w:r w:rsidRPr="00EB6DF2">
        <w:t xml:space="preserve">, </w:t>
      </w:r>
      <w:r w:rsidR="00CE5D00" w:rsidRPr="00EB6DF2">
        <w:t xml:space="preserve">cellulose and </w:t>
      </w:r>
      <w:r w:rsidR="00620F0E" w:rsidRPr="00EB6DF2">
        <w:t>hemicellulose</w:t>
      </w:r>
      <w:r w:rsidR="00CE5D00" w:rsidRPr="00EB6DF2">
        <w:t xml:space="preserve"> were also analyzed</w:t>
      </w:r>
      <w:r w:rsidR="00F96B47" w:rsidRPr="00EB6DF2">
        <w:t xml:space="preserve"> in the lignin down-regulated transgenic maize lines</w:t>
      </w:r>
      <w:r w:rsidR="00D172B7" w:rsidRPr="00EB6DF2">
        <w:t xml:space="preserve">. </w:t>
      </w:r>
      <w:r w:rsidR="00092CE8" w:rsidRPr="00EB6DF2">
        <w:t>It has been reporte</w:t>
      </w:r>
      <w:r w:rsidR="00ED7D31" w:rsidRPr="00EB6DF2">
        <w:t xml:space="preserve">d that transgenic </w:t>
      </w:r>
      <w:r w:rsidR="00853D2C" w:rsidRPr="00EB6DF2">
        <w:t xml:space="preserve">plants </w:t>
      </w:r>
      <w:r w:rsidR="00897597" w:rsidRPr="00EB6DF2">
        <w:rPr>
          <w:rFonts w:eastAsia="SimSun"/>
          <w:lang w:eastAsia="zh-CN"/>
        </w:rPr>
        <w:t>that</w:t>
      </w:r>
      <w:r w:rsidR="00092CE8" w:rsidRPr="00EB6DF2">
        <w:t xml:space="preserve"> </w:t>
      </w:r>
      <w:r w:rsidR="00370745" w:rsidRPr="00EB6DF2">
        <w:t xml:space="preserve">have been </w:t>
      </w:r>
      <w:r w:rsidR="00092CE8" w:rsidRPr="00EB6DF2">
        <w:t xml:space="preserve">down-regulated </w:t>
      </w:r>
      <w:r w:rsidR="00370745" w:rsidRPr="00EB6DF2">
        <w:t>in either</w:t>
      </w:r>
      <w:r w:rsidR="004E113D" w:rsidRPr="00EB6DF2">
        <w:t xml:space="preserve"> </w:t>
      </w:r>
      <w:r w:rsidR="00CF6C32" w:rsidRPr="00EB6DF2">
        <w:t xml:space="preserve">their </w:t>
      </w:r>
      <w:r w:rsidR="007560E6" w:rsidRPr="00EB6DF2">
        <w:t>phenyl</w:t>
      </w:r>
      <w:r w:rsidR="00035312" w:rsidRPr="00EB6DF2">
        <w:t>alanine</w:t>
      </w:r>
      <w:r w:rsidR="007560E6" w:rsidRPr="00EB6DF2">
        <w:t xml:space="preserve"> ammonia</w:t>
      </w:r>
      <w:r w:rsidR="00035312" w:rsidRPr="00EB6DF2">
        <w:t>-</w:t>
      </w:r>
      <w:r w:rsidR="007560E6" w:rsidRPr="00EB6DF2">
        <w:t>lyase (</w:t>
      </w:r>
      <w:r w:rsidR="00FF1267" w:rsidRPr="00EB6DF2">
        <w:rPr>
          <w:i/>
        </w:rPr>
        <w:t>PAL</w:t>
      </w:r>
      <w:r w:rsidR="007560E6" w:rsidRPr="00EB6DF2">
        <w:t>)</w:t>
      </w:r>
      <w:hyperlink w:anchor="_ENREF_25" w:tooltip="Bate, 1994 #2178" w:history="1">
        <w:r w:rsidR="00A65DA9" w:rsidRPr="00EB6DF2">
          <w:fldChar w:fldCharType="begin">
            <w:fldData xml:space="preserve">PEVuZE5vdGU+PENpdGU+PEF1dGhvcj5CYXRlPC9BdXRob3I+PFllYXI+MTk5NDwvWWVhcj48UmVj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=
</w:fldData>
          </w:fldChar>
        </w:r>
        <w:r w:rsidR="00A65DA9" w:rsidRPr="00EB6DF2">
          <w:instrText xml:space="preserve"> ADDIN EN.CITE </w:instrText>
        </w:r>
        <w:r w:rsidR="00A65DA9" w:rsidRPr="00EB6DF2">
          <w:fldChar w:fldCharType="begin">
            <w:fldData xml:space="preserve">PEVuZE5vdGU+PENpdGU+PEF1dGhvcj5CYXRlPC9BdXRob3I+PFllYXI+MTk5NDwvWWVhcj48UmVj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=
</w:fldData>
          </w:fldChar>
        </w:r>
        <w:r w:rsidR="00A65DA9" w:rsidRPr="00EB6DF2">
          <w:instrText xml:space="preserve"> ADDIN EN.CITE.DATA </w:instrText>
        </w:r>
        <w:r w:rsidR="00A65DA9" w:rsidRPr="00EB6DF2">
          <w:fldChar w:fldCharType="end"/>
        </w:r>
        <w:r w:rsidR="00A65DA9" w:rsidRPr="00EB6DF2">
          <w:fldChar w:fldCharType="separate"/>
        </w:r>
        <w:r w:rsidR="00A65DA9" w:rsidRPr="00EB6DF2">
          <w:rPr>
            <w:noProof/>
            <w:vertAlign w:val="superscript"/>
          </w:rPr>
          <w:t>25</w:t>
        </w:r>
        <w:r w:rsidR="00A65DA9" w:rsidRPr="00EB6DF2">
          <w:fldChar w:fldCharType="end"/>
        </w:r>
      </w:hyperlink>
      <w:r w:rsidR="00FF1267" w:rsidRPr="00EB6DF2">
        <w:t xml:space="preserve">, </w:t>
      </w:r>
      <w:r w:rsidR="007560E6" w:rsidRPr="00EB6DF2">
        <w:t>4-coumarate</w:t>
      </w:r>
      <w:r w:rsidR="00250A15" w:rsidRPr="00EB6DF2">
        <w:t>:CoA</w:t>
      </w:r>
      <w:r w:rsidR="007560E6" w:rsidRPr="00EB6DF2">
        <w:t xml:space="preserve"> ligase (</w:t>
      </w:r>
      <w:r w:rsidR="00092CE8" w:rsidRPr="00EB6DF2">
        <w:rPr>
          <w:i/>
        </w:rPr>
        <w:t>4CL</w:t>
      </w:r>
      <w:r w:rsidR="007560E6" w:rsidRPr="00EB6DF2">
        <w:t>)</w:t>
      </w:r>
      <w:hyperlink w:anchor="_ENREF_26" w:tooltip="Hu, 1999 #1935" w:history="1">
        <w:r w:rsidR="00A65DA9" w:rsidRPr="00EB6DF2">
          <w:fldChar w:fldCharType="begin">
            <w:fldData xml:space="preserve">PEVuZE5vdGU+PENpdGU+PEF1dGhvcj5IdTwvQXV0aG9yPjxZZWFyPjE5OTk8L1llYXI+PFJlY051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=
</w:fldData>
          </w:fldChar>
        </w:r>
        <w:r w:rsidR="00A65DA9" w:rsidRPr="00EB6DF2">
          <w:instrText xml:space="preserve"> ADDIN EN.CITE </w:instrText>
        </w:r>
        <w:r w:rsidR="00A65DA9" w:rsidRPr="00EB6DF2">
          <w:fldChar w:fldCharType="begin">
            <w:fldData xml:space="preserve">PEVuZE5vdGU+PENpdGU+PEF1dGhvcj5IdTwvQXV0aG9yPjxZZWFyPjE5OTk8L1llYXI+PFJlY051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=
</w:fldData>
          </w:fldChar>
        </w:r>
        <w:r w:rsidR="00A65DA9" w:rsidRPr="00EB6DF2">
          <w:instrText xml:space="preserve"> ADDIN EN.CITE.DATA </w:instrText>
        </w:r>
        <w:r w:rsidR="00A65DA9" w:rsidRPr="00EB6DF2">
          <w:fldChar w:fldCharType="end"/>
        </w:r>
        <w:r w:rsidR="00A65DA9" w:rsidRPr="00EB6DF2">
          <w:fldChar w:fldCharType="separate"/>
        </w:r>
        <w:r w:rsidR="00A65DA9" w:rsidRPr="00EB6DF2">
          <w:rPr>
            <w:noProof/>
            <w:vertAlign w:val="superscript"/>
          </w:rPr>
          <w:t>26</w:t>
        </w:r>
        <w:r w:rsidR="00A65DA9" w:rsidRPr="00EB6DF2">
          <w:fldChar w:fldCharType="end"/>
        </w:r>
      </w:hyperlink>
      <w:r w:rsidR="00092CE8" w:rsidRPr="00EB6DF2">
        <w:t xml:space="preserve">, </w:t>
      </w:r>
      <w:r w:rsidR="00EF6182" w:rsidRPr="00EB6DF2">
        <w:t>or</w:t>
      </w:r>
      <w:r w:rsidR="00092CE8" w:rsidRPr="00EB6DF2">
        <w:t xml:space="preserve"> </w:t>
      </w:r>
      <w:r w:rsidR="007560E6" w:rsidRPr="00EB6DF2">
        <w:t>cinnamyl alcohol dehydrogenase (</w:t>
      </w:r>
      <w:r w:rsidR="00092CE8" w:rsidRPr="00EB6DF2">
        <w:rPr>
          <w:i/>
        </w:rPr>
        <w:t>CAD</w:t>
      </w:r>
      <w:r w:rsidR="007560E6" w:rsidRPr="00EB6DF2">
        <w:t>)</w:t>
      </w:r>
      <w:hyperlink w:anchor="_ENREF_27" w:tooltip="Lapierre, 2004 #1932" w:history="1">
        <w:r w:rsidR="00A65DA9" w:rsidRPr="00EB6DF2">
          <w:fldChar w:fldCharType="begin">
            <w:fldData xml:space="preserve">PEVuZE5vdGU+PENpdGU+PEF1dGhvcj5MYXBpZXJyZTwvQXV0aG9yPjxZZWFyPjIwMDQ8L1llYXI+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</w:fldData>
          </w:fldChar>
        </w:r>
        <w:r w:rsidR="00A65DA9" w:rsidRPr="00EB6DF2">
          <w:instrText xml:space="preserve"> ADDIN EN.CITE </w:instrText>
        </w:r>
        <w:r w:rsidR="00A65DA9" w:rsidRPr="00EB6DF2">
          <w:fldChar w:fldCharType="begin">
            <w:fldData xml:space="preserve">PEVuZE5vdGU+PENpdGU+PEF1dGhvcj5MYXBpZXJyZTwvQXV0aG9yPjxZZWFyPjIwMDQ8L1llYXI+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</w:fldData>
          </w:fldChar>
        </w:r>
        <w:r w:rsidR="00A65DA9" w:rsidRPr="00EB6DF2">
          <w:instrText xml:space="preserve"> ADDIN EN.CITE.DATA </w:instrText>
        </w:r>
        <w:r w:rsidR="00A65DA9" w:rsidRPr="00EB6DF2">
          <w:fldChar w:fldCharType="end"/>
        </w:r>
        <w:r w:rsidR="00A65DA9" w:rsidRPr="00EB6DF2">
          <w:fldChar w:fldCharType="separate"/>
        </w:r>
        <w:r w:rsidR="00A65DA9" w:rsidRPr="00EB6DF2">
          <w:rPr>
            <w:noProof/>
            <w:vertAlign w:val="superscript"/>
          </w:rPr>
          <w:t>27</w:t>
        </w:r>
        <w:r w:rsidR="00A65DA9" w:rsidRPr="00EB6DF2">
          <w:fldChar w:fldCharType="end"/>
        </w:r>
      </w:hyperlink>
      <w:r w:rsidR="00092CE8" w:rsidRPr="00EB6DF2">
        <w:t xml:space="preserve"> </w:t>
      </w:r>
      <w:r w:rsidR="00CF6C32" w:rsidRPr="00EB6DF2">
        <w:t xml:space="preserve">show </w:t>
      </w:r>
      <w:r w:rsidR="007F13BA" w:rsidRPr="00EB6DF2">
        <w:t xml:space="preserve">an </w:t>
      </w:r>
      <w:r w:rsidR="00092CE8" w:rsidRPr="00EB6DF2">
        <w:t xml:space="preserve">increase </w:t>
      </w:r>
      <w:r w:rsidR="00707C41" w:rsidRPr="00EB6DF2">
        <w:t xml:space="preserve">in </w:t>
      </w:r>
      <w:r w:rsidR="00092CE8" w:rsidRPr="00EB6DF2">
        <w:t xml:space="preserve">other </w:t>
      </w:r>
      <w:r w:rsidR="00707C41" w:rsidRPr="00EB6DF2">
        <w:t xml:space="preserve">cell wall </w:t>
      </w:r>
      <w:r w:rsidR="00092CE8" w:rsidRPr="00EB6DF2">
        <w:lastRenderedPageBreak/>
        <w:t xml:space="preserve">structural </w:t>
      </w:r>
      <w:r w:rsidR="00E95CAA" w:rsidRPr="00EB6DF2">
        <w:t>components</w:t>
      </w:r>
      <w:r w:rsidR="00F96B47" w:rsidRPr="00EB6DF2">
        <w:t xml:space="preserve">. </w:t>
      </w:r>
      <w:r w:rsidR="002C393A" w:rsidRPr="00EB6DF2">
        <w:t>As a first step</w:t>
      </w:r>
      <w:r w:rsidR="00CF6C32" w:rsidRPr="00EB6DF2">
        <w:t xml:space="preserve"> in our studies</w:t>
      </w:r>
      <w:r w:rsidR="002C393A" w:rsidRPr="00EB6DF2">
        <w:t>, c</w:t>
      </w:r>
      <w:r w:rsidR="00092CE8" w:rsidRPr="00EB6DF2">
        <w:t xml:space="preserve">rystalline cellulose </w:t>
      </w:r>
      <w:r w:rsidR="00081EB9" w:rsidRPr="00EB6DF2">
        <w:t>was</w:t>
      </w:r>
      <w:r w:rsidR="00FB08D2" w:rsidRPr="00EB6DF2">
        <w:t xml:space="preserve"> </w:t>
      </w:r>
      <w:r w:rsidR="0085658F" w:rsidRPr="00EB6DF2">
        <w:t>measured</w:t>
      </w:r>
      <w:r w:rsidR="00092CE8" w:rsidRPr="00EB6DF2">
        <w:t xml:space="preserve"> using </w:t>
      </w:r>
      <w:r w:rsidR="0085658F" w:rsidRPr="00EB6DF2">
        <w:t xml:space="preserve">the </w:t>
      </w:r>
      <w:r w:rsidR="00092CE8" w:rsidRPr="00EB6DF2">
        <w:t xml:space="preserve">Updegraff </w:t>
      </w:r>
      <w:r w:rsidR="00A351AF" w:rsidRPr="00EB6DF2">
        <w:t>method</w:t>
      </w:r>
      <w:hyperlink w:anchor="_ENREF_28" w:tooltip="Updegraff, 1969 #1268" w:history="1">
        <w:r w:rsidR="00A65DA9" w:rsidRPr="00EB6DF2">
          <w:fldChar w:fldCharType="begin"/>
        </w:r>
        <w:r w:rsidR="00A65DA9" w:rsidRPr="00EB6DF2">
          <w:instrText xml:space="preserve"> ADDIN EN.CITE &lt;EndNote&gt;&lt;Cite&gt;&lt;Author&gt;Updegraff&lt;/Author&gt;&lt;Year&gt;1969&lt;/Year&gt;&lt;RecNum&gt;1268&lt;/RecNum&gt;&lt;DisplayText&gt;&lt;style face="superscript"&gt;28&lt;/style&gt;&lt;/DisplayText&gt;&lt;record&gt;&lt;rec-number&gt;1268&lt;/rec-number&gt;&lt;foreign-keys&gt;&lt;key app="EN" db-id="vedvvtat0r0zwoezvtg5250zaz9de992x02a"&gt;1268&lt;/key&gt;&lt;/foreign-keys&gt;&lt;ref-type name="Journal Article"&gt;17&lt;/ref-type&gt;&lt;contributors&gt;&lt;authors&gt;&lt;author&gt;Updegraff, D. M.&lt;/author&gt;&lt;/authors&gt;&lt;/contributors&gt;&lt;titles&gt;&lt;title&gt;Semimicro determination of cellulose in biological materials&lt;/title&gt;&lt;secondary-title&gt;Anal Biochem&lt;/secondary-title&gt;&lt;/titles&gt;&lt;periodical&gt;&lt;full-title&gt;Anal Biochem&lt;/full-title&gt;&lt;/periodical&gt;&lt;pages&gt;420-4&lt;/pages&gt;&lt;volume&gt;32&lt;/volume&gt;&lt;number&gt;3&lt;/number&gt;&lt;dates&gt;&lt;year&gt;1969&lt;/year&gt;&lt;/dates&gt;&lt;isbn&gt;0003-2697 (Print)&amp;#xD;0003-2697 (Linking)&lt;/isbn&gt;&lt;urls&gt;&lt;/urls&gt;&lt;/record&gt;&lt;/Cite&gt;&lt;/EndNote&gt;</w:instrText>
        </w:r>
        <w:r w:rsidR="00A65DA9" w:rsidRPr="00EB6DF2">
          <w:fldChar w:fldCharType="separate"/>
        </w:r>
        <w:r w:rsidR="00A65DA9" w:rsidRPr="00EB6DF2">
          <w:rPr>
            <w:noProof/>
            <w:vertAlign w:val="superscript"/>
          </w:rPr>
          <w:t>28</w:t>
        </w:r>
        <w:r w:rsidR="00A65DA9" w:rsidRPr="00EB6DF2">
          <w:fldChar w:fldCharType="end"/>
        </w:r>
      </w:hyperlink>
      <w:r w:rsidR="00A351AF" w:rsidRPr="00EB6DF2">
        <w:t xml:space="preserve">. </w:t>
      </w:r>
      <w:r w:rsidR="00092CE8" w:rsidRPr="00EB6DF2">
        <w:t>Th</w:t>
      </w:r>
      <w:r w:rsidR="0085658F" w:rsidRPr="00EB6DF2">
        <w:t>is</w:t>
      </w:r>
      <w:r w:rsidR="00092CE8" w:rsidRPr="00EB6DF2">
        <w:t xml:space="preserve"> method was originally devised for </w:t>
      </w:r>
      <w:r w:rsidR="00FC1DC2" w:rsidRPr="00EB6DF2">
        <w:t>determination</w:t>
      </w:r>
      <w:r w:rsidR="00092CE8" w:rsidRPr="00EB6DF2">
        <w:t xml:space="preserve"> of cellulose in a large number of </w:t>
      </w:r>
      <w:r w:rsidR="0020264C" w:rsidRPr="00EB6DF2">
        <w:t>cellulolytic</w:t>
      </w:r>
      <w:r w:rsidR="00092CE8" w:rsidRPr="00EB6DF2">
        <w:t xml:space="preserve"> bacteria and fungi. </w:t>
      </w:r>
      <w:r w:rsidR="002C393A" w:rsidRPr="00EB6DF2">
        <w:t>Briefly, the m</w:t>
      </w:r>
      <w:r w:rsidR="009B5EF4" w:rsidRPr="00EB6DF2">
        <w:t xml:space="preserve">illed maize stocks </w:t>
      </w:r>
      <w:r w:rsidR="00CA5B8B" w:rsidRPr="00EB6DF2">
        <w:t xml:space="preserve">were treated with </w:t>
      </w:r>
      <w:r w:rsidR="004465EB" w:rsidRPr="00EB6DF2">
        <w:t>Updegraff reagent (</w:t>
      </w:r>
      <w:r w:rsidR="00CA5B8B" w:rsidRPr="00EB6DF2">
        <w:t>acetic acid</w:t>
      </w:r>
      <w:r w:rsidR="004465EB" w:rsidRPr="00EB6DF2">
        <w:t xml:space="preserve">: </w:t>
      </w:r>
      <w:r w:rsidR="00CA5B8B" w:rsidRPr="00EB6DF2">
        <w:t>nitric acid</w:t>
      </w:r>
      <w:r w:rsidR="004465EB" w:rsidRPr="00EB6DF2">
        <w:t>: water)</w:t>
      </w:r>
      <w:r w:rsidR="00CA5B8B" w:rsidRPr="00EB6DF2">
        <w:t xml:space="preserve"> to remove hemicellulose, lignin, and xylosans</w:t>
      </w:r>
      <w:r w:rsidR="004465EB" w:rsidRPr="00EB6DF2">
        <w:t>. T</w:t>
      </w:r>
      <w:r w:rsidR="006558AA" w:rsidRPr="00EB6DF2">
        <w:t>he crystalline cellulose</w:t>
      </w:r>
      <w:r w:rsidR="004465EB" w:rsidRPr="00EB6DF2">
        <w:t xml:space="preserve"> was completely hydrolyzed into glucose </w:t>
      </w:r>
      <w:r w:rsidR="007F13BA" w:rsidRPr="00EB6DF2">
        <w:t>via</w:t>
      </w:r>
      <w:r w:rsidR="004465EB" w:rsidRPr="00EB6DF2">
        <w:t xml:space="preserve"> Saeman hydrolysis by adding</w:t>
      </w:r>
      <w:r w:rsidR="00CA5B8B" w:rsidRPr="00EB6DF2">
        <w:t xml:space="preserve"> H</w:t>
      </w:r>
      <w:r w:rsidR="00CA5B8B" w:rsidRPr="00EB6DF2">
        <w:rPr>
          <w:vertAlign w:val="subscript"/>
        </w:rPr>
        <w:t>2</w:t>
      </w:r>
      <w:r w:rsidR="00CA5B8B" w:rsidRPr="00EB6DF2">
        <w:t>SO</w:t>
      </w:r>
      <w:r w:rsidR="00CA5B8B" w:rsidRPr="00EB6DF2">
        <w:rPr>
          <w:vertAlign w:val="subscript"/>
        </w:rPr>
        <w:t>4</w:t>
      </w:r>
      <w:r w:rsidR="00CA5B8B" w:rsidRPr="00EB6DF2">
        <w:t>. The crystalline cellulose was</w:t>
      </w:r>
      <w:r w:rsidR="007F13BA" w:rsidRPr="00EB6DF2">
        <w:t xml:space="preserve"> then</w:t>
      </w:r>
      <w:r w:rsidR="00CA5B8B" w:rsidRPr="00EB6DF2">
        <w:t xml:space="preserve"> </w:t>
      </w:r>
      <w:r w:rsidR="009B5EF4" w:rsidRPr="00EB6DF2">
        <w:t xml:space="preserve">assayed using the colorimetric </w:t>
      </w:r>
      <w:r w:rsidR="00CA5B8B" w:rsidRPr="00EB6DF2">
        <w:t>anthrone method</w:t>
      </w:r>
      <w:hyperlink w:anchor="_ENREF_29" w:tooltip="Yemm, 1954 #2061" w:history="1">
        <w:r w:rsidR="00A65DA9" w:rsidRPr="00EB6DF2">
          <w:fldChar w:fldCharType="begin"/>
        </w:r>
        <w:r w:rsidR="00A65DA9" w:rsidRPr="00EB6DF2">
          <w:instrText xml:space="preserve"> ADDIN EN.CITE &lt;EndNote&gt;&lt;Cite&gt;&lt;Author&gt;Yemm&lt;/Author&gt;&lt;Year&gt;1954&lt;/Year&gt;&lt;RecNum&gt;2061&lt;/RecNum&gt;&lt;DisplayText&gt;&lt;style face="superscript"&gt;29&lt;/style&gt;&lt;/DisplayText&gt;&lt;record&gt;&lt;rec-number&gt;2061&lt;/rec-number&gt;&lt;foreign-keys&gt;&lt;key app="EN" db-id="vedvvtat0r0zwoezvtg5250zaz9de992x02a"&gt;2061&lt;/key&gt;&lt;/foreign-keys&gt;&lt;ref-type name="Journal Article"&gt;17&lt;/ref-type&gt;&lt;contributors&gt;&lt;authors&gt;&lt;author&gt;Yemm, E. W.&lt;/author&gt;&lt;author&gt;Willis, A. J.&lt;/author&gt;&lt;/authors&gt;&lt;/contributors&gt;&lt;titles&gt;&lt;title&gt;The estimation of carbohydrates in plant extracts by anthrone&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508-14&lt;/pages&gt;&lt;volume&gt;57&lt;/volume&gt;&lt;number&gt;3&lt;/number&gt;&lt;edition&gt;1954/07/01&lt;/edition&gt;&lt;keywords&gt;&lt;keyword&gt;Carbohydrates/*analysis&lt;/keyword&gt;&lt;keyword&gt;*Indicators and Reagents&lt;/keyword&gt;&lt;keyword&gt;*Plants&lt;/keyword&gt;&lt;/keywords&gt;&lt;dates&gt;&lt;year&gt;1954&lt;/year&gt;&lt;pub-dates&gt;&lt;date&gt;Jul&lt;/date&gt;&lt;/pub-dates&gt;&lt;/dates&gt;&lt;isbn&gt;0264-6021 (Print)&amp;#xD;0264-6021 (Linking)&lt;/isbn&gt;&lt;accession-num&gt;13181867&lt;/accession-num&gt;&lt;urls&gt;&lt;related-urls&gt;&lt;url&gt;http://www.ncbi.nlm.nih.gov/pubmed/13181867&lt;/url&gt;&lt;/related-urls&gt;&lt;/urls&gt;&lt;custom2&gt;1269789&lt;/custom2&gt;&lt;language&gt;eng&lt;/language&gt;&lt;/record&gt;&lt;/Cite&gt;&lt;/EndNote&gt;</w:instrText>
        </w:r>
        <w:r w:rsidR="00A65DA9" w:rsidRPr="00EB6DF2">
          <w:fldChar w:fldCharType="separate"/>
        </w:r>
        <w:r w:rsidR="00A65DA9" w:rsidRPr="00EB6DF2">
          <w:rPr>
            <w:noProof/>
            <w:vertAlign w:val="superscript"/>
          </w:rPr>
          <w:t>29</w:t>
        </w:r>
        <w:r w:rsidR="00A65DA9" w:rsidRPr="00EB6DF2">
          <w:fldChar w:fldCharType="end"/>
        </w:r>
      </w:hyperlink>
      <w:r w:rsidR="00CA5B8B" w:rsidRPr="00EB6DF2">
        <w:t xml:space="preserve">. </w:t>
      </w:r>
      <w:r w:rsidR="00DD3933" w:rsidRPr="00EB6DF2">
        <w:t>T</w:t>
      </w:r>
      <w:r w:rsidR="008E5C67" w:rsidRPr="00EB6DF2">
        <w:t>o</w:t>
      </w:r>
      <w:r w:rsidR="00DD3933" w:rsidRPr="00EB6DF2">
        <w:t xml:space="preserve"> </w:t>
      </w:r>
      <w:r w:rsidR="00E17BED" w:rsidRPr="00EB6DF2">
        <w:t>verify if the</w:t>
      </w:r>
      <w:r w:rsidR="00DD3933" w:rsidRPr="00EB6DF2">
        <w:t xml:space="preserve"> hemicellulose</w:t>
      </w:r>
      <w:r w:rsidR="00E17BED" w:rsidRPr="00EB6DF2">
        <w:t xml:space="preserve"> content</w:t>
      </w:r>
      <w:r w:rsidR="004D6F5F" w:rsidRPr="00EB6DF2">
        <w:t xml:space="preserve">s were </w:t>
      </w:r>
      <w:r w:rsidR="00E17BED" w:rsidRPr="00EB6DF2">
        <w:t>changed</w:t>
      </w:r>
      <w:r w:rsidR="004D6F5F" w:rsidRPr="00EB6DF2">
        <w:t>,</w:t>
      </w:r>
      <w:r w:rsidR="00DD3933" w:rsidRPr="00EB6DF2">
        <w:t xml:space="preserve"> </w:t>
      </w:r>
      <w:r w:rsidR="004D6F5F" w:rsidRPr="00EB6DF2">
        <w:t xml:space="preserve">the </w:t>
      </w:r>
      <w:r w:rsidR="00A40CB2" w:rsidRPr="00EB6DF2">
        <w:t xml:space="preserve">monosaccharide </w:t>
      </w:r>
      <w:r w:rsidR="00E17BED" w:rsidRPr="00EB6DF2">
        <w:t>extracts from milled stalks were</w:t>
      </w:r>
      <w:r w:rsidR="00A40CB2" w:rsidRPr="00EB6DF2">
        <w:t xml:space="preserve"> hydrolyzed using trifluoroacetic acid,</w:t>
      </w:r>
      <w:r w:rsidR="00B246A9" w:rsidRPr="00EB6DF2">
        <w:t xml:space="preserve"> </w:t>
      </w:r>
      <w:r w:rsidR="00035312" w:rsidRPr="00EB6DF2">
        <w:t xml:space="preserve">derivatized using the alditol acetate method and then </w:t>
      </w:r>
      <w:r w:rsidR="00DD3933" w:rsidRPr="00EB6DF2">
        <w:t xml:space="preserve">analyzed by </w:t>
      </w:r>
      <w:r w:rsidR="00035312" w:rsidRPr="00EB6DF2">
        <w:t>g</w:t>
      </w:r>
      <w:r w:rsidR="00DD3933" w:rsidRPr="00EB6DF2">
        <w:t xml:space="preserve">as </w:t>
      </w:r>
      <w:r w:rsidR="00035312" w:rsidRPr="00EB6DF2">
        <w:t>c</w:t>
      </w:r>
      <w:r w:rsidR="00DD3933" w:rsidRPr="00EB6DF2">
        <w:t>hromatography (GC)</w:t>
      </w:r>
      <w:hyperlink w:anchor="_ENREF_30" w:tooltip="Filomena, 2012 #1923" w:history="1">
        <w:r w:rsidR="00A65DA9" w:rsidRPr="00EB6DF2">
          <w:fldChar w:fldCharType="begin"/>
        </w:r>
        <w:r w:rsidR="00A65DA9" w:rsidRPr="00EB6DF2">
          <w:instrText xml:space="preserve"> ADDIN EN.CITE &lt;EndNote&gt;&lt;Cite&gt;&lt;Author&gt;Filomena&lt;/Author&gt;&lt;Year&gt;2012&lt;/Year&gt;&lt;RecNum&gt;1923&lt;/RecNum&gt;&lt;DisplayText&gt;&lt;style face="superscript"&gt;30&lt;/style&gt;&lt;/DisplayText&gt;&lt;record&gt;&lt;rec-number&gt;1923&lt;/rec-number&gt;&lt;foreign-keys&gt;&lt;key app="EN" db-id="vedvvtat0r0zwoezvtg5250zaz9de992x02a"&gt;1923&lt;/key&gt;&lt;/foreign-keys&gt;&lt;ref-type name="Journal Article"&gt;17&lt;/ref-type&gt;&lt;contributors&gt;&lt;authors&gt;&lt;author&gt;Filomena, A. Pettolino&lt;/author&gt;&lt;author&gt;Cherie, Walsh&lt;/author&gt;&lt;author&gt;Geoffrey, B. Fincher&lt;/author&gt;&lt;author&gt;Antony, Bacic&lt;/author&gt;&lt;/authors&gt;&lt;/contributors&gt;&lt;auth-address&gt;Australian Research Council (ARC) Centre for Excellence in Plant Cell Walls, School of Botany, University of Melbourne, Melbourne, Australia.&lt;/auth-address&gt;&lt;titles&gt;&lt;title&gt;Determining the polysaccharide composition of plant cell walls&lt;/title&gt;&lt;secondary-title&gt;Nat Protoc&lt;/secondary-title&gt;&lt;/titles&gt;&lt;periodical&gt;&lt;full-title&gt;Nat Protoc&lt;/full-title&gt;&lt;abbr-1&gt;Nature protocols&lt;/abbr-1&gt;&lt;/periodical&gt;&lt;pages&gt;1590-1607&lt;/pages&gt;&lt;volume&gt;7&lt;/volume&gt;&lt;number&gt;9&lt;/number&gt;&lt;dates&gt;&lt;year&gt;2012&lt;/year&gt;&lt;/dates&gt;&lt;isbn&gt;1754-2189&lt;/isbn&gt;&lt;urls&gt;&lt;related-urls&gt;&lt;url&gt;http://dx.doi.org/10.1038/nprot.2012.081&lt;/url&gt;&lt;/related-urls&gt;&lt;/urls&gt;&lt;electronic-resource-num&gt;10.1038/nprot.2012.081&lt;/electronic-resource-num&gt;&lt;remote-database-name&gt;Readcube&lt;/remote-database-name&gt;&lt;/record&gt;&lt;/Cite&gt;&lt;/EndNote&gt;</w:instrText>
        </w:r>
        <w:r w:rsidR="00A65DA9" w:rsidRPr="00EB6DF2">
          <w:fldChar w:fldCharType="separate"/>
        </w:r>
        <w:r w:rsidR="00A65DA9" w:rsidRPr="00EB6DF2">
          <w:rPr>
            <w:noProof/>
            <w:vertAlign w:val="superscript"/>
          </w:rPr>
          <w:t>30</w:t>
        </w:r>
        <w:r w:rsidR="00A65DA9" w:rsidRPr="00EB6DF2">
          <w:fldChar w:fldCharType="end"/>
        </w:r>
      </w:hyperlink>
      <w:r w:rsidR="00414901" w:rsidRPr="00EB6DF2">
        <w:t xml:space="preserve">. </w:t>
      </w:r>
      <w:r w:rsidR="00D96B60" w:rsidRPr="00EB6DF2">
        <w:t xml:space="preserve">The </w:t>
      </w:r>
      <w:r w:rsidR="00E07239" w:rsidRPr="00EB6DF2">
        <w:t xml:space="preserve">detailed procedures </w:t>
      </w:r>
      <w:r w:rsidR="00AC0776" w:rsidRPr="00EB6DF2">
        <w:t xml:space="preserve">for crystalline cellulose content and matrix polysaccharides composition analyses are </w:t>
      </w:r>
      <w:r w:rsidR="00E07239" w:rsidRPr="00EB6DF2">
        <w:t>described in Foster et al, (2010)</w:t>
      </w:r>
      <w:hyperlink w:anchor="_ENREF_31" w:tooltip="Foster, 2010 #1758" w:history="1">
        <w:r w:rsidR="00A65DA9" w:rsidRPr="00EB6DF2">
          <w:fldChar w:fldCharType="begin"/>
        </w:r>
        <w:r w:rsidR="00A65DA9" w:rsidRPr="00EB6DF2">
          <w:instrText xml:space="preserve"> ADDIN EN.CITE &lt;EndNote&gt;&lt;Cite&gt;&lt;Author&gt;Foster&lt;/Author&gt;&lt;Year&gt;2010&lt;/Year&gt;&lt;RecNum&gt;1758&lt;/RecNum&gt;&lt;DisplayText&gt;&lt;style face="superscript"&gt;31&lt;/style&gt;&lt;/DisplayText&gt;&lt;record&gt;&lt;rec-number&gt;1758&lt;/rec-number&gt;&lt;foreign-keys&gt;&lt;key app="EN" db-id="vedvvtat0r0zwoezvtg5250zaz9de992x02a"&gt;1758&lt;/key&gt;&lt;/foreign-keys&gt;&lt;ref-type name="Journal Article"&gt;17&lt;/ref-type&gt;&lt;contributors&gt;&lt;authors&gt;&lt;author&gt;Foster, Cliff E.&lt;/author&gt;&lt;author&gt;Martin, Tina M.&lt;/author&gt;&lt;author&gt;Pauly, Markus&lt;/author&gt;&lt;/authors&gt;&lt;/contributors&gt;&lt;titles&gt;&lt;title&gt;Comprehensive Compositional Analysis of Plant Cell Walls (Lignocellulosic biomass) Part II: Carbohydrates&lt;/title&gt;&lt;secondary-title&gt;J Vis Exp&lt;/secondary-title&gt;&lt;/titles&gt;&lt;periodical&gt;&lt;full-title&gt;J Vis Exp&lt;/full-title&gt;&lt;abbr-1&gt;Journal of visualized experiments : JoVE&lt;/abbr-1&gt;&lt;/periodical&gt;&lt;pages&gt;e1837&lt;/pages&gt;&lt;number&gt;37&lt;/number&gt;&lt;keywords&gt;&lt;keyword&gt;Plant Biology&lt;/keyword&gt;&lt;keyword&gt;cell walls&lt;/keyword&gt;&lt;keyword&gt;polysaccharide&lt;/keyword&gt;&lt;keyword&gt;cellulose&lt;/keyword&gt;&lt;keyword&gt;hemicellulose&lt;/keyword&gt;&lt;keyword&gt;sugar composition&lt;/keyword&gt;&lt;keyword&gt;GC-MS&lt;/keyword&gt;&lt;/keywords&gt;&lt;dates&gt;&lt;year&gt;2010&lt;/year&gt;&lt;/dates&gt;&lt;publisher&gt;JoVE&lt;/publisher&gt;&lt;isbn&gt;1940-087X&lt;/isbn&gt;&lt;urls&gt;&lt;related-urls&gt;&lt;url&gt;http://www.jove.com/details.stp?id=1837&lt;/url&gt;&lt;/related-urls&gt;&lt;/urls&gt;&lt;electronic-resource-num&gt;doi:10.3791/1837&lt;/electronic-resource-num&gt;&lt;/record&gt;&lt;/Cite&gt;&lt;/EndNote&gt;</w:instrText>
        </w:r>
        <w:r w:rsidR="00A65DA9" w:rsidRPr="00EB6DF2">
          <w:fldChar w:fldCharType="separate"/>
        </w:r>
        <w:r w:rsidR="00A65DA9" w:rsidRPr="00EB6DF2">
          <w:rPr>
            <w:noProof/>
            <w:vertAlign w:val="superscript"/>
          </w:rPr>
          <w:t>31</w:t>
        </w:r>
        <w:r w:rsidR="00A65DA9" w:rsidRPr="00EB6DF2">
          <w:fldChar w:fldCharType="end"/>
        </w:r>
      </w:hyperlink>
      <w:r w:rsidR="00D96B60" w:rsidRPr="00EB6DF2">
        <w:t>.</w:t>
      </w:r>
    </w:p>
    <w:p w14:paraId="27618100" w14:textId="77777777" w:rsidR="00FF1267" w:rsidRPr="00EB6DF2" w:rsidRDefault="00FF1267" w:rsidP="0062364D"/>
    <w:p w14:paraId="629EB0B1" w14:textId="2B8976F8" w:rsidR="003E2EF5" w:rsidRPr="00EB6DF2" w:rsidRDefault="00CF6C32" w:rsidP="0062364D">
      <w:r w:rsidRPr="00EB6DF2">
        <w:t>Here</w:t>
      </w:r>
      <w:r w:rsidR="00DE74CB" w:rsidRPr="00EB6DF2">
        <w:t xml:space="preserve">, </w:t>
      </w:r>
      <w:r w:rsidR="009E41B6" w:rsidRPr="00EB6DF2">
        <w:t>we</w:t>
      </w:r>
      <w:r w:rsidR="00654C2A" w:rsidRPr="00EB6DF2">
        <w:t xml:space="preserve"> de</w:t>
      </w:r>
      <w:r w:rsidR="001F1BE6" w:rsidRPr="00EB6DF2">
        <w:t>scribe</w:t>
      </w:r>
      <w:r w:rsidR="00654C2A" w:rsidRPr="00EB6DF2">
        <w:t xml:space="preserve"> the procedure</w:t>
      </w:r>
      <w:r w:rsidR="00656150" w:rsidRPr="00EB6DF2">
        <w:t xml:space="preserve">s used </w:t>
      </w:r>
      <w:r w:rsidRPr="00EB6DF2">
        <w:t>for</w:t>
      </w:r>
      <w:r w:rsidR="00656150" w:rsidRPr="00EB6DF2">
        <w:t xml:space="preserve"> lignin down-regulation in maize via </w:t>
      </w:r>
      <w:proofErr w:type="gramStart"/>
      <w:r w:rsidR="002F13BC" w:rsidRPr="00EB6DF2">
        <w:t>a</w:t>
      </w:r>
      <w:proofErr w:type="gramEnd"/>
      <w:r w:rsidR="002F13BC" w:rsidRPr="00EB6DF2">
        <w:t xml:space="preserve"> </w:t>
      </w:r>
      <w:r w:rsidR="00656150" w:rsidRPr="00EB6DF2">
        <w:t xml:space="preserve">RNAi </w:t>
      </w:r>
      <w:r w:rsidR="00A65203" w:rsidRPr="00EB6DF2">
        <w:t xml:space="preserve">technology, particle bombardment transformation, and lignin analysis </w:t>
      </w:r>
      <w:r w:rsidR="00A40CB2" w:rsidRPr="00EB6DF2">
        <w:t>for accelerated deconstruction of maize lignocellulosic biomass into fermentable sugars for biofuels</w:t>
      </w:r>
      <w:r w:rsidR="00A65203" w:rsidRPr="00EB6DF2">
        <w:t>.</w:t>
      </w:r>
    </w:p>
    <w:p w14:paraId="7CED7261" w14:textId="77777777" w:rsidR="00E07239" w:rsidRPr="00EB6DF2" w:rsidRDefault="00E07239" w:rsidP="0062364D"/>
    <w:p w14:paraId="46520B4E" w14:textId="77777777" w:rsidR="00FB51E4" w:rsidRPr="00EB6DF2" w:rsidRDefault="00FB51E4" w:rsidP="0062364D">
      <w:pPr>
        <w:widowControl/>
        <w:autoSpaceDE/>
        <w:autoSpaceDN/>
        <w:contextualSpacing w:val="0"/>
        <w:jc w:val="left"/>
        <w:rPr>
          <w:b/>
        </w:rPr>
      </w:pPr>
      <w:r w:rsidRPr="00EB6DF2">
        <w:rPr>
          <w:b/>
        </w:rPr>
        <w:br w:type="page"/>
      </w:r>
    </w:p>
    <w:p w14:paraId="3C49EBA6" w14:textId="7B31F35C" w:rsidR="003E2EF5" w:rsidRPr="00EB6DF2" w:rsidRDefault="003E2EF5" w:rsidP="0062364D">
      <w:pPr>
        <w:rPr>
          <w:b/>
        </w:rPr>
      </w:pPr>
      <w:r w:rsidRPr="00EB6DF2">
        <w:rPr>
          <w:b/>
        </w:rPr>
        <w:lastRenderedPageBreak/>
        <w:t>Protocol Text</w:t>
      </w:r>
    </w:p>
    <w:p w14:paraId="7AE2153F" w14:textId="77777777" w:rsidR="003E2EF5" w:rsidRPr="00EB6DF2" w:rsidRDefault="003E2EF5" w:rsidP="0062364D"/>
    <w:p w14:paraId="4E55F8D6" w14:textId="77777777" w:rsidR="003E2EF5" w:rsidRPr="00A0025F" w:rsidRDefault="003E2EF5" w:rsidP="0062364D">
      <w:pPr>
        <w:rPr>
          <w:b/>
        </w:rPr>
      </w:pPr>
      <w:r w:rsidRPr="00A0025F">
        <w:rPr>
          <w:b/>
        </w:rPr>
        <w:t>1. Preparation of dsRNAi construct</w:t>
      </w:r>
      <w:r w:rsidR="001F1BE6" w:rsidRPr="00A0025F">
        <w:rPr>
          <w:b/>
        </w:rPr>
        <w:t>s</w:t>
      </w:r>
      <w:r w:rsidR="006E452A" w:rsidRPr="00A0025F">
        <w:rPr>
          <w:b/>
        </w:rPr>
        <w:t xml:space="preserve"> used</w:t>
      </w:r>
      <w:r w:rsidRPr="00A0025F">
        <w:rPr>
          <w:b/>
        </w:rPr>
        <w:t xml:space="preserve"> for the down-regulation of </w:t>
      </w:r>
      <w:r w:rsidRPr="00A0025F">
        <w:rPr>
          <w:b/>
          <w:i/>
        </w:rPr>
        <w:t>ZmCCR1</w:t>
      </w:r>
      <w:r w:rsidRPr="00A0025F">
        <w:rPr>
          <w:b/>
        </w:rPr>
        <w:t xml:space="preserve"> </w:t>
      </w:r>
    </w:p>
    <w:p w14:paraId="533819C2" w14:textId="77777777" w:rsidR="003E2EF5" w:rsidRPr="00A0025F" w:rsidRDefault="003E2EF5" w:rsidP="0062364D">
      <w:pPr>
        <w:rPr>
          <w:b/>
        </w:rPr>
      </w:pPr>
    </w:p>
    <w:p w14:paraId="2A411686" w14:textId="56C8A9F9" w:rsidR="00474E8F" w:rsidRPr="00A0025F" w:rsidRDefault="00CC7DF1" w:rsidP="0062364D">
      <w:r w:rsidRPr="00A0025F">
        <w:t xml:space="preserve">1.1 </w:t>
      </w:r>
      <w:r w:rsidR="00CA517F" w:rsidRPr="00A0025F">
        <w:t>Design g</w:t>
      </w:r>
      <w:r w:rsidR="00467785" w:rsidRPr="00A0025F">
        <w:t>ene specific primers including necessary restriction enzyme sites</w:t>
      </w:r>
      <w:r w:rsidR="00026372" w:rsidRPr="00A0025F">
        <w:rPr>
          <w:rFonts w:eastAsia="SimSun"/>
          <w:lang w:eastAsia="zh-CN"/>
        </w:rPr>
        <w:t xml:space="preserve"> </w:t>
      </w:r>
      <w:r w:rsidR="00211310" w:rsidRPr="00A0025F">
        <w:rPr>
          <w:rFonts w:eastAsia="SimSun"/>
          <w:lang w:eastAsia="zh-CN"/>
        </w:rPr>
        <w:t xml:space="preserve">for </w:t>
      </w:r>
      <w:r w:rsidR="00B73EBE" w:rsidRPr="00A0025F">
        <w:rPr>
          <w:rFonts w:eastAsia="SimSun"/>
          <w:lang w:eastAsia="zh-CN"/>
        </w:rPr>
        <w:t>making</w:t>
      </w:r>
      <w:r w:rsidR="00211310" w:rsidRPr="00A0025F">
        <w:t xml:space="preserve"> a dsRNAi construct to kno</w:t>
      </w:r>
      <w:r w:rsidR="00211310" w:rsidRPr="00A0025F">
        <w:rPr>
          <w:rFonts w:eastAsia="SimSun"/>
          <w:lang w:eastAsia="zh-CN"/>
        </w:rPr>
        <w:t>ck</w:t>
      </w:r>
      <w:r w:rsidR="00211310" w:rsidRPr="00A0025F">
        <w:t xml:space="preserve">-out </w:t>
      </w:r>
      <w:r w:rsidR="00C433F8" w:rsidRPr="00A0025F">
        <w:t xml:space="preserve">the </w:t>
      </w:r>
      <w:r w:rsidR="00211310" w:rsidRPr="00A0025F">
        <w:rPr>
          <w:i/>
        </w:rPr>
        <w:t>ZmCCR1</w:t>
      </w:r>
      <w:r w:rsidR="00211310" w:rsidRPr="00A0025F">
        <w:t xml:space="preserve"> gene</w:t>
      </w:r>
      <w:r w:rsidR="00467785" w:rsidRPr="00A0025F">
        <w:t xml:space="preserve">. </w:t>
      </w:r>
      <w:r w:rsidR="006E452A" w:rsidRPr="00A0025F">
        <w:t>Two</w:t>
      </w:r>
      <w:r w:rsidR="00467785" w:rsidRPr="00A0025F">
        <w:t xml:space="preserve"> </w:t>
      </w:r>
      <w:r w:rsidR="004D43BD" w:rsidRPr="00A0025F">
        <w:t>primer</w:t>
      </w:r>
      <w:r w:rsidR="006E452A" w:rsidRPr="00A0025F">
        <w:t xml:space="preserve"> sets </w:t>
      </w:r>
      <w:r w:rsidR="00211310" w:rsidRPr="00A0025F">
        <w:t xml:space="preserve">were </w:t>
      </w:r>
      <w:r w:rsidR="00467785" w:rsidRPr="00A0025F">
        <w:t xml:space="preserve">designed </w:t>
      </w:r>
      <w:r w:rsidR="004D43BD" w:rsidRPr="00A0025F">
        <w:t xml:space="preserve">to </w:t>
      </w:r>
      <w:r w:rsidR="00762178" w:rsidRPr="00A0025F">
        <w:t xml:space="preserve">amplify </w:t>
      </w:r>
      <w:r w:rsidR="004D43BD" w:rsidRPr="00A0025F">
        <w:t xml:space="preserve">two </w:t>
      </w:r>
      <w:r w:rsidR="00026372" w:rsidRPr="00A0025F">
        <w:rPr>
          <w:rFonts w:eastAsia="SimSun"/>
          <w:lang w:eastAsia="zh-CN"/>
        </w:rPr>
        <w:t>fragment</w:t>
      </w:r>
      <w:r w:rsidR="00C433F8" w:rsidRPr="00A0025F">
        <w:rPr>
          <w:rFonts w:eastAsia="SimSun"/>
          <w:lang w:eastAsia="zh-CN"/>
        </w:rPr>
        <w:t xml:space="preserve"> segments</w:t>
      </w:r>
      <w:r w:rsidR="00026372" w:rsidRPr="00A0025F">
        <w:t xml:space="preserve"> </w:t>
      </w:r>
      <w:r w:rsidR="00762178" w:rsidRPr="00A0025F">
        <w:t>of</w:t>
      </w:r>
      <w:r w:rsidR="003475DE" w:rsidRPr="00A0025F">
        <w:rPr>
          <w:rFonts w:eastAsia="BemboStd"/>
        </w:rPr>
        <w:t xml:space="preserve"> </w:t>
      </w:r>
      <w:r w:rsidR="003475DE" w:rsidRPr="00A0025F">
        <w:rPr>
          <w:rFonts w:eastAsia="BemboStd"/>
          <w:i/>
          <w:iCs/>
        </w:rPr>
        <w:t xml:space="preserve">ZmCCR1 </w:t>
      </w:r>
      <w:r w:rsidR="003475DE" w:rsidRPr="00A0025F">
        <w:rPr>
          <w:rFonts w:eastAsia="BemboStd"/>
        </w:rPr>
        <w:t>cDNA</w:t>
      </w:r>
      <w:r w:rsidR="00CA517F" w:rsidRPr="00A0025F">
        <w:rPr>
          <w:rFonts w:eastAsia="BemboStd"/>
        </w:rPr>
        <w:t>:</w:t>
      </w:r>
      <w:r w:rsidR="00C433F8" w:rsidRPr="00A0025F">
        <w:rPr>
          <w:rFonts w:eastAsia="BemboStd"/>
        </w:rPr>
        <w:t xml:space="preserve"> </w:t>
      </w:r>
      <w:r w:rsidR="00CA517F" w:rsidRPr="00A0025F">
        <w:rPr>
          <w:rFonts w:eastAsia="BemboStd"/>
        </w:rPr>
        <w:t>a</w:t>
      </w:r>
      <w:r w:rsidR="00C433F8" w:rsidRPr="00A0025F">
        <w:rPr>
          <w:rFonts w:eastAsia="BemboStd"/>
        </w:rPr>
        <w:t xml:space="preserve"> 523 bp fragment </w:t>
      </w:r>
      <w:r w:rsidR="004D43BD" w:rsidRPr="00A0025F">
        <w:t xml:space="preserve">from </w:t>
      </w:r>
      <w:r w:rsidR="00C433F8" w:rsidRPr="00A0025F">
        <w:t xml:space="preserve">nucleotide </w:t>
      </w:r>
      <w:r w:rsidR="003475DE" w:rsidRPr="00A0025F">
        <w:rPr>
          <w:rFonts w:eastAsia="BemboStd"/>
        </w:rPr>
        <w:t>748 to 1271</w:t>
      </w:r>
      <w:r w:rsidR="00CA517F" w:rsidRPr="00A0025F">
        <w:rPr>
          <w:rFonts w:eastAsia="BemboStd"/>
        </w:rPr>
        <w:t>,</w:t>
      </w:r>
      <w:r w:rsidR="003475DE" w:rsidRPr="00A0025F">
        <w:rPr>
          <w:rFonts w:eastAsia="BemboStd"/>
        </w:rPr>
        <w:t xml:space="preserve"> </w:t>
      </w:r>
      <w:r w:rsidR="004D43BD" w:rsidRPr="00A0025F">
        <w:t xml:space="preserve">and </w:t>
      </w:r>
      <w:r w:rsidR="00C433F8" w:rsidRPr="00A0025F">
        <w:t xml:space="preserve">a 285 bp fragment </w:t>
      </w:r>
      <w:r w:rsidR="004D43BD" w:rsidRPr="00A0025F">
        <w:t xml:space="preserve">from </w:t>
      </w:r>
      <w:r w:rsidR="00C433F8" w:rsidRPr="00A0025F">
        <w:t xml:space="preserve">nucleotide </w:t>
      </w:r>
      <w:r w:rsidR="004D43BD" w:rsidRPr="00A0025F">
        <w:t xml:space="preserve">986 to 1271. </w:t>
      </w:r>
      <w:r w:rsidR="00414901" w:rsidRPr="00A0025F">
        <w:t xml:space="preserve">The </w:t>
      </w:r>
      <w:r w:rsidR="00414901" w:rsidRPr="00A0025F">
        <w:rPr>
          <w:i/>
        </w:rPr>
        <w:t>ZmCCR1</w:t>
      </w:r>
      <w:r w:rsidR="00414901" w:rsidRPr="00A0025F">
        <w:t xml:space="preserve"> </w:t>
      </w:r>
      <w:r w:rsidR="00DD646D" w:rsidRPr="00A0025F">
        <w:t>c</w:t>
      </w:r>
      <w:r w:rsidR="00414901" w:rsidRPr="00A0025F">
        <w:t xml:space="preserve">DNA was provided from the Arizona Genome Institute (AGI). </w:t>
      </w:r>
      <w:r w:rsidR="00026372" w:rsidRPr="00A0025F">
        <w:rPr>
          <w:rFonts w:eastAsia="SimSun"/>
          <w:lang w:eastAsia="zh-CN"/>
        </w:rPr>
        <w:t xml:space="preserve">More details are </w:t>
      </w:r>
      <w:r w:rsidR="00F657DB" w:rsidRPr="00A0025F">
        <w:rPr>
          <w:rFonts w:eastAsia="SimSun"/>
          <w:lang w:eastAsia="zh-CN"/>
        </w:rPr>
        <w:t xml:space="preserve">described in </w:t>
      </w:r>
      <w:r w:rsidR="004E113D" w:rsidRPr="00A0025F">
        <w:rPr>
          <w:rFonts w:eastAsia="SimSun"/>
          <w:lang w:eastAsia="zh-CN"/>
        </w:rPr>
        <w:t>Fig</w:t>
      </w:r>
      <w:r w:rsidR="00F657DB" w:rsidRPr="00A0025F">
        <w:rPr>
          <w:rFonts w:eastAsia="SimSun"/>
          <w:lang w:eastAsia="zh-CN"/>
        </w:rPr>
        <w:t>ure</w:t>
      </w:r>
      <w:r w:rsidR="004E113D" w:rsidRPr="00A0025F">
        <w:rPr>
          <w:rFonts w:eastAsia="SimSun"/>
          <w:lang w:eastAsia="zh-CN"/>
        </w:rPr>
        <w:t xml:space="preserve"> 1</w:t>
      </w:r>
      <w:r w:rsidR="00F657DB" w:rsidRPr="00A0025F">
        <w:rPr>
          <w:rFonts w:eastAsia="SimSun"/>
          <w:lang w:eastAsia="zh-CN"/>
        </w:rPr>
        <w:t>.</w:t>
      </w:r>
    </w:p>
    <w:p w14:paraId="2A247B43" w14:textId="77777777" w:rsidR="00CC7DF1" w:rsidRPr="00A0025F" w:rsidRDefault="00CC7DF1" w:rsidP="0062364D">
      <w:pPr>
        <w:jc w:val="left"/>
      </w:pPr>
    </w:p>
    <w:p w14:paraId="1E09CD80" w14:textId="5265E58F" w:rsidR="00F657DB" w:rsidRPr="00A0025F" w:rsidRDefault="00CC7DF1" w:rsidP="0062364D">
      <w:pPr>
        <w:jc w:val="left"/>
        <w:rPr>
          <w:rFonts w:eastAsia="BemboStd"/>
        </w:rPr>
      </w:pPr>
      <w:r w:rsidRPr="00A0025F">
        <w:t xml:space="preserve">1.2 </w:t>
      </w:r>
      <w:r w:rsidR="004D43BD" w:rsidRPr="00A0025F">
        <w:t xml:space="preserve">Amplify the </w:t>
      </w:r>
      <w:r w:rsidR="00F657DB" w:rsidRPr="00A0025F">
        <w:t xml:space="preserve">large </w:t>
      </w:r>
      <w:r w:rsidR="00026372" w:rsidRPr="00A0025F">
        <w:rPr>
          <w:rFonts w:eastAsia="SimSun"/>
          <w:lang w:eastAsia="zh-CN"/>
        </w:rPr>
        <w:t>fragment</w:t>
      </w:r>
      <w:r w:rsidR="00026372" w:rsidRPr="00A0025F">
        <w:t xml:space="preserve"> </w:t>
      </w:r>
      <w:r w:rsidR="004D43BD" w:rsidRPr="00A0025F">
        <w:t>by polymerase chain reaction (PCR)</w:t>
      </w:r>
      <w:r w:rsidR="00A4398B" w:rsidRPr="00A0025F">
        <w:rPr>
          <w:rFonts w:eastAsia="SimSun"/>
          <w:lang w:eastAsia="zh-CN"/>
        </w:rPr>
        <w:t xml:space="preserve"> </w:t>
      </w:r>
      <w:r w:rsidR="00832570" w:rsidRPr="00A0025F">
        <w:rPr>
          <w:rFonts w:eastAsia="SimSun"/>
          <w:lang w:eastAsia="zh-CN"/>
        </w:rPr>
        <w:t xml:space="preserve">from </w:t>
      </w:r>
      <w:r w:rsidR="00C433F8" w:rsidRPr="00A0025F">
        <w:rPr>
          <w:rFonts w:eastAsia="SimSun"/>
          <w:lang w:eastAsia="zh-CN"/>
        </w:rPr>
        <w:t xml:space="preserve">the </w:t>
      </w:r>
      <w:r w:rsidR="00832570" w:rsidRPr="00A0025F">
        <w:rPr>
          <w:rFonts w:eastAsia="SimSun"/>
          <w:i/>
          <w:lang w:eastAsia="zh-CN"/>
        </w:rPr>
        <w:t>ZmCCR1</w:t>
      </w:r>
      <w:r w:rsidR="00A4398B" w:rsidRPr="00A0025F">
        <w:rPr>
          <w:rFonts w:eastAsia="SimSun"/>
          <w:lang w:eastAsia="zh-CN"/>
        </w:rPr>
        <w:t xml:space="preserve"> </w:t>
      </w:r>
      <w:r w:rsidR="00BE1B58" w:rsidRPr="00A0025F">
        <w:rPr>
          <w:rFonts w:eastAsia="SimSun"/>
          <w:lang w:eastAsia="zh-CN"/>
        </w:rPr>
        <w:t xml:space="preserve">cDNA </w:t>
      </w:r>
      <w:r w:rsidR="008E5C67" w:rsidRPr="00A0025F">
        <w:rPr>
          <w:rFonts w:eastAsia="SimSun"/>
          <w:lang w:eastAsia="zh-CN"/>
        </w:rPr>
        <w:t xml:space="preserve">template </w:t>
      </w:r>
      <w:r w:rsidR="008E5C67" w:rsidRPr="00A0025F">
        <w:t>using</w:t>
      </w:r>
      <w:r w:rsidR="00F657DB" w:rsidRPr="00A0025F">
        <w:t xml:space="preserve"> </w:t>
      </w:r>
      <w:r w:rsidR="00C433F8" w:rsidRPr="00A0025F">
        <w:t xml:space="preserve">the </w:t>
      </w:r>
      <w:r w:rsidR="00382BC8" w:rsidRPr="00A0025F">
        <w:t>primer</w:t>
      </w:r>
      <w:r w:rsidR="00474E8F" w:rsidRPr="00A0025F">
        <w:t>s</w:t>
      </w:r>
      <w:r w:rsidR="00382BC8" w:rsidRPr="00A0025F">
        <w:t xml:space="preserve"> </w:t>
      </w:r>
      <w:r w:rsidR="00F657DB" w:rsidRPr="00A0025F">
        <w:rPr>
          <w:rFonts w:eastAsia="BemboStd"/>
        </w:rPr>
        <w:t>ZmCCR1_748F_BglII (5</w:t>
      </w:r>
      <w:r w:rsidR="00BE1B58" w:rsidRPr="00A0025F">
        <w:rPr>
          <w:rFonts w:eastAsia="BemboStd"/>
        </w:rPr>
        <w:t>’</w:t>
      </w:r>
      <w:r w:rsidR="00F657DB" w:rsidRPr="00A0025F">
        <w:rPr>
          <w:rFonts w:eastAsia="BemboStd"/>
        </w:rPr>
        <w:t>-AGATCTACATCCTCAAGTACCTGGAC-3</w:t>
      </w:r>
      <w:r w:rsidR="00C433F8" w:rsidRPr="00A0025F">
        <w:rPr>
          <w:rFonts w:eastAsia="SymbolMT"/>
        </w:rPr>
        <w:t>’</w:t>
      </w:r>
      <w:r w:rsidR="00F657DB" w:rsidRPr="00A0025F">
        <w:rPr>
          <w:rFonts w:eastAsia="BemboStd"/>
        </w:rPr>
        <w:t>) and ZmCCR1_1271R_NcoI (5</w:t>
      </w:r>
      <w:r w:rsidR="00BE1B58" w:rsidRPr="00A0025F">
        <w:rPr>
          <w:rFonts w:eastAsia="SymbolMT"/>
        </w:rPr>
        <w:t>’</w:t>
      </w:r>
      <w:r w:rsidR="00F657DB" w:rsidRPr="00A0025F">
        <w:rPr>
          <w:rFonts w:eastAsia="BemboStd"/>
        </w:rPr>
        <w:t>-CCATGGTTTACACAGCAGGGGAAGGT-3</w:t>
      </w:r>
      <w:r w:rsidR="00C433F8" w:rsidRPr="00A0025F">
        <w:rPr>
          <w:rFonts w:eastAsia="BemboStd"/>
        </w:rPr>
        <w:t>’</w:t>
      </w:r>
      <w:r w:rsidR="00F657DB" w:rsidRPr="00A0025F">
        <w:rPr>
          <w:rFonts w:eastAsia="BemboStd"/>
        </w:rPr>
        <w:t>)</w:t>
      </w:r>
      <w:r w:rsidR="00C433F8" w:rsidRPr="00A0025F">
        <w:rPr>
          <w:rFonts w:eastAsia="BemboStd"/>
        </w:rPr>
        <w:t>.</w:t>
      </w:r>
      <w:r w:rsidR="00F657DB" w:rsidRPr="00A0025F">
        <w:rPr>
          <w:rFonts w:eastAsia="BemboStd"/>
        </w:rPr>
        <w:t xml:space="preserve"> </w:t>
      </w:r>
      <w:r w:rsidR="00CA517F" w:rsidRPr="00A0025F">
        <w:rPr>
          <w:rFonts w:eastAsia="BemboStd"/>
        </w:rPr>
        <w:t>Amplify t</w:t>
      </w:r>
      <w:r w:rsidR="001E5B58" w:rsidRPr="00A0025F">
        <w:rPr>
          <w:rFonts w:eastAsia="BemboStd"/>
        </w:rPr>
        <w:t>he</w:t>
      </w:r>
      <w:r w:rsidR="00F657DB" w:rsidRPr="00A0025F">
        <w:rPr>
          <w:rFonts w:eastAsia="BemboStd"/>
        </w:rPr>
        <w:t xml:space="preserve"> smaller fragment (285 bp) using </w:t>
      </w:r>
      <w:r w:rsidR="00C433F8" w:rsidRPr="00A0025F">
        <w:rPr>
          <w:rFonts w:eastAsia="BemboStd"/>
        </w:rPr>
        <w:t xml:space="preserve">the </w:t>
      </w:r>
      <w:r w:rsidR="00382BC8" w:rsidRPr="00A0025F">
        <w:rPr>
          <w:rFonts w:eastAsia="BemboStd"/>
        </w:rPr>
        <w:t>primer</w:t>
      </w:r>
      <w:r w:rsidR="00474E8F" w:rsidRPr="00A0025F">
        <w:rPr>
          <w:rFonts w:eastAsia="BemboStd"/>
        </w:rPr>
        <w:t>s</w:t>
      </w:r>
      <w:r w:rsidR="00382BC8" w:rsidRPr="00A0025F">
        <w:rPr>
          <w:rFonts w:eastAsia="BemboStd"/>
        </w:rPr>
        <w:t xml:space="preserve"> </w:t>
      </w:r>
      <w:r w:rsidR="00F657DB" w:rsidRPr="00A0025F">
        <w:rPr>
          <w:rFonts w:eastAsia="BemboStd"/>
        </w:rPr>
        <w:t>ZmCCR1_986F_BglII (5</w:t>
      </w:r>
      <w:r w:rsidR="00BE1B58" w:rsidRPr="00A0025F">
        <w:rPr>
          <w:rFonts w:eastAsia="SymbolMT"/>
        </w:rPr>
        <w:t>’</w:t>
      </w:r>
      <w:r w:rsidR="00F657DB" w:rsidRPr="00A0025F">
        <w:rPr>
          <w:rFonts w:eastAsia="BemboStd"/>
        </w:rPr>
        <w:t>-AGATCTGGAAGCAGCCGTACAAGTTC-3</w:t>
      </w:r>
      <w:r w:rsidR="00C433F8" w:rsidRPr="00A0025F">
        <w:rPr>
          <w:rFonts w:eastAsia="SymbolMT"/>
        </w:rPr>
        <w:t>’</w:t>
      </w:r>
      <w:r w:rsidR="00F657DB" w:rsidRPr="00A0025F">
        <w:rPr>
          <w:rFonts w:eastAsia="BemboStd"/>
        </w:rPr>
        <w:t xml:space="preserve">) and </w:t>
      </w:r>
      <w:r w:rsidR="00334177" w:rsidRPr="00A0025F">
        <w:rPr>
          <w:rFonts w:eastAsia="BemboStd"/>
        </w:rPr>
        <w:t xml:space="preserve">a </w:t>
      </w:r>
      <w:r w:rsidR="00F657DB" w:rsidRPr="00A0025F">
        <w:rPr>
          <w:rFonts w:eastAsia="BemboStd"/>
        </w:rPr>
        <w:t>ZmCCR1_1271R_SacI (5</w:t>
      </w:r>
      <w:r w:rsidR="00BE1B58" w:rsidRPr="00A0025F">
        <w:rPr>
          <w:rFonts w:eastAsia="SymbolMT"/>
        </w:rPr>
        <w:t>’</w:t>
      </w:r>
      <w:r w:rsidR="00F657DB" w:rsidRPr="00A0025F">
        <w:rPr>
          <w:rFonts w:eastAsia="BemboStd"/>
        </w:rPr>
        <w:t>-GAGCTCTTTACACAGCAGGGGAAGGT-3</w:t>
      </w:r>
      <w:r w:rsidR="00BE1B58" w:rsidRPr="00A0025F">
        <w:rPr>
          <w:rFonts w:eastAsia="BemboStd"/>
        </w:rPr>
        <w:t>’</w:t>
      </w:r>
      <w:r w:rsidR="00F657DB" w:rsidRPr="00A0025F">
        <w:rPr>
          <w:rFonts w:eastAsia="BemboStd"/>
        </w:rPr>
        <w:t>)</w:t>
      </w:r>
      <w:r w:rsidR="00474E8F" w:rsidRPr="00A0025F">
        <w:rPr>
          <w:rFonts w:eastAsia="BemboStd"/>
        </w:rPr>
        <w:t>.</w:t>
      </w:r>
    </w:p>
    <w:p w14:paraId="54998AC9" w14:textId="77777777" w:rsidR="00CC7DF1" w:rsidRPr="00A0025F" w:rsidRDefault="00CC7DF1" w:rsidP="0062364D">
      <w:pPr>
        <w:jc w:val="left"/>
      </w:pPr>
    </w:p>
    <w:p w14:paraId="791D7187" w14:textId="3B5F34AF" w:rsidR="00F657DB" w:rsidRPr="00A0025F" w:rsidRDefault="00CC7DF1" w:rsidP="0062364D">
      <w:pPr>
        <w:widowControl/>
        <w:adjustRightInd w:val="0"/>
        <w:contextualSpacing w:val="0"/>
        <w:jc w:val="left"/>
      </w:pPr>
      <w:r w:rsidRPr="00A0025F">
        <w:rPr>
          <w:rFonts w:eastAsia="BatangChe"/>
          <w:lang w:eastAsia="ko-KR"/>
        </w:rPr>
        <w:t xml:space="preserve">1.3 </w:t>
      </w:r>
      <w:r w:rsidR="00CA517F" w:rsidRPr="00A0025F">
        <w:rPr>
          <w:rFonts w:eastAsia="BatangChe"/>
          <w:lang w:eastAsia="ko-KR"/>
        </w:rPr>
        <w:t>Individually l</w:t>
      </w:r>
      <w:r w:rsidR="00801849" w:rsidRPr="00A0025F">
        <w:rPr>
          <w:rFonts w:eastAsia="BatangChe"/>
          <w:lang w:eastAsia="ko-KR"/>
        </w:rPr>
        <w:t>igate</w:t>
      </w:r>
      <w:r w:rsidR="00026372" w:rsidRPr="00A0025F">
        <w:rPr>
          <w:rFonts w:eastAsia="SimSun"/>
          <w:lang w:eastAsia="zh-CN"/>
        </w:rPr>
        <w:t xml:space="preserve"> </w:t>
      </w:r>
      <w:r w:rsidR="004D43BD" w:rsidRPr="00A0025F">
        <w:t xml:space="preserve">the fragments into </w:t>
      </w:r>
      <w:r w:rsidR="003475DE" w:rsidRPr="00A0025F">
        <w:rPr>
          <w:rFonts w:eastAsia="BemboStd"/>
        </w:rPr>
        <w:t>pGEM</w:t>
      </w:r>
      <w:r w:rsidR="005F3473" w:rsidRPr="00A0025F">
        <w:rPr>
          <w:rFonts w:eastAsia="BemboStd"/>
        </w:rPr>
        <w:t>-</w:t>
      </w:r>
      <w:r w:rsidR="003475DE" w:rsidRPr="00A0025F">
        <w:rPr>
          <w:rFonts w:eastAsia="BemboStd"/>
        </w:rPr>
        <w:t>T</w:t>
      </w:r>
      <w:r w:rsidR="00476394" w:rsidRPr="00A0025F">
        <w:rPr>
          <w:rFonts w:eastAsia="BemboStd"/>
        </w:rPr>
        <w:t xml:space="preserve"> </w:t>
      </w:r>
      <w:r w:rsidR="003475DE" w:rsidRPr="00A0025F">
        <w:rPr>
          <w:rFonts w:eastAsia="BemboStd"/>
        </w:rPr>
        <w:t>Easy following the manufacturer</w:t>
      </w:r>
      <w:r w:rsidR="00026372" w:rsidRPr="00A0025F">
        <w:rPr>
          <w:rFonts w:eastAsia="SimSun"/>
          <w:lang w:eastAsia="zh-CN"/>
        </w:rPr>
        <w:t>’s instruction</w:t>
      </w:r>
      <w:r w:rsidR="006558AA" w:rsidRPr="00A0025F">
        <w:rPr>
          <w:rFonts w:eastAsia="SimSun"/>
          <w:lang w:eastAsia="zh-CN"/>
        </w:rPr>
        <w:t>s</w:t>
      </w:r>
      <w:r w:rsidR="004D43BD" w:rsidRPr="00A0025F">
        <w:t>.</w:t>
      </w:r>
    </w:p>
    <w:p w14:paraId="4E750234" w14:textId="77777777" w:rsidR="00CC7DF1" w:rsidRPr="00A0025F" w:rsidRDefault="00CC7DF1" w:rsidP="0062364D">
      <w:pPr>
        <w:widowControl/>
        <w:adjustRightInd w:val="0"/>
        <w:contextualSpacing w:val="0"/>
        <w:jc w:val="left"/>
      </w:pPr>
    </w:p>
    <w:p w14:paraId="79993390" w14:textId="41E7057E" w:rsidR="00D45D86" w:rsidRPr="00A0025F" w:rsidRDefault="00CC7DF1" w:rsidP="0062364D">
      <w:pPr>
        <w:widowControl/>
        <w:adjustRightInd w:val="0"/>
        <w:contextualSpacing w:val="0"/>
        <w:jc w:val="left"/>
        <w:rPr>
          <w:rFonts w:eastAsia="SimSun"/>
          <w:lang w:eastAsia="zh-CN"/>
        </w:rPr>
      </w:pPr>
      <w:r w:rsidRPr="00A0025F">
        <w:rPr>
          <w:rFonts w:eastAsia="SimSun"/>
          <w:lang w:eastAsia="zh-CN"/>
        </w:rPr>
        <w:t xml:space="preserve">1.4 </w:t>
      </w:r>
      <w:r w:rsidR="006558AA" w:rsidRPr="00A0025F">
        <w:rPr>
          <w:rFonts w:eastAsia="SimSun"/>
          <w:lang w:eastAsia="zh-CN"/>
        </w:rPr>
        <w:t xml:space="preserve">Perform </w:t>
      </w:r>
      <w:r w:rsidR="002F1C35" w:rsidRPr="00A0025F">
        <w:rPr>
          <w:rFonts w:eastAsia="SimSun"/>
          <w:lang w:eastAsia="zh-CN"/>
        </w:rPr>
        <w:t>mini</w:t>
      </w:r>
      <w:r w:rsidR="00026372" w:rsidRPr="00A0025F">
        <w:rPr>
          <w:rFonts w:eastAsia="SimSun"/>
          <w:lang w:eastAsia="zh-CN"/>
        </w:rPr>
        <w:t xml:space="preserve">-prep plasmid DNA </w:t>
      </w:r>
      <w:r w:rsidR="006558AA" w:rsidRPr="00A0025F">
        <w:rPr>
          <w:rFonts w:eastAsia="SimSun"/>
          <w:lang w:eastAsia="zh-CN"/>
        </w:rPr>
        <w:t>isolation</w:t>
      </w:r>
      <w:r w:rsidR="00D45D86" w:rsidRPr="00A0025F">
        <w:rPr>
          <w:rFonts w:eastAsia="SimSun"/>
          <w:lang w:eastAsia="zh-CN"/>
        </w:rPr>
        <w:t xml:space="preserve"> from</w:t>
      </w:r>
      <w:r w:rsidR="006558AA" w:rsidRPr="00A0025F">
        <w:rPr>
          <w:rFonts w:eastAsia="SimSun"/>
          <w:lang w:eastAsia="zh-CN"/>
        </w:rPr>
        <w:t xml:space="preserve"> </w:t>
      </w:r>
      <w:r w:rsidR="00D45D86" w:rsidRPr="00A0025F">
        <w:rPr>
          <w:rFonts w:eastAsia="SimSun"/>
          <w:lang w:eastAsia="zh-CN"/>
        </w:rPr>
        <w:t xml:space="preserve">individual transformants, each </w:t>
      </w:r>
      <w:r w:rsidR="006558AA" w:rsidRPr="00A0025F">
        <w:rPr>
          <w:rFonts w:eastAsia="SimSun"/>
          <w:lang w:eastAsia="zh-CN"/>
        </w:rPr>
        <w:t>contain</w:t>
      </w:r>
      <w:r w:rsidR="00D45D86" w:rsidRPr="00A0025F">
        <w:rPr>
          <w:rFonts w:eastAsia="SimSun"/>
          <w:lang w:eastAsia="zh-CN"/>
        </w:rPr>
        <w:t>ing</w:t>
      </w:r>
      <w:r w:rsidR="00026372" w:rsidRPr="00A0025F">
        <w:rPr>
          <w:rFonts w:eastAsia="SimSun"/>
          <w:lang w:eastAsia="zh-CN"/>
        </w:rPr>
        <w:t xml:space="preserve"> </w:t>
      </w:r>
      <w:r w:rsidR="006558AA" w:rsidRPr="00A0025F">
        <w:rPr>
          <w:rFonts w:eastAsia="SimSun"/>
          <w:lang w:eastAsia="zh-CN"/>
        </w:rPr>
        <w:t xml:space="preserve">the </w:t>
      </w:r>
      <w:r w:rsidR="00D45D86" w:rsidRPr="00A0025F">
        <w:rPr>
          <w:rFonts w:eastAsia="SimSun"/>
          <w:lang w:eastAsia="zh-CN"/>
        </w:rPr>
        <w:t>pG</w:t>
      </w:r>
      <w:r w:rsidR="008E5C67" w:rsidRPr="00A0025F">
        <w:rPr>
          <w:rFonts w:eastAsia="SimSun"/>
          <w:lang w:eastAsia="zh-CN"/>
        </w:rPr>
        <w:t>EM</w:t>
      </w:r>
      <w:r w:rsidR="00D45D86" w:rsidRPr="00A0025F">
        <w:rPr>
          <w:rFonts w:eastAsia="SimSun"/>
          <w:lang w:eastAsia="zh-CN"/>
        </w:rPr>
        <w:t>-T constructs</w:t>
      </w:r>
      <w:r w:rsidR="009E0F54" w:rsidRPr="00A0025F">
        <w:rPr>
          <w:rFonts w:eastAsia="SimSun"/>
          <w:lang w:eastAsia="zh-CN"/>
        </w:rPr>
        <w:t xml:space="preserve"> using </w:t>
      </w:r>
      <w:r w:rsidR="00334177" w:rsidRPr="00A0025F">
        <w:rPr>
          <w:rFonts w:eastAsia="SimSun"/>
          <w:lang w:eastAsia="zh-CN"/>
        </w:rPr>
        <w:t xml:space="preserve">a </w:t>
      </w:r>
      <w:r w:rsidR="009E0F54" w:rsidRPr="00A0025F">
        <w:rPr>
          <w:rFonts w:eastAsia="SimSun"/>
          <w:lang w:eastAsia="zh-CN"/>
        </w:rPr>
        <w:t>commercial mini-prep plasmid kit</w:t>
      </w:r>
      <w:r w:rsidR="00026372" w:rsidRPr="00A0025F">
        <w:rPr>
          <w:rFonts w:eastAsia="SimSun"/>
          <w:lang w:eastAsia="zh-CN"/>
        </w:rPr>
        <w:t xml:space="preserve">. </w:t>
      </w:r>
    </w:p>
    <w:p w14:paraId="56CA7B74" w14:textId="77777777" w:rsidR="00CC7DF1" w:rsidRPr="00A0025F" w:rsidRDefault="00CC7DF1" w:rsidP="0062364D">
      <w:pPr>
        <w:widowControl/>
        <w:adjustRightInd w:val="0"/>
        <w:contextualSpacing w:val="0"/>
        <w:jc w:val="left"/>
      </w:pPr>
    </w:p>
    <w:p w14:paraId="055C0E55" w14:textId="60795FD3" w:rsidR="00F657DB" w:rsidRPr="00A0025F" w:rsidRDefault="00CC7DF1" w:rsidP="0062364D">
      <w:pPr>
        <w:widowControl/>
        <w:tabs>
          <w:tab w:val="left" w:pos="360"/>
        </w:tabs>
        <w:adjustRightInd w:val="0"/>
        <w:contextualSpacing w:val="0"/>
        <w:jc w:val="left"/>
        <w:rPr>
          <w:rFonts w:eastAsia="SimSun"/>
          <w:lang w:eastAsia="zh-CN"/>
        </w:rPr>
      </w:pPr>
      <w:r w:rsidRPr="00A0025F">
        <w:rPr>
          <w:rFonts w:eastAsia="SimSun"/>
          <w:lang w:eastAsia="zh-CN"/>
        </w:rPr>
        <w:t xml:space="preserve">1.5 </w:t>
      </w:r>
      <w:r w:rsidR="009E0F54" w:rsidRPr="00A0025F">
        <w:rPr>
          <w:rFonts w:eastAsia="SimSun"/>
          <w:lang w:eastAsia="zh-CN"/>
        </w:rPr>
        <w:t xml:space="preserve">Digest </w:t>
      </w:r>
      <w:r w:rsidR="00D45D86" w:rsidRPr="00A0025F">
        <w:rPr>
          <w:rFonts w:eastAsia="SimSun"/>
          <w:lang w:eastAsia="zh-CN"/>
        </w:rPr>
        <w:t xml:space="preserve">both </w:t>
      </w:r>
      <w:r w:rsidR="00334177" w:rsidRPr="00A0025F">
        <w:rPr>
          <w:rFonts w:eastAsia="SimSun"/>
          <w:lang w:eastAsia="zh-CN"/>
        </w:rPr>
        <w:t xml:space="preserve">the </w:t>
      </w:r>
      <w:r w:rsidR="00D45D86" w:rsidRPr="00A0025F">
        <w:rPr>
          <w:rFonts w:eastAsia="SimSun"/>
          <w:i/>
          <w:lang w:eastAsia="zh-CN"/>
        </w:rPr>
        <w:t>pG</w:t>
      </w:r>
      <w:r w:rsidR="008E5C67" w:rsidRPr="00A0025F">
        <w:rPr>
          <w:rFonts w:eastAsia="SimSun"/>
          <w:i/>
          <w:lang w:eastAsia="zh-CN"/>
        </w:rPr>
        <w:t>EM</w:t>
      </w:r>
      <w:r w:rsidR="00D45D86" w:rsidRPr="00A0025F">
        <w:rPr>
          <w:rFonts w:eastAsia="SimSun"/>
          <w:i/>
          <w:lang w:eastAsia="zh-CN"/>
        </w:rPr>
        <w:t>-</w:t>
      </w:r>
      <w:r w:rsidR="00662274" w:rsidRPr="00A0025F">
        <w:rPr>
          <w:rFonts w:eastAsia="SimSun"/>
          <w:i/>
          <w:lang w:eastAsia="zh-CN"/>
        </w:rPr>
        <w:t>T:</w:t>
      </w:r>
      <w:proofErr w:type="gramStart"/>
      <w:r w:rsidR="00662274" w:rsidRPr="00A0025F">
        <w:rPr>
          <w:rFonts w:eastAsia="SimSun"/>
          <w:i/>
          <w:lang w:eastAsia="zh-CN"/>
        </w:rPr>
        <w:t>:ZmCCR1</w:t>
      </w:r>
      <w:proofErr w:type="gramEnd"/>
      <w:r w:rsidR="00334177" w:rsidRPr="00A0025F">
        <w:rPr>
          <w:rFonts w:eastAsia="SimSun"/>
          <w:lang w:eastAsia="zh-CN"/>
        </w:rPr>
        <w:t xml:space="preserve"> (</w:t>
      </w:r>
      <w:r w:rsidR="009E0F54" w:rsidRPr="00A0025F">
        <w:rPr>
          <w:rFonts w:eastAsia="SimSun"/>
          <w:lang w:eastAsia="zh-CN"/>
        </w:rPr>
        <w:t>523 bp</w:t>
      </w:r>
      <w:r w:rsidR="00334177" w:rsidRPr="00A0025F">
        <w:rPr>
          <w:rFonts w:eastAsia="SimSun"/>
          <w:lang w:eastAsia="zh-CN"/>
        </w:rPr>
        <w:t xml:space="preserve">) </w:t>
      </w:r>
      <w:r w:rsidR="009E0F54" w:rsidRPr="00A0025F">
        <w:rPr>
          <w:rFonts w:eastAsia="SimSun"/>
          <w:lang w:eastAsia="zh-CN"/>
        </w:rPr>
        <w:t xml:space="preserve">and ImpactVector </w:t>
      </w:r>
      <w:r w:rsidR="009D541D" w:rsidRPr="00A0025F">
        <w:rPr>
          <w:rFonts w:eastAsia="SimSun"/>
          <w:lang w:eastAsia="zh-CN"/>
        </w:rPr>
        <w:t>(IV)-</w:t>
      </w:r>
      <w:r w:rsidR="009E0F54" w:rsidRPr="00A0025F">
        <w:rPr>
          <w:rFonts w:eastAsia="SimSun"/>
          <w:lang w:eastAsia="zh-CN"/>
        </w:rPr>
        <w:t>1.1 (cytoplasm expre</w:t>
      </w:r>
      <w:r w:rsidR="00D45D86" w:rsidRPr="00A0025F">
        <w:rPr>
          <w:rFonts w:eastAsia="SimSun"/>
          <w:lang w:eastAsia="zh-CN"/>
        </w:rPr>
        <w:t>ssion</w:t>
      </w:r>
      <w:r w:rsidR="00662274" w:rsidRPr="00A0025F">
        <w:rPr>
          <w:rFonts w:eastAsia="SimSun"/>
          <w:lang w:eastAsia="zh-CN"/>
        </w:rPr>
        <w:t xml:space="preserve"> vector</w:t>
      </w:r>
      <w:r w:rsidR="00D45D86" w:rsidRPr="00A0025F">
        <w:rPr>
          <w:rFonts w:eastAsia="SimSun"/>
          <w:lang w:eastAsia="zh-CN"/>
        </w:rPr>
        <w:t>)</w:t>
      </w:r>
      <w:r w:rsidR="00662274" w:rsidRPr="00A0025F">
        <w:rPr>
          <w:rFonts w:eastAsia="SimSun"/>
          <w:lang w:eastAsia="zh-CN"/>
        </w:rPr>
        <w:t xml:space="preserve"> with both</w:t>
      </w:r>
      <w:r w:rsidR="002F1C35" w:rsidRPr="00A0025F">
        <w:rPr>
          <w:rFonts w:eastAsia="SimSun"/>
          <w:lang w:eastAsia="zh-CN"/>
        </w:rPr>
        <w:t xml:space="preserve"> </w:t>
      </w:r>
      <w:r w:rsidR="00B73139" w:rsidRPr="00A0025F">
        <w:rPr>
          <w:rFonts w:eastAsia="SimSun"/>
          <w:i/>
          <w:lang w:eastAsia="zh-CN"/>
        </w:rPr>
        <w:t>BglII</w:t>
      </w:r>
      <w:r w:rsidR="009E0F54" w:rsidRPr="00A0025F">
        <w:rPr>
          <w:rFonts w:eastAsia="SimSun"/>
          <w:lang w:eastAsia="zh-CN"/>
        </w:rPr>
        <w:t xml:space="preserve"> and </w:t>
      </w:r>
      <w:r w:rsidR="00B73139" w:rsidRPr="00A0025F">
        <w:rPr>
          <w:rFonts w:eastAsia="SimSun"/>
          <w:i/>
          <w:lang w:eastAsia="zh-CN"/>
        </w:rPr>
        <w:t>NcoI</w:t>
      </w:r>
      <w:r w:rsidR="009E0F54" w:rsidRPr="00A0025F">
        <w:rPr>
          <w:rFonts w:eastAsia="SimSun"/>
          <w:lang w:eastAsia="zh-CN"/>
        </w:rPr>
        <w:t>.</w:t>
      </w:r>
    </w:p>
    <w:p w14:paraId="2B5DFF64" w14:textId="77777777" w:rsidR="00CC7DF1" w:rsidRPr="00A0025F" w:rsidRDefault="00CC7DF1" w:rsidP="0062364D">
      <w:pPr>
        <w:widowControl/>
        <w:adjustRightInd w:val="0"/>
        <w:contextualSpacing w:val="0"/>
        <w:jc w:val="left"/>
      </w:pPr>
    </w:p>
    <w:p w14:paraId="379E7F76" w14:textId="03B73AA3" w:rsidR="00F657DB" w:rsidRPr="00A0025F" w:rsidRDefault="00CC7DF1" w:rsidP="0062364D">
      <w:pPr>
        <w:widowControl/>
        <w:adjustRightInd w:val="0"/>
        <w:contextualSpacing w:val="0"/>
        <w:jc w:val="left"/>
        <w:rPr>
          <w:rFonts w:eastAsia="SimSun"/>
          <w:lang w:eastAsia="zh-CN"/>
        </w:rPr>
      </w:pPr>
      <w:r w:rsidRPr="00A0025F">
        <w:rPr>
          <w:rFonts w:eastAsia="BatangChe"/>
          <w:lang w:eastAsia="ko-KR"/>
        </w:rPr>
        <w:t xml:space="preserve">1.6 </w:t>
      </w:r>
      <w:r w:rsidR="00F01B88" w:rsidRPr="00A0025F">
        <w:rPr>
          <w:rFonts w:eastAsia="BatangChe"/>
          <w:lang w:eastAsia="ko-KR"/>
        </w:rPr>
        <w:t>Ligate</w:t>
      </w:r>
      <w:r w:rsidR="00F01B88" w:rsidRPr="00A0025F">
        <w:rPr>
          <w:rFonts w:eastAsia="SimSun"/>
          <w:lang w:eastAsia="zh-CN"/>
        </w:rPr>
        <w:t xml:space="preserve"> the</w:t>
      </w:r>
      <w:r w:rsidR="00334177" w:rsidRPr="00A0025F">
        <w:rPr>
          <w:rFonts w:eastAsia="SimSun"/>
          <w:lang w:eastAsia="zh-CN"/>
        </w:rPr>
        <w:t xml:space="preserve"> large </w:t>
      </w:r>
      <w:r w:rsidR="00E726D9" w:rsidRPr="00A0025F">
        <w:rPr>
          <w:rFonts w:eastAsia="SimSun"/>
          <w:lang w:eastAsia="zh-CN"/>
        </w:rPr>
        <w:t xml:space="preserve">digested </w:t>
      </w:r>
      <w:r w:rsidR="00662274" w:rsidRPr="00A0025F">
        <w:rPr>
          <w:rFonts w:eastAsia="SimSun"/>
          <w:lang w:eastAsia="zh-CN"/>
        </w:rPr>
        <w:t xml:space="preserve">gel purified </w:t>
      </w:r>
      <w:r w:rsidR="00E726D9" w:rsidRPr="00A0025F">
        <w:rPr>
          <w:rFonts w:eastAsia="SimSun"/>
          <w:i/>
          <w:lang w:eastAsia="zh-CN"/>
        </w:rPr>
        <w:t>ZmCCR1</w:t>
      </w:r>
      <w:r w:rsidR="00E726D9" w:rsidRPr="00A0025F">
        <w:rPr>
          <w:rFonts w:eastAsia="SimSun"/>
          <w:lang w:eastAsia="zh-CN"/>
        </w:rPr>
        <w:t xml:space="preserve"> </w:t>
      </w:r>
      <w:r w:rsidR="00334177" w:rsidRPr="00A0025F">
        <w:rPr>
          <w:rFonts w:eastAsia="SimSun"/>
          <w:lang w:eastAsia="zh-CN"/>
        </w:rPr>
        <w:t>fragment (</w:t>
      </w:r>
      <w:r w:rsidR="009E0F54" w:rsidRPr="00A0025F">
        <w:rPr>
          <w:rFonts w:eastAsia="SimSun"/>
          <w:lang w:eastAsia="zh-CN"/>
        </w:rPr>
        <w:t>523 bp</w:t>
      </w:r>
      <w:r w:rsidR="00334177" w:rsidRPr="00A0025F">
        <w:rPr>
          <w:rFonts w:eastAsia="SimSun"/>
          <w:lang w:eastAsia="zh-CN"/>
        </w:rPr>
        <w:t>)</w:t>
      </w:r>
      <w:r w:rsidR="009E0F54" w:rsidRPr="00A0025F">
        <w:rPr>
          <w:rFonts w:eastAsia="SimSun"/>
          <w:lang w:eastAsia="zh-CN"/>
        </w:rPr>
        <w:t xml:space="preserve"> into the </w:t>
      </w:r>
      <w:r w:rsidR="00E726D9" w:rsidRPr="00A0025F">
        <w:rPr>
          <w:rFonts w:eastAsia="SimSun"/>
          <w:lang w:eastAsia="zh-CN"/>
        </w:rPr>
        <w:t xml:space="preserve">digested </w:t>
      </w:r>
      <w:r w:rsidR="00662274" w:rsidRPr="00A0025F">
        <w:rPr>
          <w:rFonts w:eastAsia="SimSun"/>
          <w:lang w:eastAsia="zh-CN"/>
        </w:rPr>
        <w:t xml:space="preserve">gel purified </w:t>
      </w:r>
      <w:r w:rsidR="009E0F54" w:rsidRPr="00A0025F">
        <w:rPr>
          <w:rFonts w:eastAsia="SimSun"/>
          <w:lang w:eastAsia="zh-CN"/>
        </w:rPr>
        <w:t>IV</w:t>
      </w:r>
      <w:r w:rsidR="009D541D" w:rsidRPr="00A0025F">
        <w:rPr>
          <w:rFonts w:eastAsia="SimSun"/>
          <w:lang w:eastAsia="zh-CN"/>
        </w:rPr>
        <w:t>-</w:t>
      </w:r>
      <w:r w:rsidR="009E0F54" w:rsidRPr="00A0025F">
        <w:rPr>
          <w:rFonts w:eastAsia="SimSun"/>
          <w:lang w:eastAsia="zh-CN"/>
        </w:rPr>
        <w:t>1.1</w:t>
      </w:r>
      <w:r w:rsidR="00334177" w:rsidRPr="00A0025F">
        <w:rPr>
          <w:rFonts w:eastAsia="SimSun"/>
          <w:lang w:eastAsia="zh-CN"/>
        </w:rPr>
        <w:t>.</w:t>
      </w:r>
    </w:p>
    <w:p w14:paraId="0A4D1955" w14:textId="77777777" w:rsidR="00CC7DF1" w:rsidRPr="00A0025F" w:rsidRDefault="00CC7DF1" w:rsidP="0062364D">
      <w:pPr>
        <w:widowControl/>
        <w:adjustRightInd w:val="0"/>
        <w:contextualSpacing w:val="0"/>
        <w:jc w:val="left"/>
      </w:pPr>
    </w:p>
    <w:p w14:paraId="568CAEA1" w14:textId="6A9C197A" w:rsidR="00382BC8" w:rsidRPr="00A0025F" w:rsidRDefault="00CC7DF1" w:rsidP="0062364D">
      <w:pPr>
        <w:widowControl/>
        <w:adjustRightInd w:val="0"/>
        <w:contextualSpacing w:val="0"/>
        <w:jc w:val="left"/>
        <w:rPr>
          <w:rFonts w:eastAsia="SimSun"/>
          <w:lang w:eastAsia="zh-CN"/>
        </w:rPr>
      </w:pPr>
      <w:r w:rsidRPr="00A0025F">
        <w:rPr>
          <w:rFonts w:eastAsia="SimSun"/>
          <w:lang w:eastAsia="zh-CN"/>
        </w:rPr>
        <w:t xml:space="preserve">1.7 </w:t>
      </w:r>
      <w:r w:rsidR="00E302C2" w:rsidRPr="00A0025F">
        <w:rPr>
          <w:rFonts w:eastAsia="SimSun"/>
          <w:lang w:eastAsia="zh-CN"/>
        </w:rPr>
        <w:t>D</w:t>
      </w:r>
      <w:r w:rsidR="00CF6C32" w:rsidRPr="00A0025F">
        <w:rPr>
          <w:rFonts w:eastAsia="SimSun"/>
          <w:lang w:eastAsia="zh-CN"/>
        </w:rPr>
        <w:t xml:space="preserve">igest </w:t>
      </w:r>
      <w:r w:rsidR="00382BC8" w:rsidRPr="00A0025F">
        <w:rPr>
          <w:rFonts w:eastAsia="SimSun"/>
          <w:lang w:eastAsia="zh-CN"/>
        </w:rPr>
        <w:t xml:space="preserve">the </w:t>
      </w:r>
      <w:r w:rsidR="00382BC8" w:rsidRPr="00A0025F">
        <w:rPr>
          <w:rFonts w:eastAsia="SimSun"/>
          <w:i/>
          <w:lang w:eastAsia="zh-CN"/>
        </w:rPr>
        <w:t>pGEM-T</w:t>
      </w:r>
      <w:r w:rsidR="00662274" w:rsidRPr="00A0025F">
        <w:rPr>
          <w:rFonts w:eastAsia="SimSun"/>
          <w:i/>
          <w:lang w:eastAsia="zh-CN"/>
        </w:rPr>
        <w:t>::ZmCCR1</w:t>
      </w:r>
      <w:r w:rsidR="00662274" w:rsidRPr="00A0025F">
        <w:rPr>
          <w:rFonts w:eastAsia="SimSun"/>
          <w:lang w:eastAsia="zh-CN"/>
        </w:rPr>
        <w:t>(</w:t>
      </w:r>
      <w:r w:rsidR="009E0F54" w:rsidRPr="00A0025F">
        <w:rPr>
          <w:rFonts w:eastAsia="SimSun"/>
          <w:lang w:eastAsia="zh-CN"/>
        </w:rPr>
        <w:t xml:space="preserve">285 bp </w:t>
      </w:r>
      <w:r w:rsidR="00662274" w:rsidRPr="00A0025F">
        <w:rPr>
          <w:rFonts w:eastAsia="SimSun"/>
          <w:lang w:eastAsia="zh-CN"/>
        </w:rPr>
        <w:t>)</w:t>
      </w:r>
      <w:r w:rsidR="009E0F54" w:rsidRPr="00A0025F">
        <w:rPr>
          <w:rFonts w:eastAsia="SimSun"/>
          <w:lang w:eastAsia="zh-CN"/>
        </w:rPr>
        <w:t xml:space="preserve"> </w:t>
      </w:r>
      <w:r w:rsidR="00382BC8" w:rsidRPr="00A0025F">
        <w:rPr>
          <w:rFonts w:eastAsia="SimSun"/>
          <w:lang w:eastAsia="zh-CN"/>
        </w:rPr>
        <w:t xml:space="preserve">and </w:t>
      </w:r>
      <w:r w:rsidR="00382BC8" w:rsidRPr="00A0025F">
        <w:rPr>
          <w:rFonts w:eastAsia="SimSun"/>
          <w:i/>
          <w:lang w:eastAsia="zh-CN"/>
        </w:rPr>
        <w:t>IV</w:t>
      </w:r>
      <w:r w:rsidR="009D541D" w:rsidRPr="00A0025F">
        <w:rPr>
          <w:rFonts w:eastAsia="SimSun"/>
          <w:i/>
          <w:lang w:eastAsia="zh-CN"/>
        </w:rPr>
        <w:t>-</w:t>
      </w:r>
      <w:r w:rsidR="00382BC8" w:rsidRPr="00A0025F">
        <w:rPr>
          <w:rFonts w:eastAsia="SimSun"/>
          <w:i/>
          <w:lang w:eastAsia="zh-CN"/>
        </w:rPr>
        <w:t>1.1</w:t>
      </w:r>
      <w:r w:rsidR="00662274" w:rsidRPr="00A0025F">
        <w:rPr>
          <w:rFonts w:eastAsia="SimSun"/>
          <w:i/>
          <w:lang w:eastAsia="zh-CN"/>
        </w:rPr>
        <w:t>::ZmCCR1</w:t>
      </w:r>
      <w:r w:rsidR="00662274" w:rsidRPr="00A0025F">
        <w:rPr>
          <w:rFonts w:eastAsia="SimSun"/>
          <w:lang w:eastAsia="zh-CN"/>
        </w:rPr>
        <w:t>(523 bp)</w:t>
      </w:r>
      <w:r w:rsidR="00382BC8" w:rsidRPr="00A0025F">
        <w:rPr>
          <w:rFonts w:eastAsia="SimSun"/>
          <w:lang w:eastAsia="zh-CN"/>
        </w:rPr>
        <w:t xml:space="preserve"> with </w:t>
      </w:r>
      <w:r w:rsidR="00E726D9" w:rsidRPr="00A0025F">
        <w:rPr>
          <w:rFonts w:eastAsia="SimSun"/>
          <w:lang w:eastAsia="zh-CN"/>
        </w:rPr>
        <w:t xml:space="preserve">both </w:t>
      </w:r>
      <w:r w:rsidR="00382BC8" w:rsidRPr="00A0025F">
        <w:rPr>
          <w:rFonts w:eastAsia="SimSun"/>
          <w:i/>
          <w:lang w:eastAsia="zh-CN"/>
        </w:rPr>
        <w:t>BglII</w:t>
      </w:r>
      <w:r w:rsidR="00382BC8" w:rsidRPr="00A0025F">
        <w:rPr>
          <w:rFonts w:eastAsia="SimSun"/>
          <w:lang w:eastAsia="zh-CN"/>
        </w:rPr>
        <w:t xml:space="preserve"> and </w:t>
      </w:r>
      <w:r w:rsidR="00382BC8" w:rsidRPr="00A0025F">
        <w:rPr>
          <w:rFonts w:eastAsia="SimSun"/>
          <w:i/>
          <w:lang w:eastAsia="zh-CN"/>
        </w:rPr>
        <w:t>SacI</w:t>
      </w:r>
      <w:r w:rsidR="00CF6C32" w:rsidRPr="00A0025F">
        <w:rPr>
          <w:rFonts w:eastAsia="SimSun"/>
          <w:lang w:eastAsia="zh-CN"/>
        </w:rPr>
        <w:t xml:space="preserve"> in order to insert the small fragment into the </w:t>
      </w:r>
      <w:r w:rsidR="00CF6C32" w:rsidRPr="00A0025F">
        <w:rPr>
          <w:rFonts w:eastAsia="SimSun"/>
          <w:i/>
          <w:lang w:eastAsia="zh-CN"/>
        </w:rPr>
        <w:t>IV-1.1::ZmCCR1</w:t>
      </w:r>
      <w:r w:rsidR="0062364D" w:rsidRPr="00A0025F">
        <w:rPr>
          <w:rFonts w:eastAsia="SimSun"/>
          <w:lang w:eastAsia="zh-CN"/>
        </w:rPr>
        <w:t>(523 bp)</w:t>
      </w:r>
      <w:r w:rsidR="00382BC8" w:rsidRPr="00A0025F">
        <w:rPr>
          <w:rFonts w:eastAsia="SimSun"/>
          <w:lang w:eastAsia="zh-CN"/>
        </w:rPr>
        <w:t xml:space="preserve">. </w:t>
      </w:r>
    </w:p>
    <w:p w14:paraId="5FF0EC14" w14:textId="77777777" w:rsidR="00CC7DF1" w:rsidRPr="00A0025F" w:rsidRDefault="00CC7DF1" w:rsidP="0062364D">
      <w:pPr>
        <w:widowControl/>
        <w:adjustRightInd w:val="0"/>
        <w:contextualSpacing w:val="0"/>
        <w:jc w:val="left"/>
      </w:pPr>
    </w:p>
    <w:p w14:paraId="6E142B61" w14:textId="0210BDE2" w:rsidR="00F657DB" w:rsidRPr="00A0025F" w:rsidRDefault="00CC7DF1" w:rsidP="0062364D">
      <w:pPr>
        <w:widowControl/>
        <w:adjustRightInd w:val="0"/>
        <w:contextualSpacing w:val="0"/>
        <w:jc w:val="left"/>
        <w:rPr>
          <w:rFonts w:eastAsia="SimSun"/>
          <w:lang w:eastAsia="zh-CN"/>
        </w:rPr>
      </w:pPr>
      <w:r w:rsidRPr="00A0025F">
        <w:rPr>
          <w:rFonts w:eastAsia="BatangChe"/>
          <w:lang w:eastAsia="ko-KR"/>
        </w:rPr>
        <w:t xml:space="preserve">1.8 </w:t>
      </w:r>
      <w:r w:rsidR="008E5C67" w:rsidRPr="00A0025F">
        <w:rPr>
          <w:rFonts w:eastAsia="BatangChe"/>
          <w:lang w:eastAsia="ko-KR"/>
        </w:rPr>
        <w:t>Ligate</w:t>
      </w:r>
      <w:r w:rsidR="008E5C67" w:rsidRPr="00A0025F">
        <w:rPr>
          <w:rFonts w:eastAsia="SimSun"/>
          <w:lang w:eastAsia="zh-CN"/>
        </w:rPr>
        <w:t xml:space="preserve"> </w:t>
      </w:r>
      <w:r w:rsidR="008E5C67" w:rsidRPr="00A0025F">
        <w:rPr>
          <w:rFonts w:eastAsia="BemboStd"/>
        </w:rPr>
        <w:t>the</w:t>
      </w:r>
      <w:r w:rsidR="00382BC8" w:rsidRPr="00A0025F">
        <w:rPr>
          <w:rFonts w:eastAsia="BemboStd"/>
        </w:rPr>
        <w:t xml:space="preserve"> small </w:t>
      </w:r>
      <w:r w:rsidR="00E726D9" w:rsidRPr="00A0025F">
        <w:rPr>
          <w:rFonts w:eastAsia="BemboStd"/>
        </w:rPr>
        <w:t xml:space="preserve">digested gel purified </w:t>
      </w:r>
      <w:r w:rsidR="00E726D9" w:rsidRPr="00A0025F">
        <w:rPr>
          <w:rFonts w:eastAsia="BemboStd"/>
          <w:i/>
        </w:rPr>
        <w:t xml:space="preserve">ZmCCR1 </w:t>
      </w:r>
      <w:r w:rsidR="00382BC8" w:rsidRPr="00A0025F">
        <w:rPr>
          <w:rFonts w:eastAsia="BemboStd"/>
        </w:rPr>
        <w:t>fragment (</w:t>
      </w:r>
      <w:r w:rsidR="009E0F54" w:rsidRPr="00A0025F">
        <w:rPr>
          <w:rFonts w:eastAsia="SimSun"/>
          <w:lang w:eastAsia="zh-CN"/>
        </w:rPr>
        <w:t>285 bp</w:t>
      </w:r>
      <w:r w:rsidR="00382BC8" w:rsidRPr="00A0025F">
        <w:rPr>
          <w:rFonts w:eastAsia="SimSun"/>
          <w:lang w:eastAsia="zh-CN"/>
        </w:rPr>
        <w:t xml:space="preserve">) </w:t>
      </w:r>
      <w:r w:rsidR="003475DE" w:rsidRPr="00A0025F">
        <w:rPr>
          <w:rFonts w:eastAsia="BemboStd"/>
        </w:rPr>
        <w:t xml:space="preserve">into the </w:t>
      </w:r>
      <w:r w:rsidR="00E726D9" w:rsidRPr="00A0025F">
        <w:rPr>
          <w:rFonts w:eastAsia="BemboStd"/>
        </w:rPr>
        <w:t xml:space="preserve">digested gel purified </w:t>
      </w:r>
      <w:r w:rsidR="003475DE" w:rsidRPr="00A0025F">
        <w:rPr>
          <w:rFonts w:eastAsia="BemboStd"/>
          <w:i/>
        </w:rPr>
        <w:t>IV</w:t>
      </w:r>
      <w:r w:rsidR="009D541D" w:rsidRPr="00A0025F">
        <w:rPr>
          <w:rFonts w:eastAsia="BemboStd"/>
          <w:i/>
        </w:rPr>
        <w:t>-</w:t>
      </w:r>
      <w:r w:rsidR="003475DE" w:rsidRPr="00A0025F">
        <w:rPr>
          <w:rFonts w:eastAsia="BemboStd"/>
          <w:i/>
        </w:rPr>
        <w:t>1.1</w:t>
      </w:r>
      <w:r w:rsidR="00E726D9" w:rsidRPr="00A0025F">
        <w:rPr>
          <w:rFonts w:eastAsia="SimSun"/>
          <w:i/>
          <w:lang w:eastAsia="zh-CN"/>
        </w:rPr>
        <w:t>:</w:t>
      </w:r>
      <w:proofErr w:type="gramStart"/>
      <w:r w:rsidR="00E726D9" w:rsidRPr="00A0025F">
        <w:rPr>
          <w:rFonts w:eastAsia="SimSun"/>
          <w:i/>
          <w:lang w:eastAsia="zh-CN"/>
        </w:rPr>
        <w:t>:ZmCCR</w:t>
      </w:r>
      <w:r w:rsidR="002F1C35" w:rsidRPr="00A0025F">
        <w:rPr>
          <w:rFonts w:eastAsia="SimSun"/>
          <w:i/>
          <w:lang w:eastAsia="zh-CN"/>
        </w:rPr>
        <w:t>1</w:t>
      </w:r>
      <w:proofErr w:type="gramEnd"/>
      <w:r w:rsidR="00382BC8" w:rsidRPr="00A0025F">
        <w:rPr>
          <w:rFonts w:eastAsia="SimSun"/>
          <w:lang w:eastAsia="zh-CN"/>
        </w:rPr>
        <w:t>(</w:t>
      </w:r>
      <w:r w:rsidR="009E0F54" w:rsidRPr="00A0025F">
        <w:rPr>
          <w:rFonts w:eastAsia="SimSun"/>
          <w:lang w:eastAsia="zh-CN"/>
        </w:rPr>
        <w:t>523 bp</w:t>
      </w:r>
      <w:r w:rsidR="00382BC8" w:rsidRPr="00A0025F">
        <w:rPr>
          <w:rFonts w:eastAsia="SimSun"/>
          <w:lang w:eastAsia="zh-CN"/>
        </w:rPr>
        <w:t>)</w:t>
      </w:r>
      <w:r w:rsidR="00474E8F" w:rsidRPr="00A0025F">
        <w:rPr>
          <w:rFonts w:eastAsia="SimSun"/>
          <w:lang w:eastAsia="zh-CN"/>
        </w:rPr>
        <w:t>.</w:t>
      </w:r>
    </w:p>
    <w:p w14:paraId="57512B24" w14:textId="77777777" w:rsidR="00CC7DF1" w:rsidRPr="00A0025F" w:rsidRDefault="00CC7DF1" w:rsidP="0062364D">
      <w:pPr>
        <w:widowControl/>
        <w:adjustRightInd w:val="0"/>
        <w:contextualSpacing w:val="0"/>
        <w:jc w:val="left"/>
      </w:pPr>
    </w:p>
    <w:p w14:paraId="16D120BA" w14:textId="186C4A68" w:rsidR="00CF6C32" w:rsidRPr="00A0025F" w:rsidRDefault="00CC7DF1" w:rsidP="0062364D">
      <w:pPr>
        <w:widowControl/>
        <w:adjustRightInd w:val="0"/>
        <w:contextualSpacing w:val="0"/>
        <w:jc w:val="left"/>
        <w:rPr>
          <w:rFonts w:eastAsia="SimSun"/>
          <w:lang w:eastAsia="zh-CN"/>
        </w:rPr>
      </w:pPr>
      <w:r w:rsidRPr="00A0025F">
        <w:rPr>
          <w:rFonts w:eastAsia="SimSun"/>
          <w:lang w:eastAsia="zh-CN"/>
        </w:rPr>
        <w:t xml:space="preserve">1.9 </w:t>
      </w:r>
      <w:r w:rsidR="00CF6C32" w:rsidRPr="00A0025F">
        <w:rPr>
          <w:rFonts w:eastAsia="SimSun"/>
          <w:lang w:eastAsia="zh-CN"/>
        </w:rPr>
        <w:t>Clone</w:t>
      </w:r>
      <w:r w:rsidR="00E726D9" w:rsidRPr="00A0025F">
        <w:rPr>
          <w:rFonts w:eastAsia="SimSun"/>
          <w:lang w:eastAsia="zh-CN"/>
        </w:rPr>
        <w:t xml:space="preserve"> </w:t>
      </w:r>
      <w:r w:rsidR="00A4398B" w:rsidRPr="00A0025F">
        <w:rPr>
          <w:rFonts w:eastAsia="SimSun"/>
          <w:lang w:eastAsia="zh-CN"/>
        </w:rPr>
        <w:t>both 523 bp and 285 bp fragments into IV</w:t>
      </w:r>
      <w:r w:rsidR="009D541D" w:rsidRPr="00A0025F">
        <w:rPr>
          <w:rFonts w:eastAsia="SimSun"/>
          <w:lang w:eastAsia="zh-CN"/>
        </w:rPr>
        <w:t>-</w:t>
      </w:r>
      <w:r w:rsidR="00A4398B" w:rsidRPr="00A0025F">
        <w:rPr>
          <w:rFonts w:eastAsia="SimSun"/>
          <w:lang w:eastAsia="zh-CN"/>
        </w:rPr>
        <w:t>1.1</w:t>
      </w:r>
      <w:r w:rsidR="00CF6C32" w:rsidRPr="00A0025F">
        <w:rPr>
          <w:rFonts w:eastAsia="SimSun"/>
          <w:lang w:eastAsia="zh-CN"/>
        </w:rPr>
        <w:t xml:space="preserve"> to make</w:t>
      </w:r>
      <w:r w:rsidR="000001DE" w:rsidRPr="00A0025F">
        <w:rPr>
          <w:rFonts w:eastAsia="SimSun"/>
          <w:lang w:eastAsia="zh-CN"/>
        </w:rPr>
        <w:t xml:space="preserve"> </w:t>
      </w:r>
      <w:r w:rsidR="00A4398B" w:rsidRPr="00A0025F">
        <w:rPr>
          <w:rFonts w:eastAsia="SimSun"/>
          <w:lang w:eastAsia="zh-CN"/>
        </w:rPr>
        <w:t xml:space="preserve">the </w:t>
      </w:r>
      <w:r w:rsidR="003475DE" w:rsidRPr="00A0025F">
        <w:rPr>
          <w:rFonts w:eastAsia="BemboStd"/>
          <w:i/>
          <w:iCs/>
        </w:rPr>
        <w:t xml:space="preserve">ZmCCR1 </w:t>
      </w:r>
      <w:r w:rsidR="003475DE" w:rsidRPr="00A0025F">
        <w:rPr>
          <w:rFonts w:eastAsia="BemboStd"/>
        </w:rPr>
        <w:t>RNAi construct</w:t>
      </w:r>
      <w:r w:rsidR="00A4398B" w:rsidRPr="00A0025F">
        <w:rPr>
          <w:rFonts w:eastAsia="SimSun"/>
          <w:lang w:eastAsia="zh-CN"/>
        </w:rPr>
        <w:t xml:space="preserve">, which </w:t>
      </w:r>
      <w:r w:rsidR="003475DE" w:rsidRPr="00A0025F">
        <w:rPr>
          <w:rFonts w:eastAsia="BemboStd"/>
        </w:rPr>
        <w:t>ha</w:t>
      </w:r>
      <w:r w:rsidR="00A4398B" w:rsidRPr="00A0025F">
        <w:rPr>
          <w:rFonts w:eastAsia="SimSun"/>
          <w:lang w:eastAsia="zh-CN"/>
        </w:rPr>
        <w:t>s</w:t>
      </w:r>
      <w:r w:rsidR="003475DE" w:rsidRPr="00A0025F">
        <w:rPr>
          <w:rFonts w:eastAsia="BemboStd"/>
        </w:rPr>
        <w:t xml:space="preserve"> a 285</w:t>
      </w:r>
      <w:r w:rsidR="00476394" w:rsidRPr="00A0025F">
        <w:rPr>
          <w:rFonts w:eastAsia="BemboStd"/>
        </w:rPr>
        <w:t xml:space="preserve"> </w:t>
      </w:r>
      <w:r w:rsidR="003475DE" w:rsidRPr="00A0025F">
        <w:rPr>
          <w:rFonts w:eastAsia="BemboStd"/>
        </w:rPr>
        <w:t>bp inverted repeat sequence with a 238 bp spacer in the middle</w:t>
      </w:r>
      <w:r w:rsidR="00476394" w:rsidRPr="00A0025F">
        <w:rPr>
          <w:rFonts w:eastAsia="BemboStd"/>
        </w:rPr>
        <w:t xml:space="preserve"> </w:t>
      </w:r>
      <w:r w:rsidR="003475DE" w:rsidRPr="00A0025F">
        <w:rPr>
          <w:rFonts w:eastAsia="BemboStd"/>
        </w:rPr>
        <w:t>of the inverted repeat fragments</w:t>
      </w:r>
      <w:r w:rsidR="00A4398B" w:rsidRPr="00A0025F">
        <w:rPr>
          <w:rFonts w:eastAsia="SimSun"/>
          <w:lang w:eastAsia="zh-CN"/>
        </w:rPr>
        <w:t xml:space="preserve"> (see </w:t>
      </w:r>
      <w:r w:rsidR="004651F5" w:rsidRPr="00A0025F">
        <w:rPr>
          <w:rFonts w:eastAsia="SimSun"/>
          <w:lang w:eastAsia="zh-CN"/>
        </w:rPr>
        <w:t>F</w:t>
      </w:r>
      <w:r w:rsidR="00A4398B" w:rsidRPr="00A0025F">
        <w:rPr>
          <w:rFonts w:eastAsia="SimSun"/>
          <w:lang w:eastAsia="zh-CN"/>
        </w:rPr>
        <w:t xml:space="preserve">igure </w:t>
      </w:r>
      <w:r w:rsidR="004651F5" w:rsidRPr="00A0025F">
        <w:rPr>
          <w:rFonts w:eastAsia="SimSun"/>
          <w:lang w:eastAsia="zh-CN"/>
        </w:rPr>
        <w:t>1)</w:t>
      </w:r>
      <w:r w:rsidR="003475DE" w:rsidRPr="00A0025F">
        <w:rPr>
          <w:rFonts w:eastAsia="BemboStd"/>
        </w:rPr>
        <w:t>.</w:t>
      </w:r>
      <w:r w:rsidR="00A4398B" w:rsidRPr="00A0025F">
        <w:rPr>
          <w:rFonts w:eastAsia="SimSun"/>
          <w:lang w:eastAsia="zh-CN"/>
        </w:rPr>
        <w:t xml:space="preserve"> </w:t>
      </w:r>
    </w:p>
    <w:p w14:paraId="0D6F3E71" w14:textId="77777777" w:rsidR="00CC7DF1" w:rsidRPr="00A0025F" w:rsidRDefault="00CC7DF1" w:rsidP="0062364D">
      <w:pPr>
        <w:widowControl/>
        <w:adjustRightInd w:val="0"/>
        <w:contextualSpacing w:val="0"/>
        <w:jc w:val="left"/>
      </w:pPr>
    </w:p>
    <w:p w14:paraId="6FE1360A" w14:textId="0BB5DB82" w:rsidR="003E2EF5" w:rsidRPr="00A0025F" w:rsidRDefault="00CC7DF1" w:rsidP="0062364D">
      <w:pPr>
        <w:widowControl/>
        <w:adjustRightInd w:val="0"/>
        <w:contextualSpacing w:val="0"/>
        <w:jc w:val="left"/>
      </w:pPr>
      <w:r w:rsidRPr="00A0025F">
        <w:rPr>
          <w:rFonts w:eastAsia="SimSun"/>
          <w:lang w:eastAsia="zh-CN"/>
        </w:rPr>
        <w:t xml:space="preserve">1.10 </w:t>
      </w:r>
      <w:r w:rsidR="00F55E9A" w:rsidRPr="00A0025F">
        <w:rPr>
          <w:rFonts w:eastAsia="SimSun"/>
          <w:lang w:eastAsia="zh-CN"/>
        </w:rPr>
        <w:t xml:space="preserve">Transfer </w:t>
      </w:r>
      <w:r w:rsidR="00E726D9" w:rsidRPr="00A0025F">
        <w:rPr>
          <w:rFonts w:eastAsia="SimSun"/>
          <w:lang w:eastAsia="zh-CN"/>
        </w:rPr>
        <w:t xml:space="preserve">this </w:t>
      </w:r>
      <w:r w:rsidR="00F55E9A" w:rsidRPr="00A0025F">
        <w:rPr>
          <w:rFonts w:eastAsia="SimSun"/>
          <w:lang w:eastAsia="zh-CN"/>
        </w:rPr>
        <w:t xml:space="preserve">construct </w:t>
      </w:r>
      <w:r w:rsidR="00E726D9" w:rsidRPr="00A0025F">
        <w:rPr>
          <w:rFonts w:eastAsia="SimSun"/>
          <w:lang w:eastAsia="zh-CN"/>
        </w:rPr>
        <w:t xml:space="preserve">into </w:t>
      </w:r>
      <w:r w:rsidR="00E726D9" w:rsidRPr="00A0025F">
        <w:rPr>
          <w:rFonts w:eastAsia="SimSun"/>
          <w:i/>
          <w:lang w:eastAsia="zh-CN"/>
        </w:rPr>
        <w:t>E</w:t>
      </w:r>
      <w:r w:rsidR="000001DE" w:rsidRPr="00A0025F">
        <w:rPr>
          <w:rFonts w:eastAsia="SimSun"/>
          <w:i/>
          <w:lang w:eastAsia="zh-CN"/>
        </w:rPr>
        <w:t>scherichia</w:t>
      </w:r>
      <w:r w:rsidR="00E726D9" w:rsidRPr="00A0025F">
        <w:rPr>
          <w:rFonts w:eastAsia="SimSun"/>
          <w:i/>
          <w:lang w:eastAsia="zh-CN"/>
        </w:rPr>
        <w:t xml:space="preserve"> coli</w:t>
      </w:r>
      <w:r w:rsidR="000001DE" w:rsidRPr="00A0025F">
        <w:rPr>
          <w:rFonts w:eastAsia="SimSun"/>
          <w:i/>
          <w:lang w:eastAsia="zh-CN"/>
        </w:rPr>
        <w:t xml:space="preserve"> (E. coli)</w:t>
      </w:r>
      <w:r w:rsidR="00F55E9A" w:rsidRPr="00A0025F">
        <w:rPr>
          <w:rFonts w:eastAsia="SimSun"/>
          <w:lang w:eastAsia="zh-CN"/>
        </w:rPr>
        <w:t xml:space="preserve">, grow </w:t>
      </w:r>
      <w:r w:rsidR="00E302C2" w:rsidRPr="00A0025F">
        <w:rPr>
          <w:rFonts w:eastAsia="SimSun"/>
          <w:lang w:eastAsia="zh-CN"/>
        </w:rPr>
        <w:t xml:space="preserve">them </w:t>
      </w:r>
      <w:r w:rsidR="00F55E9A" w:rsidRPr="00A0025F">
        <w:rPr>
          <w:rFonts w:eastAsia="SimSun"/>
          <w:lang w:eastAsia="zh-CN"/>
        </w:rPr>
        <w:t>and</w:t>
      </w:r>
      <w:r w:rsidR="000F3E9D" w:rsidRPr="00A0025F">
        <w:rPr>
          <w:rFonts w:eastAsia="SimSun"/>
          <w:i/>
          <w:lang w:eastAsia="zh-CN"/>
        </w:rPr>
        <w:t xml:space="preserve"> </w:t>
      </w:r>
      <w:r w:rsidR="00E726D9" w:rsidRPr="00A0025F">
        <w:rPr>
          <w:rFonts w:eastAsia="SimSun"/>
          <w:lang w:eastAsia="zh-CN"/>
        </w:rPr>
        <w:t xml:space="preserve">perform a </w:t>
      </w:r>
      <w:r w:rsidR="00A4398B" w:rsidRPr="00A0025F">
        <w:rPr>
          <w:rFonts w:eastAsia="SimSun"/>
          <w:lang w:eastAsia="zh-CN"/>
        </w:rPr>
        <w:t>mid</w:t>
      </w:r>
      <w:r w:rsidR="00E726D9" w:rsidRPr="00A0025F">
        <w:rPr>
          <w:rFonts w:eastAsia="SimSun"/>
          <w:lang w:eastAsia="zh-CN"/>
        </w:rPr>
        <w:t>i</w:t>
      </w:r>
      <w:r w:rsidR="00A4398B" w:rsidRPr="00A0025F">
        <w:rPr>
          <w:rFonts w:eastAsia="SimSun"/>
          <w:lang w:eastAsia="zh-CN"/>
        </w:rPr>
        <w:t xml:space="preserve">-prep </w:t>
      </w:r>
      <w:r w:rsidR="00E726D9" w:rsidRPr="00A0025F">
        <w:rPr>
          <w:rFonts w:eastAsia="SimSun"/>
          <w:lang w:eastAsia="zh-CN"/>
        </w:rPr>
        <w:t xml:space="preserve">size </w:t>
      </w:r>
      <w:r w:rsidR="00A4398B" w:rsidRPr="00A0025F">
        <w:rPr>
          <w:rFonts w:eastAsia="SimSun"/>
          <w:lang w:eastAsia="zh-CN"/>
        </w:rPr>
        <w:t xml:space="preserve">plasmid DNA </w:t>
      </w:r>
      <w:r w:rsidR="00E726D9" w:rsidRPr="00A0025F">
        <w:rPr>
          <w:rFonts w:eastAsia="SimSun"/>
          <w:lang w:eastAsia="zh-CN"/>
        </w:rPr>
        <w:t xml:space="preserve">isolation </w:t>
      </w:r>
      <w:r w:rsidR="00A4398B" w:rsidRPr="00A0025F">
        <w:rPr>
          <w:rFonts w:eastAsia="SimSun"/>
          <w:lang w:eastAsia="zh-CN"/>
        </w:rPr>
        <w:t xml:space="preserve">to obtain enough plasmid DNA for maize </w:t>
      </w:r>
      <w:r w:rsidR="00F55E9A" w:rsidRPr="00A0025F">
        <w:rPr>
          <w:rFonts w:eastAsia="SimSun"/>
          <w:lang w:eastAsia="zh-CN"/>
        </w:rPr>
        <w:t xml:space="preserve">genetic </w:t>
      </w:r>
      <w:r w:rsidR="00A4398B" w:rsidRPr="00A0025F">
        <w:rPr>
          <w:rFonts w:eastAsia="SimSun"/>
          <w:lang w:eastAsia="zh-CN"/>
        </w:rPr>
        <w:t>transformation.</w:t>
      </w:r>
    </w:p>
    <w:p w14:paraId="2DE31FDC" w14:textId="77777777" w:rsidR="003E2EF5" w:rsidRPr="00EB6DF2" w:rsidRDefault="003E2EF5" w:rsidP="0062364D">
      <w:pPr>
        <w:rPr>
          <w:highlight w:val="yellow"/>
        </w:rPr>
      </w:pPr>
    </w:p>
    <w:p w14:paraId="7D4A0912" w14:textId="77777777" w:rsidR="003E2EF5" w:rsidRPr="00453A24" w:rsidRDefault="003E2EF5" w:rsidP="0062364D">
      <w:pPr>
        <w:rPr>
          <w:b/>
          <w:highlight w:val="yellow"/>
        </w:rPr>
      </w:pPr>
      <w:r w:rsidRPr="00453A24">
        <w:rPr>
          <w:b/>
          <w:highlight w:val="yellow"/>
        </w:rPr>
        <w:t xml:space="preserve">2. </w:t>
      </w:r>
      <w:r w:rsidR="00AC55C5" w:rsidRPr="00453A24">
        <w:rPr>
          <w:b/>
          <w:highlight w:val="yellow"/>
        </w:rPr>
        <w:t>Maize</w:t>
      </w:r>
      <w:r w:rsidRPr="00453A24">
        <w:rPr>
          <w:b/>
          <w:highlight w:val="yellow"/>
        </w:rPr>
        <w:t xml:space="preserve"> genetic transformation</w:t>
      </w:r>
    </w:p>
    <w:p w14:paraId="1C4AE2B0" w14:textId="77777777" w:rsidR="003E2EF5" w:rsidRPr="00453A24" w:rsidRDefault="003E2EF5" w:rsidP="0062364D">
      <w:pPr>
        <w:rPr>
          <w:b/>
          <w:highlight w:val="yellow"/>
        </w:rPr>
      </w:pPr>
    </w:p>
    <w:p w14:paraId="7FE74A2F" w14:textId="77777777" w:rsidR="003E2EF5" w:rsidRPr="00453A24" w:rsidRDefault="00D950B0" w:rsidP="0062364D">
      <w:pPr>
        <w:rPr>
          <w:rStyle w:val="Strong"/>
          <w:rFonts w:eastAsia="SimSun"/>
          <w:color w:val="auto"/>
          <w:highlight w:val="yellow"/>
          <w:lang w:eastAsia="zh-CN"/>
        </w:rPr>
      </w:pPr>
      <w:r w:rsidRPr="00453A24">
        <w:rPr>
          <w:rStyle w:val="Strong"/>
          <w:rFonts w:eastAsia="SimSun"/>
          <w:color w:val="auto"/>
          <w:highlight w:val="yellow"/>
          <w:lang w:eastAsia="zh-CN"/>
        </w:rPr>
        <w:t>Preparation of tungsten particles</w:t>
      </w:r>
    </w:p>
    <w:p w14:paraId="6715DB84" w14:textId="77777777" w:rsidR="003E2EF5" w:rsidRPr="00453A24" w:rsidRDefault="003E2EF5" w:rsidP="0062364D">
      <w:pPr>
        <w:rPr>
          <w:rStyle w:val="Strong"/>
          <w:rFonts w:eastAsia="SimSun"/>
          <w:color w:val="auto"/>
          <w:highlight w:val="yellow"/>
          <w:lang w:eastAsia="zh-CN"/>
        </w:rPr>
      </w:pPr>
    </w:p>
    <w:p w14:paraId="4A07FC46" w14:textId="572CCE99" w:rsidR="003E2EF5" w:rsidRPr="00453A24" w:rsidRDefault="00CC7DF1" w:rsidP="0062364D">
      <w:pPr>
        <w:rPr>
          <w:rStyle w:val="Strong"/>
          <w:rFonts w:eastAsia="SimSun"/>
          <w:b w:val="0"/>
          <w:color w:val="auto"/>
          <w:highlight w:val="yellow"/>
          <w:lang w:eastAsia="zh-CN"/>
        </w:rPr>
      </w:pPr>
      <w:r w:rsidRPr="00453A24">
        <w:rPr>
          <w:rStyle w:val="Strong"/>
          <w:rFonts w:eastAsia="SimSun"/>
          <w:b w:val="0"/>
          <w:color w:val="auto"/>
          <w:highlight w:val="yellow"/>
          <w:lang w:eastAsia="zh-CN"/>
        </w:rPr>
        <w:lastRenderedPageBreak/>
        <w:t xml:space="preserve">2.1 </w:t>
      </w:r>
      <w:r w:rsidR="00D45D86" w:rsidRPr="00453A24">
        <w:rPr>
          <w:rStyle w:val="Strong"/>
          <w:rFonts w:eastAsia="SimSun"/>
          <w:b w:val="0"/>
          <w:color w:val="auto"/>
          <w:highlight w:val="yellow"/>
          <w:lang w:eastAsia="zh-CN"/>
        </w:rPr>
        <w:t>Place</w:t>
      </w:r>
      <w:r w:rsidR="00D950B0" w:rsidRPr="00453A24">
        <w:rPr>
          <w:rStyle w:val="Strong"/>
          <w:rFonts w:eastAsia="SimSun"/>
          <w:b w:val="0"/>
          <w:color w:val="auto"/>
          <w:highlight w:val="yellow"/>
          <w:lang w:eastAsia="zh-CN"/>
        </w:rPr>
        <w:t xml:space="preserve"> 60 mg </w:t>
      </w:r>
      <w:r w:rsidR="00DC6CD3" w:rsidRPr="00453A24">
        <w:rPr>
          <w:rStyle w:val="Strong"/>
          <w:rFonts w:eastAsia="SimSun"/>
          <w:b w:val="0"/>
          <w:color w:val="auto"/>
          <w:highlight w:val="yellow"/>
          <w:lang w:eastAsia="zh-CN"/>
        </w:rPr>
        <w:t xml:space="preserve">of </w:t>
      </w:r>
      <w:r w:rsidR="00D950B0" w:rsidRPr="00453A24">
        <w:rPr>
          <w:rStyle w:val="Strong"/>
          <w:rFonts w:eastAsia="SimSun"/>
          <w:b w:val="0"/>
          <w:color w:val="auto"/>
          <w:highlight w:val="yellow"/>
          <w:lang w:eastAsia="zh-CN"/>
        </w:rPr>
        <w:t xml:space="preserve">tungsten </w:t>
      </w:r>
      <w:r w:rsidR="00DB34DE" w:rsidRPr="00453A24">
        <w:rPr>
          <w:rStyle w:val="Strong"/>
          <w:rFonts w:eastAsia="SimSun"/>
          <w:b w:val="0"/>
          <w:color w:val="auto"/>
          <w:highlight w:val="yellow"/>
          <w:lang w:eastAsia="zh-CN"/>
        </w:rPr>
        <w:t xml:space="preserve">beads </w:t>
      </w:r>
      <w:r w:rsidR="00D950B0" w:rsidRPr="00453A24">
        <w:rPr>
          <w:rStyle w:val="Strong"/>
          <w:rFonts w:eastAsia="SimSun"/>
          <w:b w:val="0"/>
          <w:color w:val="auto"/>
          <w:highlight w:val="yellow"/>
          <w:lang w:eastAsia="zh-CN"/>
        </w:rPr>
        <w:t>(M10)</w:t>
      </w:r>
      <w:r w:rsidR="00353270" w:rsidRPr="00453A24">
        <w:rPr>
          <w:rStyle w:val="Strong"/>
          <w:rFonts w:eastAsia="SimSun"/>
          <w:b w:val="0"/>
          <w:color w:val="auto"/>
          <w:highlight w:val="yellow"/>
          <w:lang w:eastAsia="zh-CN"/>
        </w:rPr>
        <w:t xml:space="preserve"> </w:t>
      </w:r>
      <w:r w:rsidR="00D45D86" w:rsidRPr="00453A24">
        <w:rPr>
          <w:rStyle w:val="Strong"/>
          <w:rFonts w:eastAsia="SimSun"/>
          <w:b w:val="0"/>
          <w:color w:val="auto"/>
          <w:highlight w:val="yellow"/>
          <w:lang w:eastAsia="zh-CN"/>
        </w:rPr>
        <w:t>in a 1.5 ml tube</w:t>
      </w:r>
      <w:r w:rsidR="00527F80" w:rsidRPr="00453A24">
        <w:rPr>
          <w:rStyle w:val="Strong"/>
          <w:rFonts w:eastAsia="SimSun"/>
          <w:b w:val="0"/>
          <w:color w:val="auto"/>
          <w:highlight w:val="yellow"/>
          <w:lang w:eastAsia="zh-CN"/>
        </w:rPr>
        <w:t xml:space="preserve"> </w:t>
      </w:r>
      <w:r w:rsidR="00DC6CD3" w:rsidRPr="00453A24">
        <w:rPr>
          <w:rStyle w:val="Strong"/>
          <w:rFonts w:eastAsia="SimSun"/>
          <w:b w:val="0"/>
          <w:color w:val="auto"/>
          <w:highlight w:val="yellow"/>
          <w:lang w:eastAsia="zh-CN"/>
        </w:rPr>
        <w:t xml:space="preserve">and </w:t>
      </w:r>
      <w:r w:rsidR="00527F80" w:rsidRPr="00453A24">
        <w:rPr>
          <w:rStyle w:val="Strong"/>
          <w:rFonts w:eastAsia="SimSun"/>
          <w:b w:val="0"/>
          <w:color w:val="auto"/>
          <w:highlight w:val="yellow"/>
          <w:lang w:eastAsia="zh-CN"/>
        </w:rPr>
        <w:t>wash</w:t>
      </w:r>
      <w:r w:rsidR="00DC6CD3" w:rsidRPr="00453A24">
        <w:rPr>
          <w:rStyle w:val="Strong"/>
          <w:rFonts w:eastAsia="SimSun"/>
          <w:b w:val="0"/>
          <w:color w:val="auto"/>
          <w:highlight w:val="yellow"/>
          <w:lang w:eastAsia="zh-CN"/>
        </w:rPr>
        <w:t xml:space="preserve"> </w:t>
      </w:r>
      <w:r w:rsidR="00353270" w:rsidRPr="00453A24">
        <w:rPr>
          <w:rStyle w:val="Strong"/>
          <w:rFonts w:eastAsia="SimSun"/>
          <w:b w:val="0"/>
          <w:color w:val="auto"/>
          <w:highlight w:val="yellow"/>
          <w:lang w:eastAsia="zh-CN"/>
        </w:rPr>
        <w:t>with 1 ml of 70</w:t>
      </w:r>
      <w:r w:rsidR="00832570" w:rsidRPr="00453A24">
        <w:rPr>
          <w:rStyle w:val="Strong"/>
          <w:rFonts w:eastAsia="SimSun"/>
          <w:b w:val="0"/>
          <w:color w:val="auto"/>
          <w:highlight w:val="yellow"/>
          <w:lang w:eastAsia="zh-CN"/>
        </w:rPr>
        <w:t xml:space="preserve"> </w:t>
      </w:r>
      <w:r w:rsidR="00546A60" w:rsidRPr="00453A24">
        <w:rPr>
          <w:rStyle w:val="Strong"/>
          <w:rFonts w:eastAsia="SimSun"/>
          <w:b w:val="0"/>
          <w:color w:val="auto"/>
          <w:highlight w:val="yellow"/>
          <w:lang w:eastAsia="zh-CN"/>
        </w:rPr>
        <w:t xml:space="preserve">% ethanol </w:t>
      </w:r>
      <w:r w:rsidR="00DC6CD3" w:rsidRPr="00453A24">
        <w:rPr>
          <w:rStyle w:val="Strong"/>
          <w:rFonts w:eastAsia="SimSun"/>
          <w:b w:val="0"/>
          <w:color w:val="auto"/>
          <w:highlight w:val="yellow"/>
          <w:lang w:eastAsia="zh-CN"/>
        </w:rPr>
        <w:t xml:space="preserve">by </w:t>
      </w:r>
      <w:proofErr w:type="spellStart"/>
      <w:r w:rsidR="00546A60" w:rsidRPr="00453A24">
        <w:rPr>
          <w:rStyle w:val="Strong"/>
          <w:rFonts w:eastAsia="SimSun"/>
          <w:b w:val="0"/>
          <w:color w:val="auto"/>
          <w:highlight w:val="yellow"/>
          <w:lang w:eastAsia="zh-CN"/>
        </w:rPr>
        <w:t>votexing</w:t>
      </w:r>
      <w:proofErr w:type="spellEnd"/>
      <w:r w:rsidR="00353270" w:rsidRPr="00453A24">
        <w:rPr>
          <w:rStyle w:val="Strong"/>
          <w:rFonts w:eastAsia="SimSun"/>
          <w:b w:val="0"/>
          <w:color w:val="auto"/>
          <w:highlight w:val="yellow"/>
          <w:lang w:eastAsia="zh-CN"/>
        </w:rPr>
        <w:t xml:space="preserve"> for 2 min.</w:t>
      </w:r>
      <w:r w:rsidR="00A23BA9">
        <w:rPr>
          <w:rStyle w:val="Strong"/>
          <w:rFonts w:eastAsia="SimSun"/>
          <w:b w:val="0"/>
          <w:color w:val="auto"/>
          <w:highlight w:val="yellow"/>
          <w:lang w:eastAsia="zh-CN"/>
        </w:rPr>
        <w:t xml:space="preserve"> </w:t>
      </w:r>
      <w:r w:rsidR="00353270" w:rsidRPr="00453A24">
        <w:rPr>
          <w:rStyle w:val="Strong"/>
          <w:rFonts w:eastAsia="SimSun"/>
          <w:b w:val="0"/>
          <w:color w:val="auto"/>
          <w:highlight w:val="yellow"/>
          <w:lang w:eastAsia="zh-CN"/>
        </w:rPr>
        <w:t>Incubate for 10 min</w:t>
      </w:r>
      <w:r w:rsidR="00527F80" w:rsidRPr="00453A24">
        <w:rPr>
          <w:rStyle w:val="Strong"/>
          <w:rFonts w:eastAsia="SimSun"/>
          <w:b w:val="0"/>
          <w:color w:val="auto"/>
          <w:highlight w:val="yellow"/>
          <w:lang w:eastAsia="zh-CN"/>
        </w:rPr>
        <w:t xml:space="preserve"> </w:t>
      </w:r>
      <w:r w:rsidR="00A34C76" w:rsidRPr="00453A24">
        <w:rPr>
          <w:rStyle w:val="Strong"/>
          <w:rFonts w:eastAsia="SimSun"/>
          <w:b w:val="0"/>
          <w:color w:val="auto"/>
          <w:highlight w:val="yellow"/>
          <w:lang w:eastAsia="zh-CN"/>
        </w:rPr>
        <w:t xml:space="preserve">at </w:t>
      </w:r>
      <w:r w:rsidR="00DB34DE" w:rsidRPr="00453A24">
        <w:rPr>
          <w:rStyle w:val="Strong"/>
          <w:rFonts w:eastAsia="SimSun"/>
          <w:b w:val="0"/>
          <w:color w:val="auto"/>
          <w:highlight w:val="yellow"/>
          <w:lang w:eastAsia="zh-CN"/>
        </w:rPr>
        <w:t>23</w:t>
      </w:r>
      <w:r w:rsidR="0062364D" w:rsidRPr="00453A24">
        <w:rPr>
          <w:rStyle w:val="Strong"/>
          <w:rFonts w:eastAsia="SimSun"/>
          <w:b w:val="0"/>
          <w:color w:val="auto"/>
          <w:highlight w:val="yellow"/>
          <w:lang w:eastAsia="zh-CN"/>
        </w:rPr>
        <w:t xml:space="preserve"> </w:t>
      </w:r>
      <w:r w:rsidR="00CA517F" w:rsidRPr="00453A24">
        <w:rPr>
          <w:rStyle w:val="Strong"/>
          <w:rFonts w:eastAsia="SimSun"/>
          <w:b w:val="0"/>
          <w:color w:val="auto"/>
          <w:highlight w:val="yellow"/>
          <w:lang w:eastAsia="zh-CN"/>
        </w:rPr>
        <w:t>°</w:t>
      </w:r>
      <w:r w:rsidR="00DB34DE" w:rsidRPr="00453A24">
        <w:rPr>
          <w:rStyle w:val="Strong"/>
          <w:rFonts w:eastAsia="SimSun"/>
          <w:b w:val="0"/>
          <w:color w:val="auto"/>
          <w:highlight w:val="yellow"/>
          <w:lang w:eastAsia="zh-CN"/>
        </w:rPr>
        <w:t>C</w:t>
      </w:r>
      <w:r w:rsidR="00353270" w:rsidRPr="00453A24">
        <w:rPr>
          <w:rStyle w:val="Strong"/>
          <w:rFonts w:eastAsia="SimSun"/>
          <w:b w:val="0"/>
          <w:color w:val="auto"/>
          <w:highlight w:val="yellow"/>
          <w:lang w:eastAsia="zh-CN"/>
        </w:rPr>
        <w:t xml:space="preserve"> </w:t>
      </w:r>
      <w:r w:rsidR="00B265C3" w:rsidRPr="00453A24">
        <w:rPr>
          <w:rStyle w:val="Strong"/>
          <w:rFonts w:eastAsia="SimSun"/>
          <w:b w:val="0"/>
          <w:color w:val="auto"/>
          <w:highlight w:val="yellow"/>
          <w:lang w:eastAsia="zh-CN"/>
        </w:rPr>
        <w:t xml:space="preserve">then </w:t>
      </w:r>
      <w:r w:rsidR="00353270" w:rsidRPr="00453A24">
        <w:rPr>
          <w:rStyle w:val="Strong"/>
          <w:rFonts w:eastAsia="SimSun"/>
          <w:b w:val="0"/>
          <w:color w:val="auto"/>
          <w:highlight w:val="yellow"/>
          <w:lang w:eastAsia="zh-CN"/>
        </w:rPr>
        <w:t xml:space="preserve">centrifuge at </w:t>
      </w:r>
      <w:r w:rsidR="00E302C2" w:rsidRPr="00453A24">
        <w:rPr>
          <w:rStyle w:val="Strong"/>
          <w:rFonts w:eastAsia="SimSun"/>
          <w:b w:val="0"/>
          <w:color w:val="auto"/>
          <w:highlight w:val="yellow"/>
          <w:lang w:eastAsia="zh-CN"/>
        </w:rPr>
        <w:t xml:space="preserve">18,894 x g </w:t>
      </w:r>
      <w:r w:rsidR="00353270" w:rsidRPr="00453A24">
        <w:rPr>
          <w:rStyle w:val="Strong"/>
          <w:rFonts w:eastAsia="SimSun"/>
          <w:b w:val="0"/>
          <w:color w:val="auto"/>
          <w:highlight w:val="yellow"/>
          <w:lang w:eastAsia="zh-CN"/>
        </w:rPr>
        <w:t>for 2 min</w:t>
      </w:r>
      <w:r w:rsidR="00DB34DE" w:rsidRPr="00453A24">
        <w:rPr>
          <w:rStyle w:val="Strong"/>
          <w:rFonts w:eastAsia="SimSun"/>
          <w:b w:val="0"/>
          <w:color w:val="auto"/>
          <w:highlight w:val="yellow"/>
          <w:lang w:eastAsia="zh-CN"/>
        </w:rPr>
        <w:t xml:space="preserve"> and discard the superna</w:t>
      </w:r>
      <w:r w:rsidR="00AD2327" w:rsidRPr="00453A24">
        <w:rPr>
          <w:rStyle w:val="Strong"/>
          <w:rFonts w:eastAsia="SimSun"/>
          <w:b w:val="0"/>
          <w:color w:val="auto"/>
          <w:highlight w:val="yellow"/>
          <w:lang w:eastAsia="zh-CN"/>
        </w:rPr>
        <w:t>ta</w:t>
      </w:r>
      <w:r w:rsidR="00DB34DE" w:rsidRPr="00453A24">
        <w:rPr>
          <w:rStyle w:val="Strong"/>
          <w:rFonts w:eastAsia="SimSun"/>
          <w:b w:val="0"/>
          <w:color w:val="auto"/>
          <w:highlight w:val="yellow"/>
          <w:lang w:eastAsia="zh-CN"/>
        </w:rPr>
        <w:t>nt.</w:t>
      </w:r>
    </w:p>
    <w:p w14:paraId="21F3DEB4" w14:textId="77777777" w:rsidR="00CC7DF1" w:rsidRPr="00453A24" w:rsidRDefault="00CC7DF1" w:rsidP="0062364D">
      <w:pPr>
        <w:rPr>
          <w:rStyle w:val="Strong"/>
          <w:rFonts w:eastAsia="SimSun"/>
          <w:b w:val="0"/>
          <w:color w:val="auto"/>
          <w:highlight w:val="yellow"/>
          <w:lang w:eastAsia="zh-CN"/>
        </w:rPr>
      </w:pPr>
    </w:p>
    <w:p w14:paraId="3AC081A6" w14:textId="75DE0844" w:rsidR="003E2EF5" w:rsidRPr="00453A24" w:rsidRDefault="00A23BA9" w:rsidP="0062364D">
      <w:pPr>
        <w:rPr>
          <w:rStyle w:val="Strong"/>
          <w:rFonts w:eastAsia="SimSun"/>
          <w:b w:val="0"/>
          <w:color w:val="auto"/>
          <w:highlight w:val="yellow"/>
          <w:lang w:eastAsia="zh-CN"/>
        </w:rPr>
      </w:pPr>
      <w:r>
        <w:rPr>
          <w:rStyle w:val="Strong"/>
          <w:rFonts w:eastAsia="SimSun"/>
          <w:b w:val="0"/>
          <w:color w:val="auto"/>
          <w:highlight w:val="yellow"/>
          <w:lang w:eastAsia="zh-CN"/>
        </w:rPr>
        <w:t>2.2</w:t>
      </w:r>
      <w:r w:rsidR="00CC7DF1" w:rsidRPr="00453A24">
        <w:rPr>
          <w:rStyle w:val="Strong"/>
          <w:rFonts w:eastAsia="SimSun"/>
          <w:b w:val="0"/>
          <w:color w:val="auto"/>
          <w:highlight w:val="yellow"/>
          <w:lang w:eastAsia="zh-CN"/>
        </w:rPr>
        <w:t xml:space="preserve"> </w:t>
      </w:r>
      <w:r w:rsidR="00546A60" w:rsidRPr="00453A24">
        <w:rPr>
          <w:rStyle w:val="Strong"/>
          <w:rFonts w:eastAsia="SimSun"/>
          <w:b w:val="0"/>
          <w:color w:val="auto"/>
          <w:highlight w:val="yellow"/>
          <w:lang w:eastAsia="zh-CN"/>
        </w:rPr>
        <w:t xml:space="preserve">Wash </w:t>
      </w:r>
      <w:r w:rsidR="00E726D9" w:rsidRPr="00453A24">
        <w:rPr>
          <w:rStyle w:val="Strong"/>
          <w:rFonts w:eastAsia="SimSun"/>
          <w:b w:val="0"/>
          <w:color w:val="auto"/>
          <w:highlight w:val="yellow"/>
          <w:lang w:eastAsia="zh-CN"/>
        </w:rPr>
        <w:t>t</w:t>
      </w:r>
      <w:r w:rsidR="00E302C2" w:rsidRPr="00453A24">
        <w:rPr>
          <w:rStyle w:val="Strong"/>
          <w:rFonts w:eastAsia="SimSun"/>
          <w:b w:val="0"/>
          <w:color w:val="auto"/>
          <w:highlight w:val="yellow"/>
          <w:lang w:eastAsia="zh-CN"/>
        </w:rPr>
        <w:t>hree</w:t>
      </w:r>
      <w:r w:rsidR="00E726D9" w:rsidRPr="00453A24">
        <w:rPr>
          <w:rStyle w:val="Strong"/>
          <w:rFonts w:eastAsia="SimSun"/>
          <w:b w:val="0"/>
          <w:color w:val="auto"/>
          <w:highlight w:val="yellow"/>
          <w:lang w:eastAsia="zh-CN"/>
        </w:rPr>
        <w:t xml:space="preserve"> times </w:t>
      </w:r>
      <w:r w:rsidR="00546A60" w:rsidRPr="00453A24">
        <w:rPr>
          <w:rStyle w:val="Strong"/>
          <w:rFonts w:eastAsia="SimSun"/>
          <w:b w:val="0"/>
          <w:color w:val="auto"/>
          <w:highlight w:val="yellow"/>
          <w:lang w:eastAsia="zh-CN"/>
        </w:rPr>
        <w:t xml:space="preserve">with 1 ml </w:t>
      </w:r>
      <w:r w:rsidR="00B265C3" w:rsidRPr="00453A24">
        <w:rPr>
          <w:rStyle w:val="Strong"/>
          <w:rFonts w:eastAsia="SimSun"/>
          <w:b w:val="0"/>
          <w:color w:val="auto"/>
          <w:highlight w:val="yellow"/>
          <w:lang w:eastAsia="zh-CN"/>
        </w:rPr>
        <w:t xml:space="preserve">of </w:t>
      </w:r>
      <w:r w:rsidR="00546A60" w:rsidRPr="00453A24">
        <w:rPr>
          <w:rStyle w:val="Strong"/>
          <w:rFonts w:eastAsia="SimSun"/>
          <w:b w:val="0"/>
          <w:color w:val="auto"/>
          <w:highlight w:val="yellow"/>
          <w:lang w:eastAsia="zh-CN"/>
        </w:rPr>
        <w:t>100</w:t>
      </w:r>
      <w:r w:rsidR="00832570" w:rsidRPr="00453A24">
        <w:rPr>
          <w:rStyle w:val="Strong"/>
          <w:rFonts w:eastAsia="SimSun"/>
          <w:b w:val="0"/>
          <w:color w:val="auto"/>
          <w:highlight w:val="yellow"/>
          <w:lang w:eastAsia="zh-CN"/>
        </w:rPr>
        <w:t xml:space="preserve"> </w:t>
      </w:r>
      <w:r w:rsidR="00D123B2" w:rsidRPr="00453A24">
        <w:rPr>
          <w:rStyle w:val="Strong"/>
          <w:rFonts w:eastAsia="SimSun"/>
          <w:b w:val="0"/>
          <w:color w:val="auto"/>
          <w:highlight w:val="yellow"/>
          <w:lang w:eastAsia="zh-CN"/>
        </w:rPr>
        <w:t xml:space="preserve">% ethanol, </w:t>
      </w:r>
      <w:r w:rsidR="00E726D9" w:rsidRPr="00453A24">
        <w:rPr>
          <w:rStyle w:val="Strong"/>
          <w:rFonts w:eastAsia="SimSun"/>
          <w:b w:val="0"/>
          <w:color w:val="auto"/>
          <w:highlight w:val="yellow"/>
          <w:lang w:eastAsia="zh-CN"/>
        </w:rPr>
        <w:t xml:space="preserve">centrifuging </w:t>
      </w:r>
      <w:r w:rsidR="00546A60" w:rsidRPr="00453A24">
        <w:rPr>
          <w:rStyle w:val="Strong"/>
          <w:rFonts w:eastAsia="SimSun"/>
          <w:b w:val="0"/>
          <w:color w:val="auto"/>
          <w:highlight w:val="yellow"/>
          <w:lang w:eastAsia="zh-CN"/>
        </w:rPr>
        <w:t>for 2 min</w:t>
      </w:r>
      <w:r w:rsidR="00E726D9" w:rsidRPr="00453A24">
        <w:rPr>
          <w:rStyle w:val="Strong"/>
          <w:rFonts w:eastAsia="SimSun"/>
          <w:b w:val="0"/>
          <w:color w:val="auto"/>
          <w:highlight w:val="yellow"/>
          <w:lang w:eastAsia="zh-CN"/>
        </w:rPr>
        <w:t xml:space="preserve"> and discarding superna</w:t>
      </w:r>
      <w:r w:rsidR="00D123B2" w:rsidRPr="00453A24">
        <w:rPr>
          <w:rStyle w:val="Strong"/>
          <w:rFonts w:eastAsia="SimSun"/>
          <w:b w:val="0"/>
          <w:color w:val="auto"/>
          <w:highlight w:val="yellow"/>
          <w:lang w:eastAsia="zh-CN"/>
        </w:rPr>
        <w:t>ta</w:t>
      </w:r>
      <w:r w:rsidR="00E726D9" w:rsidRPr="00453A24">
        <w:rPr>
          <w:rStyle w:val="Strong"/>
          <w:rFonts w:eastAsia="SimSun"/>
          <w:b w:val="0"/>
          <w:color w:val="auto"/>
          <w:highlight w:val="yellow"/>
          <w:lang w:eastAsia="zh-CN"/>
        </w:rPr>
        <w:t>nt</w:t>
      </w:r>
      <w:r w:rsidR="00546A60" w:rsidRPr="00453A24">
        <w:rPr>
          <w:rStyle w:val="Strong"/>
          <w:rFonts w:eastAsia="SimSun"/>
          <w:b w:val="0"/>
          <w:color w:val="auto"/>
          <w:highlight w:val="yellow"/>
          <w:lang w:eastAsia="zh-CN"/>
        </w:rPr>
        <w:t>.</w:t>
      </w:r>
      <w:r w:rsidR="00EC76E8">
        <w:rPr>
          <w:rStyle w:val="Strong"/>
          <w:rFonts w:eastAsia="SimSun"/>
          <w:b w:val="0"/>
          <w:color w:val="auto"/>
          <w:highlight w:val="yellow"/>
          <w:lang w:eastAsia="zh-CN"/>
        </w:rPr>
        <w:t xml:space="preserve"> </w:t>
      </w:r>
      <w:r w:rsidR="00E302C2" w:rsidRPr="00453A24">
        <w:rPr>
          <w:rStyle w:val="Strong"/>
          <w:rFonts w:eastAsia="SimSun"/>
          <w:b w:val="0"/>
          <w:color w:val="auto"/>
          <w:highlight w:val="yellow"/>
          <w:lang w:eastAsia="zh-CN"/>
        </w:rPr>
        <w:t>Add 1 ml of sterile 50 % glycerol to bring the microparticle concentration to 60 mg/ml</w:t>
      </w:r>
      <w:r w:rsidR="004B1D8E" w:rsidRPr="00453A24">
        <w:rPr>
          <w:rStyle w:val="Strong"/>
          <w:rFonts w:eastAsia="SimSun"/>
          <w:b w:val="0"/>
          <w:color w:val="auto"/>
          <w:highlight w:val="yellow"/>
          <w:lang w:eastAsia="zh-CN"/>
        </w:rPr>
        <w:t>.</w:t>
      </w:r>
    </w:p>
    <w:p w14:paraId="063A8577" w14:textId="77777777" w:rsidR="003E2EF5" w:rsidRPr="00453A24" w:rsidRDefault="003E2EF5" w:rsidP="0062364D">
      <w:pPr>
        <w:rPr>
          <w:rStyle w:val="Strong"/>
          <w:rFonts w:eastAsia="SimSun"/>
          <w:b w:val="0"/>
          <w:color w:val="auto"/>
          <w:highlight w:val="yellow"/>
          <w:lang w:eastAsia="zh-CN"/>
        </w:rPr>
      </w:pPr>
    </w:p>
    <w:p w14:paraId="0E1ED6A3" w14:textId="24108954" w:rsidR="003E2EF5" w:rsidRPr="00453A24" w:rsidRDefault="003475DE" w:rsidP="0062364D">
      <w:pPr>
        <w:rPr>
          <w:highlight w:val="yellow"/>
        </w:rPr>
      </w:pPr>
      <w:r w:rsidRPr="00453A24">
        <w:rPr>
          <w:rStyle w:val="Strong"/>
          <w:color w:val="auto"/>
          <w:highlight w:val="yellow"/>
        </w:rPr>
        <w:t>Preparation</w:t>
      </w:r>
      <w:r w:rsidR="00546A60" w:rsidRPr="00453A24">
        <w:rPr>
          <w:rStyle w:val="Strong"/>
          <w:rFonts w:eastAsia="SimSun"/>
          <w:color w:val="auto"/>
          <w:highlight w:val="yellow"/>
          <w:lang w:eastAsia="zh-CN"/>
        </w:rPr>
        <w:t xml:space="preserve"> of DNA</w:t>
      </w:r>
      <w:r w:rsidRPr="00453A24">
        <w:rPr>
          <w:rStyle w:val="Strong"/>
          <w:color w:val="auto"/>
          <w:highlight w:val="yellow"/>
        </w:rPr>
        <w:t xml:space="preserve"> for </w:t>
      </w:r>
      <w:r w:rsidR="00CA517F" w:rsidRPr="00453A24">
        <w:rPr>
          <w:rStyle w:val="Strong"/>
          <w:color w:val="auto"/>
          <w:highlight w:val="yellow"/>
        </w:rPr>
        <w:t>b</w:t>
      </w:r>
      <w:r w:rsidRPr="00453A24">
        <w:rPr>
          <w:rStyle w:val="Strong"/>
          <w:color w:val="auto"/>
          <w:highlight w:val="yellow"/>
        </w:rPr>
        <w:t>ombardment</w:t>
      </w:r>
      <w:r w:rsidRPr="00453A24">
        <w:rPr>
          <w:highlight w:val="yellow"/>
        </w:rPr>
        <w:t xml:space="preserve"> </w:t>
      </w:r>
    </w:p>
    <w:p w14:paraId="501CEBBA" w14:textId="77777777" w:rsidR="003E2EF5" w:rsidRPr="00453A24" w:rsidRDefault="003E2EF5" w:rsidP="0062364D">
      <w:pPr>
        <w:rPr>
          <w:highlight w:val="yellow"/>
        </w:rPr>
      </w:pPr>
    </w:p>
    <w:p w14:paraId="7E1267DD" w14:textId="3DB7E79F" w:rsidR="00E302C2" w:rsidRPr="00453A24" w:rsidRDefault="00A23BA9" w:rsidP="0062364D">
      <w:pPr>
        <w:tabs>
          <w:tab w:val="left" w:pos="720"/>
        </w:tabs>
        <w:rPr>
          <w:highlight w:val="yellow"/>
        </w:rPr>
      </w:pPr>
      <w:r>
        <w:rPr>
          <w:highlight w:val="yellow"/>
        </w:rPr>
        <w:t>2.3</w:t>
      </w:r>
      <w:r w:rsidR="00CC7DF1" w:rsidRPr="00453A24">
        <w:rPr>
          <w:highlight w:val="yellow"/>
        </w:rPr>
        <w:t xml:space="preserve"> </w:t>
      </w:r>
      <w:r w:rsidR="00E302C2" w:rsidRPr="00453A24">
        <w:rPr>
          <w:highlight w:val="yellow"/>
        </w:rPr>
        <w:t xml:space="preserve">Place the 50 µl (3 mg) of tungsten beads prepared in 50 % glycerol into a 1.5 ml tube. Add 5ul (1 µg) of </w:t>
      </w:r>
      <w:r w:rsidR="00E302C2" w:rsidRPr="00453A24">
        <w:rPr>
          <w:i/>
          <w:highlight w:val="yellow"/>
        </w:rPr>
        <w:t>IV-1.1:</w:t>
      </w:r>
      <w:proofErr w:type="gramStart"/>
      <w:r w:rsidR="00E302C2" w:rsidRPr="00453A24">
        <w:rPr>
          <w:i/>
          <w:highlight w:val="yellow"/>
        </w:rPr>
        <w:t>:ZmCCR1</w:t>
      </w:r>
      <w:proofErr w:type="gramEnd"/>
      <w:r w:rsidR="00E302C2" w:rsidRPr="00453A24">
        <w:rPr>
          <w:highlight w:val="yellow"/>
        </w:rPr>
        <w:t xml:space="preserve"> RNAi plasmid DNA, 50 µl of 2.5 M CaCl</w:t>
      </w:r>
      <w:r w:rsidR="00E302C2" w:rsidRPr="00453A24">
        <w:rPr>
          <w:highlight w:val="yellow"/>
          <w:vertAlign w:val="subscript"/>
        </w:rPr>
        <w:t xml:space="preserve">2, </w:t>
      </w:r>
      <w:r w:rsidR="00E302C2" w:rsidRPr="00453A24">
        <w:rPr>
          <w:highlight w:val="yellow"/>
        </w:rPr>
        <w:t>and 20 µl of 0.1</w:t>
      </w:r>
      <w:r w:rsidR="00E302C2" w:rsidRPr="00453A24">
        <w:rPr>
          <w:rFonts w:eastAsia="SimSun"/>
          <w:highlight w:val="yellow"/>
          <w:lang w:eastAsia="zh-CN"/>
        </w:rPr>
        <w:t xml:space="preserve"> </w:t>
      </w:r>
      <w:r w:rsidR="00E302C2" w:rsidRPr="00453A24">
        <w:rPr>
          <w:highlight w:val="yellow"/>
        </w:rPr>
        <w:t xml:space="preserve">M spermidine. </w:t>
      </w:r>
      <w:proofErr w:type="gramStart"/>
      <w:r w:rsidR="00E302C2" w:rsidRPr="00453A24">
        <w:rPr>
          <w:highlight w:val="yellow"/>
        </w:rPr>
        <w:t>Vortex briefly between each addition of the above reagents.</w:t>
      </w:r>
      <w:proofErr w:type="gramEnd"/>
    </w:p>
    <w:p w14:paraId="534A8E0F" w14:textId="77777777" w:rsidR="00CC7DF1" w:rsidRPr="00453A24" w:rsidRDefault="00CC7DF1" w:rsidP="0062364D">
      <w:pPr>
        <w:tabs>
          <w:tab w:val="left" w:pos="720"/>
        </w:tabs>
        <w:rPr>
          <w:highlight w:val="yellow"/>
        </w:rPr>
      </w:pPr>
    </w:p>
    <w:p w14:paraId="4F7CB4D9" w14:textId="44910BAD" w:rsidR="00E302C2" w:rsidRPr="00453A24" w:rsidRDefault="00A23BA9" w:rsidP="00EC76E8">
      <w:pPr>
        <w:tabs>
          <w:tab w:val="left" w:pos="720"/>
        </w:tabs>
        <w:rPr>
          <w:highlight w:val="yellow"/>
        </w:rPr>
      </w:pPr>
      <w:r>
        <w:rPr>
          <w:highlight w:val="yellow"/>
        </w:rPr>
        <w:t>2.4</w:t>
      </w:r>
      <w:r w:rsidR="00CC7DF1" w:rsidRPr="00453A24">
        <w:rPr>
          <w:highlight w:val="yellow"/>
        </w:rPr>
        <w:t xml:space="preserve"> </w:t>
      </w:r>
      <w:r w:rsidR="00E302C2" w:rsidRPr="00453A24">
        <w:rPr>
          <w:highlight w:val="yellow"/>
        </w:rPr>
        <w:t>Vortex the tungsten bead-DNA mixture briefly and centrifuge at 18,894</w:t>
      </w:r>
      <w:r w:rsidR="00E302C2" w:rsidRPr="00453A24">
        <w:rPr>
          <w:rFonts w:eastAsia="SimSun"/>
          <w:highlight w:val="yellow"/>
          <w:lang w:eastAsia="zh-CN"/>
        </w:rPr>
        <w:t xml:space="preserve"> x g</w:t>
      </w:r>
      <w:r w:rsidR="00E302C2" w:rsidRPr="00453A24">
        <w:rPr>
          <w:highlight w:val="yellow"/>
        </w:rPr>
        <w:t xml:space="preserve"> for </w:t>
      </w:r>
      <w:r w:rsidR="00E302C2" w:rsidRPr="00453A24">
        <w:rPr>
          <w:rFonts w:eastAsia="SimSun"/>
          <w:highlight w:val="yellow"/>
          <w:lang w:eastAsia="zh-CN"/>
        </w:rPr>
        <w:t>30</w:t>
      </w:r>
      <w:r w:rsidR="00E302C2" w:rsidRPr="00453A24">
        <w:rPr>
          <w:highlight w:val="yellow"/>
        </w:rPr>
        <w:t xml:space="preserve"> sec.</w:t>
      </w:r>
      <w:r w:rsidR="00EC76E8">
        <w:rPr>
          <w:highlight w:val="yellow"/>
        </w:rPr>
        <w:t xml:space="preserve"> </w:t>
      </w:r>
      <w:r w:rsidR="00E302C2" w:rsidRPr="00453A24">
        <w:rPr>
          <w:highlight w:val="yellow"/>
        </w:rPr>
        <w:t xml:space="preserve">Pour off the supernatant and resuspend the pellets in 140 </w:t>
      </w:r>
      <w:proofErr w:type="spellStart"/>
      <w:r w:rsidR="00BE0E5B" w:rsidRPr="00453A24">
        <w:rPr>
          <w:highlight w:val="yellow"/>
        </w:rPr>
        <w:t>μ</w:t>
      </w:r>
      <w:r w:rsidR="00E302C2" w:rsidRPr="00453A24">
        <w:rPr>
          <w:highlight w:val="yellow"/>
        </w:rPr>
        <w:t>l</w:t>
      </w:r>
      <w:proofErr w:type="spellEnd"/>
      <w:r w:rsidR="00E302C2" w:rsidRPr="00453A24">
        <w:rPr>
          <w:highlight w:val="yellow"/>
        </w:rPr>
        <w:t xml:space="preserve"> of 70 % ethanol.</w:t>
      </w:r>
      <w:r w:rsidR="00CC7DF1" w:rsidRPr="00453A24">
        <w:rPr>
          <w:highlight w:val="yellow"/>
        </w:rPr>
        <w:t xml:space="preserve"> </w:t>
      </w:r>
      <w:r w:rsidR="00E302C2" w:rsidRPr="00453A24">
        <w:rPr>
          <w:highlight w:val="yellow"/>
        </w:rPr>
        <w:t>Remove the liquid and discard</w:t>
      </w:r>
      <w:r w:rsidR="0062364D" w:rsidRPr="00453A24">
        <w:rPr>
          <w:highlight w:val="yellow"/>
        </w:rPr>
        <w:t>.</w:t>
      </w:r>
      <w:r w:rsidR="00EC76E8">
        <w:rPr>
          <w:highlight w:val="yellow"/>
        </w:rPr>
        <w:t xml:space="preserve"> </w:t>
      </w:r>
      <w:r w:rsidR="00E302C2" w:rsidRPr="00453A24">
        <w:rPr>
          <w:highlight w:val="yellow"/>
        </w:rPr>
        <w:t xml:space="preserve">Add 140 </w:t>
      </w:r>
      <w:proofErr w:type="spellStart"/>
      <w:r w:rsidR="00BE0E5B" w:rsidRPr="00453A24">
        <w:rPr>
          <w:highlight w:val="yellow"/>
        </w:rPr>
        <w:t>μ</w:t>
      </w:r>
      <w:r w:rsidR="00E302C2" w:rsidRPr="00453A24">
        <w:rPr>
          <w:highlight w:val="yellow"/>
        </w:rPr>
        <w:t>l</w:t>
      </w:r>
      <w:proofErr w:type="spellEnd"/>
      <w:r w:rsidR="00E302C2" w:rsidRPr="00453A24">
        <w:rPr>
          <w:highlight w:val="yellow"/>
        </w:rPr>
        <w:t xml:space="preserve"> of 100 % ethanol.</w:t>
      </w:r>
      <w:r w:rsidR="00EC76E8">
        <w:rPr>
          <w:highlight w:val="yellow"/>
        </w:rPr>
        <w:t xml:space="preserve"> </w:t>
      </w:r>
      <w:r w:rsidR="00E302C2" w:rsidRPr="00453A24">
        <w:rPr>
          <w:highlight w:val="yellow"/>
        </w:rPr>
        <w:t>Remove the liquid and discard.</w:t>
      </w:r>
    </w:p>
    <w:p w14:paraId="77207938" w14:textId="77777777" w:rsidR="00014A08" w:rsidRPr="00453A24" w:rsidRDefault="00014A08" w:rsidP="0062364D">
      <w:pPr>
        <w:rPr>
          <w:highlight w:val="yellow"/>
        </w:rPr>
      </w:pPr>
    </w:p>
    <w:p w14:paraId="12C365C2" w14:textId="012B27D1" w:rsidR="00BB537C" w:rsidRPr="00453A24" w:rsidRDefault="00EC76E8" w:rsidP="0062364D">
      <w:pPr>
        <w:rPr>
          <w:highlight w:val="yellow"/>
        </w:rPr>
      </w:pPr>
      <w:r>
        <w:rPr>
          <w:highlight w:val="yellow"/>
        </w:rPr>
        <w:t>2.</w:t>
      </w:r>
      <w:r w:rsidR="00A23BA9">
        <w:rPr>
          <w:highlight w:val="yellow"/>
        </w:rPr>
        <w:t>5</w:t>
      </w:r>
      <w:r w:rsidR="00CC7DF1" w:rsidRPr="00453A24">
        <w:rPr>
          <w:highlight w:val="yellow"/>
        </w:rPr>
        <w:t xml:space="preserve"> </w:t>
      </w:r>
      <w:r w:rsidR="00E302C2" w:rsidRPr="00453A24">
        <w:rPr>
          <w:highlight w:val="yellow"/>
        </w:rPr>
        <w:t xml:space="preserve">Add 48 </w:t>
      </w:r>
      <w:proofErr w:type="spellStart"/>
      <w:r w:rsidR="00BE0E5B" w:rsidRPr="00453A24">
        <w:rPr>
          <w:highlight w:val="yellow"/>
        </w:rPr>
        <w:t>μ</w:t>
      </w:r>
      <w:r w:rsidR="00E302C2" w:rsidRPr="00453A24">
        <w:rPr>
          <w:highlight w:val="yellow"/>
        </w:rPr>
        <w:t>l</w:t>
      </w:r>
      <w:proofErr w:type="spellEnd"/>
      <w:r w:rsidR="00E302C2" w:rsidRPr="00453A24">
        <w:rPr>
          <w:highlight w:val="yellow"/>
        </w:rPr>
        <w:t xml:space="preserve"> of 100 % ethanol. </w:t>
      </w:r>
      <w:r w:rsidR="0062364D" w:rsidRPr="00453A24">
        <w:rPr>
          <w:highlight w:val="yellow"/>
        </w:rPr>
        <w:t>Use immediately or store</w:t>
      </w:r>
      <w:r w:rsidR="00E302C2" w:rsidRPr="00453A24">
        <w:rPr>
          <w:highlight w:val="yellow"/>
        </w:rPr>
        <w:t xml:space="preserve"> on ice for up to 4 hours prior to bombardment. </w:t>
      </w:r>
    </w:p>
    <w:p w14:paraId="6D71C1E8" w14:textId="77777777" w:rsidR="003475DE" w:rsidRPr="00453A24" w:rsidRDefault="003E2EF5" w:rsidP="0062364D">
      <w:pPr>
        <w:pStyle w:val="NormalWeb"/>
        <w:rPr>
          <w:rFonts w:ascii="Times New Roman" w:hAnsi="Times New Roman" w:cs="Times New Roman"/>
          <w:b/>
          <w:highlight w:val="yellow"/>
        </w:rPr>
      </w:pPr>
      <w:r w:rsidRPr="00453A24">
        <w:rPr>
          <w:rFonts w:ascii="Times New Roman" w:hAnsi="Times New Roman" w:cs="Times New Roman"/>
          <w:b/>
          <w:highlight w:val="yellow"/>
        </w:rPr>
        <w:t>Bombardment</w:t>
      </w:r>
    </w:p>
    <w:p w14:paraId="4028D0BD" w14:textId="77777777" w:rsidR="00F64946" w:rsidRPr="00453A24" w:rsidRDefault="00F64946" w:rsidP="0062364D">
      <w:pPr>
        <w:pStyle w:val="NormalWeb"/>
        <w:rPr>
          <w:rFonts w:ascii="Times New Roman" w:hAnsi="Times New Roman" w:cs="Times New Roman"/>
          <w:b/>
          <w:highlight w:val="yellow"/>
        </w:rPr>
      </w:pPr>
    </w:p>
    <w:p w14:paraId="78DCB0A8" w14:textId="7F3752B3" w:rsidR="003E2EF5" w:rsidRPr="00453A24" w:rsidRDefault="00EC76E8" w:rsidP="0062364D">
      <w:pPr>
        <w:pStyle w:val="NormalWeb"/>
        <w:tabs>
          <w:tab w:val="left" w:pos="720"/>
        </w:tabs>
        <w:rPr>
          <w:rFonts w:ascii="Times New Roman" w:hAnsi="Times New Roman"/>
          <w:highlight w:val="yellow"/>
        </w:rPr>
      </w:pPr>
      <w:r>
        <w:rPr>
          <w:rFonts w:ascii="Times New Roman" w:hAnsi="Times New Roman"/>
          <w:highlight w:val="yellow"/>
        </w:rPr>
        <w:t>2.</w:t>
      </w:r>
      <w:r w:rsidR="00A23BA9">
        <w:rPr>
          <w:rFonts w:ascii="Times New Roman" w:hAnsi="Times New Roman"/>
          <w:highlight w:val="yellow"/>
        </w:rPr>
        <w:t>6</w:t>
      </w:r>
      <w:r w:rsidR="00CC7DF1" w:rsidRPr="00453A24">
        <w:rPr>
          <w:rFonts w:ascii="Times New Roman" w:hAnsi="Times New Roman"/>
          <w:highlight w:val="yellow"/>
        </w:rPr>
        <w:t xml:space="preserve"> </w:t>
      </w:r>
      <w:r w:rsidR="00F55E9A" w:rsidRPr="00453A24">
        <w:rPr>
          <w:rFonts w:ascii="Times New Roman" w:hAnsi="Times New Roman"/>
          <w:highlight w:val="yellow"/>
        </w:rPr>
        <w:t>P</w:t>
      </w:r>
      <w:r w:rsidR="00924D9E" w:rsidRPr="00453A24">
        <w:rPr>
          <w:rFonts w:ascii="Times New Roman" w:hAnsi="Times New Roman"/>
          <w:highlight w:val="yellow"/>
        </w:rPr>
        <w:t>lace</w:t>
      </w:r>
      <w:r w:rsidR="003E2EF5" w:rsidRPr="00453A24">
        <w:rPr>
          <w:rFonts w:ascii="Times New Roman" w:hAnsi="Times New Roman"/>
          <w:highlight w:val="yellow"/>
        </w:rPr>
        <w:t xml:space="preserve"> </w:t>
      </w:r>
      <w:r w:rsidR="00140007" w:rsidRPr="00453A24">
        <w:rPr>
          <w:rFonts w:ascii="Times New Roman" w:hAnsi="Times New Roman"/>
          <w:highlight w:val="yellow"/>
        </w:rPr>
        <w:t xml:space="preserve">a 3-5 cm diameter </w:t>
      </w:r>
      <w:r w:rsidR="00473A54" w:rsidRPr="00453A24">
        <w:rPr>
          <w:rFonts w:ascii="Times New Roman" w:hAnsi="Times New Roman"/>
          <w:highlight w:val="yellow"/>
        </w:rPr>
        <w:t xml:space="preserve">Hi-II embryogenic </w:t>
      </w:r>
      <w:r w:rsidR="00473A54" w:rsidRPr="00453A24">
        <w:rPr>
          <w:rFonts w:ascii="Times New Roman" w:hAnsi="Times New Roman" w:cs="Times New Roman"/>
          <w:highlight w:val="yellow"/>
        </w:rPr>
        <w:t>maize</w:t>
      </w:r>
      <w:r w:rsidR="00473A54" w:rsidRPr="00453A24">
        <w:rPr>
          <w:rFonts w:ascii="Times New Roman" w:hAnsi="Times New Roman"/>
          <w:highlight w:val="yellow"/>
        </w:rPr>
        <w:t xml:space="preserve"> calli (provided from Maize transformation Center of Iowa State University) </w:t>
      </w:r>
      <w:r w:rsidR="003E2EF5" w:rsidRPr="00453A24">
        <w:rPr>
          <w:rFonts w:ascii="Times New Roman" w:hAnsi="Times New Roman"/>
          <w:highlight w:val="yellow"/>
        </w:rPr>
        <w:t xml:space="preserve">in </w:t>
      </w:r>
      <w:r w:rsidR="003E19E6" w:rsidRPr="00453A24">
        <w:rPr>
          <w:rFonts w:ascii="Times New Roman" w:hAnsi="Times New Roman"/>
          <w:highlight w:val="yellow"/>
        </w:rPr>
        <w:t xml:space="preserve">the </w:t>
      </w:r>
      <w:r w:rsidR="003E2EF5" w:rsidRPr="00453A24">
        <w:rPr>
          <w:rFonts w:ascii="Times New Roman" w:hAnsi="Times New Roman"/>
          <w:highlight w:val="yellow"/>
        </w:rPr>
        <w:t xml:space="preserve">middle of </w:t>
      </w:r>
      <w:r w:rsidR="00A70169" w:rsidRPr="00453A24">
        <w:rPr>
          <w:rFonts w:ascii="Times New Roman" w:hAnsi="Times New Roman"/>
          <w:highlight w:val="yellow"/>
        </w:rPr>
        <w:t xml:space="preserve">100 mm </w:t>
      </w:r>
      <w:r w:rsidR="003E2EF5" w:rsidRPr="00453A24">
        <w:rPr>
          <w:rFonts w:ascii="Times New Roman" w:hAnsi="Times New Roman"/>
          <w:highlight w:val="yellow"/>
        </w:rPr>
        <w:t>petri-dish</w:t>
      </w:r>
      <w:r w:rsidR="004B1D8E" w:rsidRPr="00453A24">
        <w:rPr>
          <w:rFonts w:ascii="Times New Roman" w:hAnsi="Times New Roman"/>
          <w:highlight w:val="yellow"/>
        </w:rPr>
        <w:t xml:space="preserve">es </w:t>
      </w:r>
      <w:r w:rsidR="00F55E9A" w:rsidRPr="00453A24">
        <w:rPr>
          <w:rFonts w:ascii="Times New Roman" w:hAnsi="Times New Roman"/>
          <w:highlight w:val="yellow"/>
        </w:rPr>
        <w:t xml:space="preserve">containing </w:t>
      </w:r>
      <w:r w:rsidR="003E2EF5" w:rsidRPr="00453A24">
        <w:rPr>
          <w:rFonts w:ascii="Times New Roman" w:hAnsi="Times New Roman"/>
          <w:highlight w:val="yellow"/>
        </w:rPr>
        <w:t>N6OSM media</w:t>
      </w:r>
      <w:hyperlink w:anchor="_ENREF_32" w:tooltip="Department of Agronomy, 2005 #2191" w:history="1">
        <w:r w:rsidR="00A65DA9" w:rsidRPr="00453A24">
          <w:rPr>
            <w:rFonts w:ascii="Times New Roman" w:hAnsi="Times New Roman"/>
            <w:highlight w:val="yellow"/>
          </w:rPr>
          <w:fldChar w:fldCharType="begin"/>
        </w:r>
        <w:r w:rsidR="00A65DA9" w:rsidRPr="00453A24">
          <w:rPr>
            <w:rFonts w:ascii="Times New Roman" w:hAnsi="Times New Roman"/>
            <w:highlight w:val="yellow"/>
          </w:rPr>
          <w:instrText xml:space="preserve"> ADDIN EN.CITE &lt;EndNote&gt;&lt;Cite&gt;&lt;Author&gt;Department of Agronomy&lt;/Author&gt;&lt;Year&gt;2005&lt;/Year&gt;&lt;RecNum&gt;2191&lt;/RecNum&gt;&lt;DisplayText&gt;&lt;style face="superscript"&gt;32&lt;/style&gt;&lt;/DisplayText&gt;&lt;record&gt;&lt;rec-number&gt;2191&lt;/rec-number&gt;&lt;foreign-keys&gt;&lt;key app="EN" db-id="vedvvtat0r0zwoezvtg5250zaz9de992x02a"&gt;2191&lt;/key&gt;&lt;/foreign-keys&gt;&lt;ref-type name="Web Page"&gt;12&lt;/ref-type&gt;&lt;contributors&gt;&lt;authors&gt;&lt;author&gt;Department of Agronomy, Iowa State University&lt;/author&gt;&lt;/authors&gt;&lt;/contributors&gt;&lt;titles&gt;&lt;title&gt;Particle bombardment of Hi II immature zygotic embryos and recovery of transgenic maize plants&lt;/title&gt;&lt;/titles&gt;&lt;dates&gt;&lt;year&gt;2005&lt;/year&gt;&lt;/dates&gt;&lt;pub-location&gt;Plant Transformation Facility&lt;/pub-location&gt;&lt;urls&gt;&lt;/urls&gt;&lt;/record&gt;&lt;/Cite&gt;&lt;/EndNote&gt;</w:instrText>
        </w:r>
        <w:r w:rsidR="00A65DA9" w:rsidRPr="00453A24">
          <w:rPr>
            <w:rFonts w:ascii="Times New Roman" w:hAnsi="Times New Roman"/>
            <w:highlight w:val="yellow"/>
          </w:rPr>
          <w:fldChar w:fldCharType="separate"/>
        </w:r>
        <w:r w:rsidR="00A65DA9" w:rsidRPr="00453A24">
          <w:rPr>
            <w:rFonts w:ascii="Times New Roman" w:hAnsi="Times New Roman"/>
            <w:noProof/>
            <w:highlight w:val="yellow"/>
            <w:vertAlign w:val="superscript"/>
          </w:rPr>
          <w:t>32</w:t>
        </w:r>
        <w:r w:rsidR="00A65DA9" w:rsidRPr="00453A24">
          <w:rPr>
            <w:rFonts w:ascii="Times New Roman" w:hAnsi="Times New Roman"/>
            <w:highlight w:val="yellow"/>
          </w:rPr>
          <w:fldChar w:fldCharType="end"/>
        </w:r>
      </w:hyperlink>
      <w:r w:rsidR="003E2EF5" w:rsidRPr="00453A24">
        <w:rPr>
          <w:rFonts w:ascii="Times New Roman" w:hAnsi="Times New Roman"/>
          <w:highlight w:val="yellow"/>
        </w:rPr>
        <w:t xml:space="preserve"> (</w:t>
      </w:r>
      <w:r w:rsidR="00F55E9A" w:rsidRPr="00453A24">
        <w:rPr>
          <w:rFonts w:ascii="Times New Roman" w:hAnsi="Times New Roman"/>
          <w:highlight w:val="yellow"/>
        </w:rPr>
        <w:t xml:space="preserve">as </w:t>
      </w:r>
      <w:r w:rsidR="003E2EF5" w:rsidRPr="00453A24">
        <w:rPr>
          <w:rFonts w:ascii="Times New Roman" w:hAnsi="Times New Roman"/>
          <w:highlight w:val="yellow"/>
        </w:rPr>
        <w:t>osmotium)</w:t>
      </w:r>
      <w:r w:rsidR="00F55E9A" w:rsidRPr="00453A24">
        <w:rPr>
          <w:rFonts w:ascii="Times New Roman" w:hAnsi="Times New Roman"/>
          <w:highlight w:val="yellow"/>
        </w:rPr>
        <w:t xml:space="preserve"> at least 4 hours prior to the bombardment</w:t>
      </w:r>
      <w:r w:rsidR="003E2EF5" w:rsidRPr="00453A24">
        <w:rPr>
          <w:rFonts w:ascii="Times New Roman" w:hAnsi="Times New Roman"/>
          <w:highlight w:val="yellow"/>
        </w:rPr>
        <w:t>.</w:t>
      </w:r>
    </w:p>
    <w:p w14:paraId="03CEE632" w14:textId="77777777" w:rsidR="00CC7DF1" w:rsidRPr="00453A24" w:rsidRDefault="00CC7DF1" w:rsidP="0062364D">
      <w:pPr>
        <w:pStyle w:val="NormalWeb"/>
        <w:tabs>
          <w:tab w:val="left" w:pos="720"/>
        </w:tabs>
        <w:rPr>
          <w:rFonts w:ascii="Times New Roman" w:hAnsi="Times New Roman"/>
          <w:highlight w:val="yellow"/>
        </w:rPr>
      </w:pPr>
    </w:p>
    <w:p w14:paraId="4572209B" w14:textId="606B7104" w:rsidR="00414901" w:rsidRPr="00453A24" w:rsidRDefault="00EC76E8" w:rsidP="0062364D">
      <w:pPr>
        <w:pStyle w:val="NormalWeb"/>
        <w:tabs>
          <w:tab w:val="left" w:pos="720"/>
        </w:tabs>
        <w:rPr>
          <w:rFonts w:ascii="Times New Roman" w:hAnsi="Times New Roman" w:cs="Times New Roman"/>
          <w:highlight w:val="yellow"/>
        </w:rPr>
      </w:pPr>
      <w:r>
        <w:rPr>
          <w:rFonts w:ascii="Times New Roman" w:hAnsi="Times New Roman" w:cs="Times New Roman"/>
          <w:highlight w:val="yellow"/>
        </w:rPr>
        <w:t>2.</w:t>
      </w:r>
      <w:r w:rsidR="00A23BA9">
        <w:rPr>
          <w:rFonts w:ascii="Times New Roman" w:hAnsi="Times New Roman" w:cs="Times New Roman"/>
          <w:highlight w:val="yellow"/>
        </w:rPr>
        <w:t>7</w:t>
      </w:r>
      <w:r w:rsidR="00CC7DF1" w:rsidRPr="00453A24">
        <w:rPr>
          <w:rFonts w:ascii="Times New Roman" w:hAnsi="Times New Roman" w:cs="Times New Roman"/>
          <w:highlight w:val="yellow"/>
        </w:rPr>
        <w:t xml:space="preserve"> </w:t>
      </w:r>
      <w:r w:rsidR="003E0F60" w:rsidRPr="00453A24">
        <w:rPr>
          <w:rFonts w:ascii="Times New Roman" w:hAnsi="Times New Roman" w:cs="Times New Roman"/>
          <w:highlight w:val="yellow"/>
        </w:rPr>
        <w:t>Prepare</w:t>
      </w:r>
      <w:r w:rsidR="00AF0415" w:rsidRPr="00453A24">
        <w:rPr>
          <w:rFonts w:ascii="Times New Roman" w:hAnsi="Times New Roman" w:cs="Times New Roman"/>
          <w:highlight w:val="yellow"/>
        </w:rPr>
        <w:t xml:space="preserve"> </w:t>
      </w:r>
      <w:r w:rsidR="00414901" w:rsidRPr="00453A24">
        <w:rPr>
          <w:rFonts w:ascii="Times New Roman" w:hAnsi="Times New Roman" w:cs="Times New Roman"/>
          <w:highlight w:val="yellow"/>
        </w:rPr>
        <w:t xml:space="preserve">the PSD-1000/He Particle Delivery device </w:t>
      </w:r>
      <w:r w:rsidR="003E0F60" w:rsidRPr="00453A24">
        <w:rPr>
          <w:rFonts w:ascii="Times New Roman" w:hAnsi="Times New Roman" w:cs="Times New Roman"/>
          <w:highlight w:val="yellow"/>
        </w:rPr>
        <w:t>according to the manufacturer’s instructions</w:t>
      </w:r>
      <w:hyperlink w:anchor="_ENREF_33" w:tooltip="BIO-RAD,  #2180" w:history="1">
        <w:r w:rsidR="00A65DA9" w:rsidRPr="00453A24">
          <w:rPr>
            <w:rFonts w:ascii="Times New Roman" w:hAnsi="Times New Roman" w:cs="Times New Roman"/>
            <w:highlight w:val="yellow"/>
          </w:rPr>
          <w:fldChar w:fldCharType="begin"/>
        </w:r>
        <w:r w:rsidR="00A65DA9" w:rsidRPr="00453A24">
          <w:rPr>
            <w:rFonts w:ascii="Times New Roman" w:hAnsi="Times New Roman" w:cs="Times New Roman"/>
            <w:highlight w:val="yellow"/>
          </w:rPr>
          <w:instrText xml:space="preserve"> ADDIN EN.CITE &lt;EndNote&gt;&lt;Cite&gt;&lt;Author&gt;BIO-RAD&lt;/Author&gt;&lt;RecNum&gt;2180&lt;/RecNum&gt;&lt;DisplayText&gt;&lt;style face="superscript"&gt;33&lt;/style&gt;&lt;/DisplayText&gt;&lt;record&gt;&lt;rec-number&gt;2180&lt;/rec-number&gt;&lt;foreign-keys&gt;&lt;key app="EN" db-id="vedvvtat0r0zwoezvtg5250zaz9de992x02a"&gt;2180&lt;/key&gt;&lt;/foreign-keys&gt;&lt;ref-type name="Web Page"&gt;12&lt;/ref-type&gt;&lt;contributors&gt;&lt;authors&gt;&lt;author&gt;BIO-RAD&lt;/author&gt;&lt;/authors&gt;&lt;/contributors&gt;&lt;titles&gt;&lt;title&gt;Biolistic® PDS-1000/He Particle Delivery System&lt;/title&gt;&lt;/titles&gt;&lt;dates&gt;&lt;/dates&gt;&lt;urls&gt;&lt;related-urls&gt;&lt;url&gt;http://www.bio-rad.com/webroot/web/pdf/lsr/literature/Bulletin_9075.pdf&lt;/url&gt;&lt;/related-urls&gt;&lt;/urls&gt;&lt;/record&gt;&lt;/Cite&gt;&lt;/EndNote&gt;</w:instrText>
        </w:r>
        <w:r w:rsidR="00A65DA9" w:rsidRPr="00453A24">
          <w:rPr>
            <w:rFonts w:ascii="Times New Roman" w:hAnsi="Times New Roman" w:cs="Times New Roman"/>
            <w:highlight w:val="yellow"/>
          </w:rPr>
          <w:fldChar w:fldCharType="separate"/>
        </w:r>
        <w:r w:rsidR="00A65DA9" w:rsidRPr="00453A24">
          <w:rPr>
            <w:rFonts w:ascii="Times New Roman" w:hAnsi="Times New Roman" w:cs="Times New Roman"/>
            <w:noProof/>
            <w:highlight w:val="yellow"/>
            <w:vertAlign w:val="superscript"/>
          </w:rPr>
          <w:t>33</w:t>
        </w:r>
        <w:r w:rsidR="00A65DA9" w:rsidRPr="00453A24">
          <w:rPr>
            <w:rFonts w:ascii="Times New Roman" w:hAnsi="Times New Roman" w:cs="Times New Roman"/>
            <w:highlight w:val="yellow"/>
          </w:rPr>
          <w:fldChar w:fldCharType="end"/>
        </w:r>
      </w:hyperlink>
      <w:r w:rsidR="003E0F60" w:rsidRPr="00453A24">
        <w:rPr>
          <w:rFonts w:ascii="Times New Roman" w:hAnsi="Times New Roman" w:cs="Times New Roman"/>
          <w:highlight w:val="yellow"/>
        </w:rPr>
        <w:t>.</w:t>
      </w:r>
    </w:p>
    <w:p w14:paraId="65FEED97" w14:textId="77777777" w:rsidR="00CC7DF1" w:rsidRPr="00453A24" w:rsidRDefault="00CC7DF1" w:rsidP="0062364D">
      <w:pPr>
        <w:pStyle w:val="NormalWeb"/>
        <w:tabs>
          <w:tab w:val="left" w:pos="720"/>
        </w:tabs>
        <w:rPr>
          <w:rFonts w:ascii="Times New Roman" w:hAnsi="Times New Roman" w:cs="Times New Roman"/>
          <w:highlight w:val="yellow"/>
        </w:rPr>
      </w:pPr>
    </w:p>
    <w:p w14:paraId="267FCC07" w14:textId="299322AC" w:rsidR="00BB537C" w:rsidRPr="00453A24" w:rsidRDefault="00A23BA9" w:rsidP="0062364D">
      <w:pPr>
        <w:pStyle w:val="NormalWeb"/>
        <w:tabs>
          <w:tab w:val="left" w:pos="720"/>
        </w:tabs>
        <w:rPr>
          <w:rFonts w:ascii="Times New Roman" w:hAnsi="Times New Roman" w:cs="Times New Roman"/>
          <w:highlight w:val="yellow"/>
        </w:rPr>
      </w:pPr>
      <w:r>
        <w:rPr>
          <w:rFonts w:ascii="Times New Roman" w:hAnsi="Times New Roman" w:cs="Times New Roman"/>
          <w:highlight w:val="yellow"/>
        </w:rPr>
        <w:t>2.8</w:t>
      </w:r>
      <w:r w:rsidR="00CC7DF1" w:rsidRPr="00453A24">
        <w:rPr>
          <w:rFonts w:ascii="Times New Roman" w:hAnsi="Times New Roman" w:cs="Times New Roman"/>
          <w:highlight w:val="yellow"/>
        </w:rPr>
        <w:t xml:space="preserve"> </w:t>
      </w:r>
      <w:r w:rsidR="00BB537C" w:rsidRPr="00453A24">
        <w:rPr>
          <w:rFonts w:ascii="Times New Roman" w:hAnsi="Times New Roman" w:cs="Times New Roman"/>
          <w:highlight w:val="yellow"/>
        </w:rPr>
        <w:t>Sterilize chamber wall with 70 % ethanol.</w:t>
      </w:r>
      <w:r w:rsidR="00EC76E8">
        <w:rPr>
          <w:rFonts w:ascii="Times New Roman" w:hAnsi="Times New Roman" w:cs="Times New Roman"/>
          <w:highlight w:val="yellow"/>
        </w:rPr>
        <w:t xml:space="preserve"> </w:t>
      </w:r>
      <w:r w:rsidR="00BB537C" w:rsidRPr="00453A24">
        <w:rPr>
          <w:rFonts w:ascii="Times New Roman" w:hAnsi="Times New Roman" w:cs="Times New Roman"/>
          <w:highlight w:val="yellow"/>
        </w:rPr>
        <w:t xml:space="preserve">Load sterile </w:t>
      </w:r>
      <w:r w:rsidR="00D77801" w:rsidRPr="00453A24">
        <w:rPr>
          <w:rFonts w:ascii="Times New Roman" w:hAnsi="Times New Roman" w:cs="Times New Roman"/>
          <w:highlight w:val="yellow"/>
        </w:rPr>
        <w:t>650</w:t>
      </w:r>
      <w:r w:rsidR="00990307" w:rsidRPr="00453A24">
        <w:rPr>
          <w:rFonts w:ascii="Times New Roman" w:hAnsi="Times New Roman" w:cs="Times New Roman"/>
          <w:highlight w:val="yellow"/>
        </w:rPr>
        <w:t xml:space="preserve"> </w:t>
      </w:r>
      <w:r w:rsidR="00D77801" w:rsidRPr="00453A24">
        <w:rPr>
          <w:rFonts w:ascii="Times New Roman" w:hAnsi="Times New Roman" w:cs="Times New Roman"/>
          <w:highlight w:val="yellow"/>
        </w:rPr>
        <w:t>psi rupture</w:t>
      </w:r>
      <w:r w:rsidR="00BB537C" w:rsidRPr="00453A24">
        <w:rPr>
          <w:rFonts w:ascii="Times New Roman" w:hAnsi="Times New Roman" w:cs="Times New Roman"/>
          <w:highlight w:val="yellow"/>
        </w:rPr>
        <w:t xml:space="preserve"> disk into sterile retaining cap.</w:t>
      </w:r>
      <w:r w:rsidR="00BB537C" w:rsidRPr="00453A24">
        <w:rPr>
          <w:rFonts w:ascii="Times New Roman" w:hAnsi="Times New Roman"/>
          <w:highlight w:val="yellow"/>
        </w:rPr>
        <w:t xml:space="preserve"> </w:t>
      </w:r>
      <w:r w:rsidR="00EC76E8">
        <w:rPr>
          <w:rFonts w:ascii="Times New Roman" w:hAnsi="Times New Roman" w:cs="Times New Roman"/>
          <w:highlight w:val="yellow"/>
        </w:rPr>
        <w:t xml:space="preserve"> </w:t>
      </w:r>
      <w:r w:rsidR="00BB537C" w:rsidRPr="00453A24">
        <w:rPr>
          <w:rFonts w:ascii="Times New Roman" w:hAnsi="Times New Roman"/>
          <w:highlight w:val="yellow"/>
        </w:rPr>
        <w:t xml:space="preserve">Spread 5-6 </w:t>
      </w:r>
      <w:r w:rsidR="00BB537C" w:rsidRPr="00453A24">
        <w:rPr>
          <w:rFonts w:ascii="Times New Roman" w:hAnsi="Times New Roman" w:cs="Times New Roman"/>
          <w:highlight w:val="yellow"/>
        </w:rPr>
        <w:t>µ</w:t>
      </w:r>
      <w:r w:rsidR="00BB537C" w:rsidRPr="00453A24">
        <w:rPr>
          <w:rFonts w:ascii="Times New Roman" w:hAnsi="Times New Roman"/>
          <w:highlight w:val="yellow"/>
        </w:rPr>
        <w:t xml:space="preserve">l of the M10-DNA solution onto the surface of a </w:t>
      </w:r>
      <w:proofErr w:type="spellStart"/>
      <w:r w:rsidR="00BB537C" w:rsidRPr="00453A24">
        <w:rPr>
          <w:rFonts w:ascii="Times New Roman" w:hAnsi="Times New Roman"/>
          <w:highlight w:val="yellow"/>
        </w:rPr>
        <w:t>macrocarrier</w:t>
      </w:r>
      <w:proofErr w:type="spellEnd"/>
      <w:r w:rsidR="00BB537C" w:rsidRPr="00453A24">
        <w:rPr>
          <w:rFonts w:ascii="Times New Roman" w:hAnsi="Times New Roman"/>
          <w:highlight w:val="yellow"/>
        </w:rPr>
        <w:t>, dry briefly</w:t>
      </w:r>
      <w:r w:rsidR="0062364D" w:rsidRPr="00453A24">
        <w:rPr>
          <w:rFonts w:ascii="Times New Roman" w:hAnsi="Times New Roman"/>
          <w:highlight w:val="yellow"/>
        </w:rPr>
        <w:t>.</w:t>
      </w:r>
      <w:r w:rsidR="00EC76E8">
        <w:rPr>
          <w:rFonts w:ascii="Times New Roman" w:hAnsi="Times New Roman" w:cs="Times New Roman"/>
          <w:highlight w:val="yellow"/>
        </w:rPr>
        <w:t xml:space="preserve"> </w:t>
      </w:r>
      <w:r w:rsidR="00BB537C" w:rsidRPr="00453A24">
        <w:rPr>
          <w:rFonts w:ascii="Times New Roman" w:hAnsi="Times New Roman" w:cs="Times New Roman"/>
          <w:highlight w:val="yellow"/>
        </w:rPr>
        <w:t xml:space="preserve">Load </w:t>
      </w:r>
      <w:proofErr w:type="spellStart"/>
      <w:r w:rsidR="00BB537C" w:rsidRPr="00453A24">
        <w:rPr>
          <w:rFonts w:ascii="Times New Roman" w:hAnsi="Times New Roman" w:cs="Times New Roman"/>
          <w:highlight w:val="yellow"/>
        </w:rPr>
        <w:t>macrocarrier</w:t>
      </w:r>
      <w:proofErr w:type="spellEnd"/>
      <w:r w:rsidR="00BB537C" w:rsidRPr="00453A24">
        <w:rPr>
          <w:rFonts w:ascii="Times New Roman" w:hAnsi="Times New Roman" w:cs="Times New Roman"/>
          <w:highlight w:val="yellow"/>
        </w:rPr>
        <w:t xml:space="preserve"> and stopping screen into microcarrier launch assembly.</w:t>
      </w:r>
    </w:p>
    <w:p w14:paraId="71E90D22" w14:textId="77777777" w:rsidR="00CC7DF1" w:rsidRPr="00453A24" w:rsidRDefault="00CC7DF1" w:rsidP="0062364D">
      <w:pPr>
        <w:pStyle w:val="NormalWeb"/>
        <w:tabs>
          <w:tab w:val="left" w:pos="720"/>
        </w:tabs>
        <w:rPr>
          <w:rFonts w:ascii="Times New Roman" w:hAnsi="Times New Roman" w:cs="Times New Roman"/>
          <w:highlight w:val="yellow"/>
        </w:rPr>
      </w:pPr>
    </w:p>
    <w:p w14:paraId="45D39BA2" w14:textId="5B345235" w:rsidR="00BB537C" w:rsidRPr="00EC76E8" w:rsidRDefault="00A23BA9" w:rsidP="00EC76E8">
      <w:pPr>
        <w:pStyle w:val="NormalWeb"/>
        <w:tabs>
          <w:tab w:val="left" w:pos="720"/>
        </w:tabs>
        <w:jc w:val="both"/>
        <w:rPr>
          <w:rFonts w:ascii="Times New Roman" w:hAnsi="Times New Roman" w:cs="Times New Roman"/>
          <w:highlight w:val="yellow"/>
        </w:rPr>
      </w:pPr>
      <w:r>
        <w:rPr>
          <w:rFonts w:ascii="Times New Roman" w:hAnsi="Times New Roman" w:cs="Times New Roman"/>
          <w:highlight w:val="yellow"/>
        </w:rPr>
        <w:t>2.9</w:t>
      </w:r>
      <w:r w:rsidR="00CC7DF1" w:rsidRPr="00453A24">
        <w:rPr>
          <w:rFonts w:ascii="Times New Roman" w:hAnsi="Times New Roman" w:cs="Times New Roman"/>
          <w:highlight w:val="yellow"/>
        </w:rPr>
        <w:t xml:space="preserve"> </w:t>
      </w:r>
      <w:r w:rsidR="00BB537C" w:rsidRPr="00453A24">
        <w:rPr>
          <w:rFonts w:ascii="Times New Roman" w:hAnsi="Times New Roman" w:cs="Times New Roman"/>
          <w:highlight w:val="yellow"/>
        </w:rPr>
        <w:t xml:space="preserve">Place </w:t>
      </w:r>
      <w:proofErr w:type="spellStart"/>
      <w:r w:rsidR="00BB537C" w:rsidRPr="00453A24">
        <w:rPr>
          <w:rFonts w:ascii="Times New Roman" w:hAnsi="Times New Roman" w:cs="Times New Roman"/>
          <w:highlight w:val="yellow"/>
        </w:rPr>
        <w:t>microcarrier</w:t>
      </w:r>
      <w:proofErr w:type="spellEnd"/>
      <w:r w:rsidR="00BB537C" w:rsidRPr="00453A24">
        <w:rPr>
          <w:rFonts w:ascii="Times New Roman" w:hAnsi="Times New Roman" w:cs="Times New Roman"/>
          <w:highlight w:val="yellow"/>
        </w:rPr>
        <w:t xml:space="preserve"> launch assembly and maize calli in chamber</w:t>
      </w:r>
      <w:r w:rsidR="00DC3993" w:rsidRPr="00453A24">
        <w:rPr>
          <w:rFonts w:ascii="Times New Roman" w:hAnsi="Times New Roman" w:cs="Times New Roman"/>
          <w:highlight w:val="yellow"/>
        </w:rPr>
        <w:t xml:space="preserve"> at a selected distance from the stopping screen (</w:t>
      </w:r>
      <w:r w:rsidR="002E4A2A" w:rsidRPr="00453A24">
        <w:rPr>
          <w:rFonts w:ascii="Times New Roman" w:hAnsi="Times New Roman" w:cs="Times New Roman"/>
          <w:highlight w:val="yellow"/>
        </w:rPr>
        <w:t xml:space="preserve">L2 = </w:t>
      </w:r>
      <w:r w:rsidR="00DC3993" w:rsidRPr="00453A24">
        <w:rPr>
          <w:rFonts w:ascii="Times New Roman" w:hAnsi="Times New Roman" w:cs="Times New Roman"/>
          <w:highlight w:val="yellow"/>
        </w:rPr>
        <w:t>6 cm)</w:t>
      </w:r>
      <w:r w:rsidR="00BB537C" w:rsidRPr="00453A24">
        <w:rPr>
          <w:rFonts w:ascii="Times New Roman" w:hAnsi="Times New Roman" w:cs="Times New Roman"/>
          <w:highlight w:val="yellow"/>
        </w:rPr>
        <w:t xml:space="preserve"> and close door.</w:t>
      </w:r>
      <w:r w:rsidR="00EC76E8">
        <w:rPr>
          <w:rFonts w:ascii="Times New Roman" w:hAnsi="Times New Roman" w:cs="Times New Roman"/>
          <w:highlight w:val="yellow"/>
        </w:rPr>
        <w:t xml:space="preserve"> </w:t>
      </w:r>
      <w:r w:rsidR="00BB537C" w:rsidRPr="00453A24">
        <w:rPr>
          <w:rFonts w:ascii="Times New Roman" w:hAnsi="Times New Roman"/>
          <w:highlight w:val="yellow"/>
        </w:rPr>
        <w:t xml:space="preserve">Accelerate in a vacuum of 27 psi against a wire mesh screen. </w:t>
      </w:r>
    </w:p>
    <w:p w14:paraId="34802C8E" w14:textId="77777777" w:rsidR="00CC7DF1" w:rsidRPr="00453A24" w:rsidRDefault="00CC7DF1" w:rsidP="0062364D">
      <w:pPr>
        <w:pStyle w:val="NormalWeb"/>
        <w:tabs>
          <w:tab w:val="left" w:pos="720"/>
        </w:tabs>
        <w:rPr>
          <w:rFonts w:ascii="Times New Roman" w:hAnsi="Times New Roman"/>
          <w:highlight w:val="yellow"/>
        </w:rPr>
      </w:pPr>
    </w:p>
    <w:p w14:paraId="2C6935E7" w14:textId="08F9210E" w:rsidR="00BB537C" w:rsidRPr="00453A24" w:rsidRDefault="00A23BA9" w:rsidP="0062364D">
      <w:pPr>
        <w:pStyle w:val="NormalWeb"/>
        <w:tabs>
          <w:tab w:val="left" w:pos="720"/>
        </w:tabs>
        <w:rPr>
          <w:rFonts w:ascii="Times New Roman" w:hAnsi="Times New Roman"/>
          <w:highlight w:val="yellow"/>
        </w:rPr>
      </w:pPr>
      <w:r>
        <w:rPr>
          <w:rFonts w:ascii="Times New Roman" w:hAnsi="Times New Roman"/>
          <w:highlight w:val="yellow"/>
        </w:rPr>
        <w:t>2.10</w:t>
      </w:r>
      <w:r w:rsidR="00CC7DF1" w:rsidRPr="00453A24">
        <w:rPr>
          <w:rFonts w:ascii="Times New Roman" w:hAnsi="Times New Roman"/>
          <w:highlight w:val="yellow"/>
        </w:rPr>
        <w:t xml:space="preserve"> </w:t>
      </w:r>
      <w:r w:rsidR="00BB537C" w:rsidRPr="00453A24">
        <w:rPr>
          <w:rFonts w:ascii="Times New Roman" w:hAnsi="Times New Roman"/>
          <w:highlight w:val="yellow"/>
        </w:rPr>
        <w:t>Press the fire button until rupture disk bursts and helium pressure gauge drops to zero.</w:t>
      </w:r>
      <w:r w:rsidR="00EC76E8">
        <w:rPr>
          <w:rFonts w:ascii="Times New Roman" w:hAnsi="Times New Roman"/>
          <w:highlight w:val="yellow"/>
        </w:rPr>
        <w:t xml:space="preserve"> </w:t>
      </w:r>
      <w:r w:rsidR="00BB537C" w:rsidRPr="00453A24">
        <w:rPr>
          <w:rFonts w:ascii="Times New Roman" w:hAnsi="Times New Roman"/>
          <w:highlight w:val="yellow"/>
        </w:rPr>
        <w:t>Release the fire button.</w:t>
      </w:r>
    </w:p>
    <w:p w14:paraId="7802C293" w14:textId="77777777" w:rsidR="00CC7DF1" w:rsidRPr="00453A24" w:rsidRDefault="00CC7DF1" w:rsidP="0062364D">
      <w:pPr>
        <w:pStyle w:val="NormalWeb"/>
        <w:tabs>
          <w:tab w:val="left" w:pos="720"/>
        </w:tabs>
        <w:rPr>
          <w:rFonts w:ascii="Times New Roman" w:hAnsi="Times New Roman" w:cs="Times New Roman"/>
          <w:highlight w:val="yellow"/>
        </w:rPr>
      </w:pPr>
    </w:p>
    <w:p w14:paraId="1BDC4704" w14:textId="40E5EC69" w:rsidR="00BB537C" w:rsidRPr="00EC76E8" w:rsidRDefault="00A23BA9" w:rsidP="00EC76E8">
      <w:pPr>
        <w:pStyle w:val="NormalWeb"/>
        <w:rPr>
          <w:rFonts w:ascii="Times New Roman" w:hAnsi="Times New Roman"/>
          <w:highlight w:val="yellow"/>
        </w:rPr>
      </w:pPr>
      <w:r>
        <w:rPr>
          <w:rFonts w:ascii="Times New Roman" w:hAnsi="Times New Roman"/>
          <w:highlight w:val="yellow"/>
        </w:rPr>
        <w:t>2.11</w:t>
      </w:r>
      <w:r w:rsidR="00CC7DF1" w:rsidRPr="00453A24">
        <w:rPr>
          <w:rFonts w:ascii="Times New Roman" w:hAnsi="Times New Roman"/>
          <w:highlight w:val="yellow"/>
        </w:rPr>
        <w:t xml:space="preserve"> </w:t>
      </w:r>
      <w:r w:rsidR="00BB537C" w:rsidRPr="00453A24">
        <w:rPr>
          <w:rFonts w:ascii="Times New Roman" w:hAnsi="Times New Roman"/>
          <w:highlight w:val="yellow"/>
        </w:rPr>
        <w:t>Incubate the bombarded calli in a petri dish containing N6OSM (osmotic medium)</w:t>
      </w:r>
      <w:hyperlink w:anchor="_ENREF_34" w:tooltip=", 2005 #2190" w:history="1">
        <w:r w:rsidR="00A65DA9" w:rsidRPr="00453A24">
          <w:rPr>
            <w:rFonts w:ascii="Times New Roman" w:hAnsi="Times New Roman"/>
            <w:highlight w:val="yellow"/>
          </w:rPr>
          <w:fldChar w:fldCharType="begin"/>
        </w:r>
        <w:r w:rsidR="00A65DA9" w:rsidRPr="00453A24">
          <w:rPr>
            <w:rFonts w:ascii="Times New Roman" w:hAnsi="Times New Roman"/>
            <w:highlight w:val="yellow"/>
          </w:rPr>
          <w:instrText xml:space="preserve"> ADDIN EN.CITE &lt;EndNote&gt;&lt;Cite&gt;&lt;Year&gt;2005&lt;/Year&gt;&lt;RecNum&gt;2190&lt;/RecNum&gt;&lt;DisplayText&gt;&lt;style face="superscript"&gt;34&lt;/style&gt;&lt;/DisplayText&gt;&lt;record&gt;&lt;rec-number&gt;2190&lt;/rec-number&gt;&lt;foreign-keys&gt;&lt;key app="EN" db-id="vedvvtat0r0zwoezvtg5250zaz9de992x02a"&gt;2190&lt;/key&gt;&lt;/foreign-keys&gt;&lt;ref-type name="Web Page"&gt;12&lt;/ref-type&gt;&lt;contributors&gt;&lt;/contributors&gt;&lt;titles&gt;&lt;title&gt;Particle bombardment of Hi II immature zygotic embryos and recovery of transgenic maize plants&lt;/title&gt;&lt;/titles&gt;&lt;dates&gt;&lt;year&gt;2005&lt;/year&gt;&lt;pub-dates&gt;&lt;date&gt;Feb 18 2005&lt;/date&gt;&lt;/pub-dates&gt;&lt;/dates&gt;&lt;pub-location&gt;Plant Transformation Facility&lt;/pub-location&gt;&lt;publisher&gt;Iowa State University&lt;/publisher&gt;&lt;urls&gt;&lt;/urls&gt;&lt;/record&gt;&lt;/Cite&gt;&lt;/EndNote&gt;</w:instrText>
        </w:r>
        <w:r w:rsidR="00A65DA9" w:rsidRPr="00453A24">
          <w:rPr>
            <w:rFonts w:ascii="Times New Roman" w:hAnsi="Times New Roman"/>
            <w:highlight w:val="yellow"/>
          </w:rPr>
          <w:fldChar w:fldCharType="separate"/>
        </w:r>
        <w:r w:rsidR="00A65DA9" w:rsidRPr="00453A24">
          <w:rPr>
            <w:rFonts w:ascii="Times New Roman" w:hAnsi="Times New Roman"/>
            <w:noProof/>
            <w:highlight w:val="yellow"/>
            <w:vertAlign w:val="superscript"/>
          </w:rPr>
          <w:t>34</w:t>
        </w:r>
        <w:r w:rsidR="00A65DA9" w:rsidRPr="00453A24">
          <w:rPr>
            <w:rFonts w:ascii="Times New Roman" w:hAnsi="Times New Roman"/>
            <w:highlight w:val="yellow"/>
          </w:rPr>
          <w:fldChar w:fldCharType="end"/>
        </w:r>
      </w:hyperlink>
      <w:r w:rsidR="00BB537C" w:rsidRPr="00453A24">
        <w:rPr>
          <w:rFonts w:ascii="Times New Roman" w:hAnsi="Times New Roman"/>
          <w:highlight w:val="yellow"/>
        </w:rPr>
        <w:t xml:space="preserve"> for 16 hours in the dark at 27 ºC. </w:t>
      </w:r>
      <w:r w:rsidR="00BB537C" w:rsidRPr="00453A24">
        <w:rPr>
          <w:rFonts w:ascii="Times New Roman" w:hAnsi="Times New Roman" w:cs="Times New Roman"/>
          <w:highlight w:val="yellow"/>
        </w:rPr>
        <w:t xml:space="preserve">Break the </w:t>
      </w:r>
      <w:proofErr w:type="spellStart"/>
      <w:r w:rsidR="00BB537C" w:rsidRPr="00453A24">
        <w:rPr>
          <w:rFonts w:ascii="Times New Roman" w:hAnsi="Times New Roman" w:cs="Times New Roman"/>
          <w:highlight w:val="yellow"/>
        </w:rPr>
        <w:t>calli</w:t>
      </w:r>
      <w:proofErr w:type="spellEnd"/>
      <w:r w:rsidR="00BB537C" w:rsidRPr="00453A24">
        <w:rPr>
          <w:rFonts w:ascii="Times New Roman" w:hAnsi="Times New Roman" w:cs="Times New Roman"/>
          <w:highlight w:val="yellow"/>
        </w:rPr>
        <w:t xml:space="preserve"> into about ten pieces and transfer to N6E (callus induction medium)</w:t>
      </w:r>
      <w:hyperlink w:anchor="_ENREF_34" w:tooltip=", 2005 #2190" w:history="1">
        <w:r w:rsidR="00A65DA9" w:rsidRPr="00453A24">
          <w:rPr>
            <w:rFonts w:ascii="Times New Roman" w:hAnsi="Times New Roman" w:cs="Times New Roman"/>
            <w:highlight w:val="yellow"/>
          </w:rPr>
          <w:fldChar w:fldCharType="begin"/>
        </w:r>
        <w:r w:rsidR="00A65DA9" w:rsidRPr="00453A24">
          <w:rPr>
            <w:rFonts w:ascii="Times New Roman" w:hAnsi="Times New Roman" w:cs="Times New Roman"/>
            <w:highlight w:val="yellow"/>
          </w:rPr>
          <w:instrText xml:space="preserve"> ADDIN EN.CITE &lt;EndNote&gt;&lt;Cite&gt;&lt;Year&gt;2005&lt;/Year&gt;&lt;RecNum&gt;2190&lt;/RecNum&gt;&lt;DisplayText&gt;&lt;style face="superscript"&gt;34&lt;/style&gt;&lt;/DisplayText&gt;&lt;record&gt;&lt;rec-number&gt;2190&lt;/rec-number&gt;&lt;foreign-keys&gt;&lt;key app="EN" db-id="vedvvtat0r0zwoezvtg5250zaz9de992x02a"&gt;2190&lt;/key&gt;&lt;/foreign-keys&gt;&lt;ref-type name="Web Page"&gt;12&lt;/ref-type&gt;&lt;contributors&gt;&lt;/contributors&gt;&lt;titles&gt;&lt;title&gt;Particle bombardment of Hi II immature zygotic embryos and recovery of transgenic maize plants&lt;/title&gt;&lt;/titles&gt;&lt;dates&gt;&lt;year&gt;2005&lt;/year&gt;&lt;pub-dates&gt;&lt;date&gt;Feb 18 2005&lt;/date&gt;&lt;/pub-dates&gt;&lt;/dates&gt;&lt;pub-location&gt;Plant Transformation Facility&lt;/pub-location&gt;&lt;publisher&gt;Iowa State University&lt;/publisher&gt;&lt;urls&gt;&lt;/urls&gt;&lt;/record&gt;&lt;/Cite&gt;&lt;/EndNote&gt;</w:instrText>
        </w:r>
        <w:r w:rsidR="00A65DA9" w:rsidRPr="00453A24">
          <w:rPr>
            <w:rFonts w:ascii="Times New Roman" w:hAnsi="Times New Roman" w:cs="Times New Roman"/>
            <w:highlight w:val="yellow"/>
          </w:rPr>
          <w:fldChar w:fldCharType="separate"/>
        </w:r>
        <w:r w:rsidR="00A65DA9" w:rsidRPr="00453A24">
          <w:rPr>
            <w:rFonts w:ascii="Times New Roman" w:hAnsi="Times New Roman" w:cs="Times New Roman"/>
            <w:noProof/>
            <w:highlight w:val="yellow"/>
            <w:vertAlign w:val="superscript"/>
          </w:rPr>
          <w:t>34</w:t>
        </w:r>
        <w:r w:rsidR="00A65DA9" w:rsidRPr="00453A24">
          <w:rPr>
            <w:rFonts w:ascii="Times New Roman" w:hAnsi="Times New Roman" w:cs="Times New Roman"/>
            <w:highlight w:val="yellow"/>
          </w:rPr>
          <w:fldChar w:fldCharType="end"/>
        </w:r>
      </w:hyperlink>
      <w:r w:rsidR="00BB537C" w:rsidRPr="00453A24">
        <w:rPr>
          <w:rFonts w:ascii="Times New Roman" w:hAnsi="Times New Roman" w:cs="Times New Roman"/>
          <w:highlight w:val="yellow"/>
        </w:rPr>
        <w:t xml:space="preserve"> in petri dishes and incubate for 5 days in the dark </w:t>
      </w:r>
      <w:r w:rsidR="00BB537C" w:rsidRPr="00453A24">
        <w:rPr>
          <w:rFonts w:ascii="Times New Roman" w:hAnsi="Times New Roman"/>
          <w:highlight w:val="yellow"/>
        </w:rPr>
        <w:t>at 27 ºC</w:t>
      </w:r>
      <w:r w:rsidR="00BB537C" w:rsidRPr="00453A24">
        <w:rPr>
          <w:rFonts w:ascii="Times New Roman" w:hAnsi="Times New Roman" w:cs="Times New Roman"/>
          <w:i/>
          <w:highlight w:val="yellow"/>
        </w:rPr>
        <w:t>.</w:t>
      </w:r>
    </w:p>
    <w:p w14:paraId="1CE2CDC8" w14:textId="77777777" w:rsidR="009D3E72" w:rsidRDefault="009D3E72" w:rsidP="0062364D">
      <w:pPr>
        <w:pStyle w:val="NormalWeb"/>
        <w:rPr>
          <w:rStyle w:val="Strong"/>
          <w:rFonts w:ascii="Times New Roman" w:hAnsi="Times New Roman"/>
          <w:color w:val="auto"/>
          <w:highlight w:val="yellow"/>
        </w:rPr>
      </w:pPr>
    </w:p>
    <w:p w14:paraId="4A3DB836" w14:textId="77777777" w:rsidR="003475DE" w:rsidRPr="00453A24" w:rsidRDefault="003475DE" w:rsidP="0062364D">
      <w:pPr>
        <w:pStyle w:val="NormalWeb"/>
        <w:rPr>
          <w:rStyle w:val="Strong"/>
          <w:rFonts w:ascii="Times New Roman" w:hAnsi="Times New Roman"/>
          <w:color w:val="auto"/>
          <w:highlight w:val="yellow"/>
        </w:rPr>
      </w:pPr>
      <w:r w:rsidRPr="00453A24">
        <w:rPr>
          <w:rStyle w:val="Strong"/>
          <w:rFonts w:ascii="Times New Roman" w:hAnsi="Times New Roman"/>
          <w:color w:val="auto"/>
          <w:highlight w:val="yellow"/>
        </w:rPr>
        <w:t>Selection</w:t>
      </w:r>
    </w:p>
    <w:p w14:paraId="3CD0D3F2" w14:textId="77777777" w:rsidR="00F64946" w:rsidRPr="00453A24" w:rsidRDefault="00F64946" w:rsidP="0062364D">
      <w:pPr>
        <w:pStyle w:val="NormalWeb"/>
        <w:rPr>
          <w:rStyle w:val="Strong"/>
          <w:rFonts w:ascii="Times New Roman" w:hAnsi="Times New Roman"/>
          <w:color w:val="auto"/>
          <w:highlight w:val="yellow"/>
        </w:rPr>
      </w:pPr>
    </w:p>
    <w:p w14:paraId="204B036F" w14:textId="7970271D" w:rsidR="003E2EF5" w:rsidRPr="00A23BA9" w:rsidRDefault="00A23BA9" w:rsidP="00A23BA9">
      <w:pPr>
        <w:pStyle w:val="NormalWeb"/>
        <w:rPr>
          <w:rFonts w:ascii="Times New Roman" w:hAnsi="Times New Roman" w:cs="Times New Roman"/>
          <w:highlight w:val="yellow"/>
        </w:rPr>
      </w:pPr>
      <w:r>
        <w:rPr>
          <w:rFonts w:ascii="Times New Roman" w:hAnsi="Times New Roman"/>
          <w:highlight w:val="yellow"/>
        </w:rPr>
        <w:t>2.12</w:t>
      </w:r>
      <w:r>
        <w:rPr>
          <w:rFonts w:ascii="Times New Roman" w:hAnsi="Times New Roman"/>
          <w:highlight w:val="yellow"/>
        </w:rPr>
        <w:tab/>
      </w:r>
      <w:r w:rsidR="00DB3F83" w:rsidRPr="00453A24">
        <w:rPr>
          <w:rFonts w:ascii="Times New Roman" w:hAnsi="Times New Roman"/>
          <w:highlight w:val="yellow"/>
        </w:rPr>
        <w:t xml:space="preserve"> </w:t>
      </w:r>
      <w:r w:rsidR="003E2EF5" w:rsidRPr="00453A24">
        <w:rPr>
          <w:rFonts w:ascii="Times New Roman" w:hAnsi="Times New Roman"/>
          <w:highlight w:val="yellow"/>
        </w:rPr>
        <w:t>After 5 days on N6E, transfer the calli onto N6S medi</w:t>
      </w:r>
      <w:r w:rsidR="00461BBC" w:rsidRPr="00453A24">
        <w:rPr>
          <w:rFonts w:ascii="Times New Roman" w:eastAsia="SimSun" w:hAnsi="Times New Roman" w:cs="Times New Roman"/>
          <w:highlight w:val="yellow"/>
          <w:lang w:eastAsia="zh-CN"/>
        </w:rPr>
        <w:t>um</w:t>
      </w:r>
      <w:r w:rsidR="003E2EF5" w:rsidRPr="00453A24">
        <w:rPr>
          <w:rFonts w:ascii="Times New Roman" w:hAnsi="Times New Roman"/>
          <w:highlight w:val="yellow"/>
        </w:rPr>
        <w:t xml:space="preserve"> (selection media)</w:t>
      </w:r>
      <w:hyperlink w:anchor="_ENREF_32" w:tooltip="Department of Agronomy, 2005 #2191" w:history="1">
        <w:r w:rsidR="00A65DA9" w:rsidRPr="00453A24">
          <w:rPr>
            <w:rFonts w:ascii="Times New Roman" w:hAnsi="Times New Roman"/>
            <w:highlight w:val="yellow"/>
          </w:rPr>
          <w:fldChar w:fldCharType="begin"/>
        </w:r>
        <w:r w:rsidR="00A65DA9" w:rsidRPr="00453A24">
          <w:rPr>
            <w:rFonts w:ascii="Times New Roman" w:hAnsi="Times New Roman"/>
            <w:highlight w:val="yellow"/>
          </w:rPr>
          <w:instrText xml:space="preserve"> ADDIN EN.CITE &lt;EndNote&gt;&lt;Cite&gt;&lt;Author&gt;Department of Agronomy&lt;/Author&gt;&lt;Year&gt;2005&lt;/Year&gt;&lt;RecNum&gt;2191&lt;/RecNum&gt;&lt;DisplayText&gt;&lt;style face="superscript"&gt;32&lt;/style&gt;&lt;/DisplayText&gt;&lt;record&gt;&lt;rec-number&gt;2191&lt;/rec-number&gt;&lt;foreign-keys&gt;&lt;key app="EN" db-id="vedvvtat0r0zwoezvtg5250zaz9de992x02a"&gt;2191&lt;/key&gt;&lt;/foreign-keys&gt;&lt;ref-type name="Web Page"&gt;12&lt;/ref-type&gt;&lt;contributors&gt;&lt;authors&gt;&lt;author&gt;Department of Agronomy, Iowa State University&lt;/author&gt;&lt;/authors&gt;&lt;/contributors&gt;&lt;titles&gt;&lt;title&gt;Particle bombardment of Hi II immature zygotic embryos and recovery of transgenic maize plants&lt;/title&gt;&lt;/titles&gt;&lt;dates&gt;&lt;year&gt;2005&lt;/year&gt;&lt;/dates&gt;&lt;pub-location&gt;Plant Transformation Facility&lt;/pub-location&gt;&lt;urls&gt;&lt;/urls&gt;&lt;/record&gt;&lt;/Cite&gt;&lt;/EndNote&gt;</w:instrText>
        </w:r>
        <w:r w:rsidR="00A65DA9" w:rsidRPr="00453A24">
          <w:rPr>
            <w:rFonts w:ascii="Times New Roman" w:hAnsi="Times New Roman"/>
            <w:highlight w:val="yellow"/>
          </w:rPr>
          <w:fldChar w:fldCharType="separate"/>
        </w:r>
        <w:r w:rsidR="00A65DA9" w:rsidRPr="00453A24">
          <w:rPr>
            <w:rFonts w:ascii="Times New Roman" w:hAnsi="Times New Roman"/>
            <w:noProof/>
            <w:highlight w:val="yellow"/>
            <w:vertAlign w:val="superscript"/>
          </w:rPr>
          <w:t>32</w:t>
        </w:r>
        <w:r w:rsidR="00A65DA9" w:rsidRPr="00453A24">
          <w:rPr>
            <w:rFonts w:ascii="Times New Roman" w:hAnsi="Times New Roman"/>
            <w:highlight w:val="yellow"/>
          </w:rPr>
          <w:fldChar w:fldCharType="end"/>
        </w:r>
      </w:hyperlink>
      <w:r>
        <w:rPr>
          <w:rFonts w:ascii="Times New Roman" w:hAnsi="Times New Roman" w:cs="Times New Roman"/>
          <w:highlight w:val="yellow"/>
        </w:rPr>
        <w:t xml:space="preserve">. </w:t>
      </w:r>
      <w:r w:rsidR="00DB3F83" w:rsidRPr="00A23BA9">
        <w:rPr>
          <w:rFonts w:ascii="Times New Roman" w:hAnsi="Times New Roman"/>
          <w:highlight w:val="yellow"/>
        </w:rPr>
        <w:t xml:space="preserve"> </w:t>
      </w:r>
      <w:proofErr w:type="gramStart"/>
      <w:r w:rsidR="003E2EF5" w:rsidRPr="00A23BA9">
        <w:rPr>
          <w:rFonts w:ascii="Times New Roman" w:hAnsi="Times New Roman"/>
          <w:highlight w:val="yellow"/>
        </w:rPr>
        <w:t xml:space="preserve">Subculture all </w:t>
      </w:r>
      <w:r w:rsidR="00F55E9A" w:rsidRPr="00A23BA9">
        <w:rPr>
          <w:rFonts w:ascii="Times New Roman" w:hAnsi="Times New Roman"/>
          <w:highlight w:val="yellow"/>
        </w:rPr>
        <w:t xml:space="preserve">calli </w:t>
      </w:r>
      <w:r w:rsidR="00461BBC" w:rsidRPr="00A23BA9">
        <w:rPr>
          <w:rFonts w:ascii="Times New Roman" w:eastAsia="SimSun" w:hAnsi="Times New Roman" w:cs="Times New Roman"/>
          <w:highlight w:val="yellow"/>
          <w:lang w:eastAsia="zh-CN"/>
        </w:rPr>
        <w:t xml:space="preserve">on selection medium </w:t>
      </w:r>
      <w:r w:rsidR="003E2EF5" w:rsidRPr="00A23BA9">
        <w:rPr>
          <w:rFonts w:ascii="Times New Roman" w:hAnsi="Times New Roman"/>
          <w:highlight w:val="yellow"/>
        </w:rPr>
        <w:t xml:space="preserve">every </w:t>
      </w:r>
      <w:r w:rsidR="00461BBC" w:rsidRPr="00A23BA9">
        <w:rPr>
          <w:rFonts w:ascii="Times New Roman" w:eastAsia="SimSun" w:hAnsi="Times New Roman" w:cs="Times New Roman"/>
          <w:highlight w:val="yellow"/>
          <w:lang w:eastAsia="zh-CN"/>
        </w:rPr>
        <w:t>30</w:t>
      </w:r>
      <w:r w:rsidR="003E2EF5" w:rsidRPr="00A23BA9">
        <w:rPr>
          <w:rFonts w:ascii="Times New Roman" w:hAnsi="Times New Roman"/>
          <w:highlight w:val="yellow"/>
        </w:rPr>
        <w:t xml:space="preserve"> days for </w:t>
      </w:r>
      <w:r w:rsidR="00993A0E" w:rsidRPr="00A23BA9">
        <w:rPr>
          <w:rFonts w:ascii="Times New Roman" w:hAnsi="Times New Roman"/>
          <w:highlight w:val="yellow"/>
        </w:rPr>
        <w:t>8</w:t>
      </w:r>
      <w:r w:rsidR="003E2EF5" w:rsidRPr="00A23BA9">
        <w:rPr>
          <w:rFonts w:ascii="Times New Roman" w:hAnsi="Times New Roman"/>
          <w:highlight w:val="yellow"/>
        </w:rPr>
        <w:t>-12 w</w:t>
      </w:r>
      <w:r w:rsidR="00070848" w:rsidRPr="00A23BA9">
        <w:rPr>
          <w:rFonts w:ascii="Times New Roman" w:hAnsi="Times New Roman"/>
          <w:highlight w:val="yellow"/>
        </w:rPr>
        <w:t>ee</w:t>
      </w:r>
      <w:r w:rsidR="003E2EF5" w:rsidRPr="00A23BA9">
        <w:rPr>
          <w:rFonts w:ascii="Times New Roman" w:hAnsi="Times New Roman"/>
          <w:highlight w:val="yellow"/>
        </w:rPr>
        <w:t>k</w:t>
      </w:r>
      <w:r w:rsidR="003E19E6" w:rsidRPr="00A23BA9">
        <w:rPr>
          <w:rFonts w:ascii="Times New Roman" w:hAnsi="Times New Roman"/>
          <w:highlight w:val="yellow"/>
        </w:rPr>
        <w:t>s</w:t>
      </w:r>
      <w:r w:rsidR="00F55E9A" w:rsidRPr="00A23BA9">
        <w:rPr>
          <w:rFonts w:ascii="Times New Roman" w:hAnsi="Times New Roman"/>
          <w:highlight w:val="yellow"/>
        </w:rPr>
        <w:t xml:space="preserve"> without disturbing the calli structure</w:t>
      </w:r>
      <w:r w:rsidR="003E2EF5" w:rsidRPr="00A23BA9">
        <w:rPr>
          <w:rFonts w:ascii="Times New Roman" w:hAnsi="Times New Roman"/>
          <w:highlight w:val="yellow"/>
        </w:rPr>
        <w:t>.</w:t>
      </w:r>
      <w:proofErr w:type="gramEnd"/>
      <w:r w:rsidR="003E2EF5" w:rsidRPr="00A23BA9">
        <w:rPr>
          <w:rFonts w:ascii="Times New Roman" w:hAnsi="Times New Roman"/>
          <w:highlight w:val="yellow"/>
        </w:rPr>
        <w:t xml:space="preserve">  </w:t>
      </w:r>
    </w:p>
    <w:p w14:paraId="43471142" w14:textId="77777777" w:rsidR="00DB3F83" w:rsidRPr="00453A24" w:rsidRDefault="00DB3F83" w:rsidP="0062364D">
      <w:pPr>
        <w:pStyle w:val="NormalWeb"/>
        <w:rPr>
          <w:rFonts w:ascii="Times New Roman" w:hAnsi="Times New Roman"/>
          <w:highlight w:val="yellow"/>
        </w:rPr>
      </w:pPr>
    </w:p>
    <w:p w14:paraId="2D51B31E" w14:textId="4D65592A" w:rsidR="00BB537C" w:rsidRPr="00453A24" w:rsidRDefault="00A23BA9" w:rsidP="00A23BA9">
      <w:pPr>
        <w:pStyle w:val="NormalWeb"/>
        <w:rPr>
          <w:rFonts w:ascii="Times New Roman" w:hAnsi="Times New Roman" w:cs="Times New Roman"/>
          <w:highlight w:val="yellow"/>
        </w:rPr>
      </w:pPr>
      <w:r>
        <w:rPr>
          <w:rFonts w:ascii="Times New Roman" w:hAnsi="Times New Roman"/>
          <w:highlight w:val="yellow"/>
        </w:rPr>
        <w:t>2.13</w:t>
      </w:r>
      <w:r>
        <w:rPr>
          <w:rFonts w:ascii="Times New Roman" w:hAnsi="Times New Roman"/>
          <w:highlight w:val="yellow"/>
        </w:rPr>
        <w:tab/>
      </w:r>
      <w:r w:rsidR="00DB3F83" w:rsidRPr="00453A24">
        <w:rPr>
          <w:rFonts w:ascii="Times New Roman" w:hAnsi="Times New Roman"/>
          <w:highlight w:val="yellow"/>
        </w:rPr>
        <w:t xml:space="preserve"> </w:t>
      </w:r>
      <w:r w:rsidR="003E2EF5" w:rsidRPr="00453A24">
        <w:rPr>
          <w:rFonts w:ascii="Times New Roman" w:hAnsi="Times New Roman"/>
          <w:highlight w:val="yellow"/>
        </w:rPr>
        <w:t xml:space="preserve">After </w:t>
      </w:r>
      <w:r w:rsidR="00993A0E" w:rsidRPr="00453A24">
        <w:rPr>
          <w:rFonts w:ascii="Times New Roman" w:hAnsi="Times New Roman"/>
          <w:highlight w:val="yellow"/>
        </w:rPr>
        <w:t xml:space="preserve">about </w:t>
      </w:r>
      <w:r w:rsidR="003E2EF5" w:rsidRPr="00453A24">
        <w:rPr>
          <w:rFonts w:ascii="Times New Roman" w:hAnsi="Times New Roman"/>
          <w:highlight w:val="yellow"/>
        </w:rPr>
        <w:t>8-10 w</w:t>
      </w:r>
      <w:r w:rsidR="00DD646D" w:rsidRPr="00453A24">
        <w:rPr>
          <w:rFonts w:ascii="Times New Roman" w:hAnsi="Times New Roman"/>
          <w:highlight w:val="yellow"/>
        </w:rPr>
        <w:t>ee</w:t>
      </w:r>
      <w:r w:rsidR="003E2EF5" w:rsidRPr="00453A24">
        <w:rPr>
          <w:rFonts w:ascii="Times New Roman" w:hAnsi="Times New Roman"/>
          <w:highlight w:val="yellow"/>
        </w:rPr>
        <w:t>ks</w:t>
      </w:r>
      <w:r w:rsidR="00F55E9A" w:rsidRPr="00453A24">
        <w:rPr>
          <w:rFonts w:ascii="Times New Roman" w:hAnsi="Times New Roman"/>
          <w:highlight w:val="yellow"/>
        </w:rPr>
        <w:t>,</w:t>
      </w:r>
      <w:r w:rsidR="003E2EF5" w:rsidRPr="00453A24">
        <w:rPr>
          <w:rFonts w:ascii="Times New Roman" w:hAnsi="Times New Roman"/>
          <w:highlight w:val="yellow"/>
        </w:rPr>
        <w:t xml:space="preserve"> white fast-growing sectors </w:t>
      </w:r>
      <w:r w:rsidR="00461BBC" w:rsidRPr="00453A24">
        <w:rPr>
          <w:rFonts w:ascii="Times New Roman" w:eastAsia="SimSun" w:hAnsi="Times New Roman" w:cs="Times New Roman"/>
          <w:highlight w:val="yellow"/>
          <w:lang w:eastAsia="zh-CN"/>
        </w:rPr>
        <w:t xml:space="preserve">will </w:t>
      </w:r>
      <w:r w:rsidR="003E2EF5" w:rsidRPr="00453A24">
        <w:rPr>
          <w:rFonts w:ascii="Times New Roman" w:hAnsi="Times New Roman"/>
          <w:highlight w:val="yellow"/>
        </w:rPr>
        <w:t>grow out of the non</w:t>
      </w:r>
      <w:r w:rsidR="00461BBC" w:rsidRPr="00453A24">
        <w:rPr>
          <w:rFonts w:ascii="Times New Roman" w:eastAsia="SimSun" w:hAnsi="Times New Roman" w:cs="Times New Roman"/>
          <w:highlight w:val="yellow"/>
          <w:lang w:eastAsia="zh-CN"/>
        </w:rPr>
        <w:t>-</w:t>
      </w:r>
      <w:r w:rsidR="003E2EF5" w:rsidRPr="00453A24">
        <w:rPr>
          <w:rFonts w:ascii="Times New Roman" w:hAnsi="Times New Roman"/>
          <w:highlight w:val="yellow"/>
        </w:rPr>
        <w:t>proliferating and partially necrotic mother calli</w:t>
      </w:r>
      <w:r w:rsidR="00993A0E" w:rsidRPr="00453A24">
        <w:rPr>
          <w:rFonts w:ascii="Times New Roman" w:eastAsia="SimSun" w:hAnsi="Times New Roman" w:cs="Times New Roman"/>
          <w:highlight w:val="yellow"/>
          <w:lang w:eastAsia="zh-CN"/>
        </w:rPr>
        <w:t>.</w:t>
      </w:r>
      <w:r w:rsidR="00D123B2" w:rsidRPr="00453A24">
        <w:rPr>
          <w:rFonts w:ascii="Times New Roman" w:eastAsia="SimSun" w:hAnsi="Times New Roman" w:cs="Times New Roman"/>
          <w:highlight w:val="yellow"/>
          <w:lang w:eastAsia="zh-CN"/>
        </w:rPr>
        <w:t xml:space="preserve"> </w:t>
      </w:r>
      <w:r w:rsidR="00BB537C" w:rsidRPr="00453A24">
        <w:rPr>
          <w:rFonts w:ascii="Times New Roman" w:hAnsi="Times New Roman"/>
          <w:highlight w:val="yellow"/>
        </w:rPr>
        <w:t>Excise the</w:t>
      </w:r>
      <w:r w:rsidR="00BB537C" w:rsidRPr="00453A24">
        <w:rPr>
          <w:rFonts w:ascii="Times New Roman" w:eastAsia="SimSun" w:hAnsi="Times New Roman" w:cs="Times New Roman"/>
          <w:highlight w:val="yellow"/>
          <w:lang w:eastAsia="zh-CN"/>
        </w:rPr>
        <w:t xml:space="preserve"> white fast-growing tissues</w:t>
      </w:r>
      <w:r w:rsidR="00BB537C" w:rsidRPr="00453A24">
        <w:rPr>
          <w:rFonts w:ascii="Times New Roman" w:hAnsi="Times New Roman"/>
          <w:highlight w:val="yellow"/>
        </w:rPr>
        <w:t xml:space="preserve"> and subculture them to fresh </w:t>
      </w:r>
      <w:r w:rsidR="00BB537C" w:rsidRPr="00453A24">
        <w:rPr>
          <w:rFonts w:ascii="Times New Roman" w:eastAsia="SimSun" w:hAnsi="Times New Roman" w:cs="Times New Roman"/>
          <w:highlight w:val="yellow"/>
          <w:lang w:eastAsia="zh-CN"/>
        </w:rPr>
        <w:t>selection</w:t>
      </w:r>
      <w:r w:rsidR="00BB537C" w:rsidRPr="00453A24">
        <w:rPr>
          <w:rFonts w:ascii="Times New Roman" w:hAnsi="Times New Roman"/>
          <w:highlight w:val="yellow"/>
        </w:rPr>
        <w:t xml:space="preserve"> medi</w:t>
      </w:r>
      <w:r w:rsidR="00BB537C" w:rsidRPr="00453A24">
        <w:rPr>
          <w:rFonts w:ascii="Times New Roman" w:eastAsia="SimSun" w:hAnsi="Times New Roman" w:cs="Times New Roman"/>
          <w:highlight w:val="yellow"/>
          <w:lang w:eastAsia="zh-CN"/>
        </w:rPr>
        <w:t>um</w:t>
      </w:r>
      <w:r w:rsidR="00BB537C" w:rsidRPr="00453A24">
        <w:rPr>
          <w:rFonts w:ascii="Times New Roman" w:hAnsi="Times New Roman"/>
          <w:highlight w:val="yellow"/>
        </w:rPr>
        <w:t xml:space="preserve"> (N6S)</w:t>
      </w:r>
      <w:hyperlink w:anchor="_ENREF_32" w:tooltip="Department of Agronomy, 2005 #2191" w:history="1">
        <w:r w:rsidR="00A65DA9" w:rsidRPr="00453A24">
          <w:rPr>
            <w:rFonts w:ascii="Times New Roman" w:hAnsi="Times New Roman"/>
            <w:highlight w:val="yellow"/>
          </w:rPr>
          <w:fldChar w:fldCharType="begin"/>
        </w:r>
        <w:r w:rsidR="00A65DA9" w:rsidRPr="00453A24">
          <w:rPr>
            <w:rFonts w:ascii="Times New Roman" w:hAnsi="Times New Roman"/>
            <w:highlight w:val="yellow"/>
          </w:rPr>
          <w:instrText xml:space="preserve"> ADDIN EN.CITE &lt;EndNote&gt;&lt;Cite&gt;&lt;Author&gt;Department of Agronomy&lt;/Author&gt;&lt;Year&gt;2005&lt;/Year&gt;&lt;RecNum&gt;2191&lt;/RecNum&gt;&lt;DisplayText&gt;&lt;style face="superscript"&gt;32&lt;/style&gt;&lt;/DisplayText&gt;&lt;record&gt;&lt;rec-number&gt;2191&lt;/rec-number&gt;&lt;foreign-keys&gt;&lt;key app="EN" db-id="vedvvtat0r0zwoezvtg5250zaz9de992x02a"&gt;2191&lt;/key&gt;&lt;/foreign-keys&gt;&lt;ref-type name="Web Page"&gt;12&lt;/ref-type&gt;&lt;contributors&gt;&lt;authors&gt;&lt;author&gt;Department of Agronomy, Iowa State University&lt;/author&gt;&lt;/authors&gt;&lt;/contributors&gt;&lt;titles&gt;&lt;title&gt;Particle bombardment of Hi II immature zygotic embryos and recovery of transgenic maize plants&lt;/title&gt;&lt;/titles&gt;&lt;dates&gt;&lt;year&gt;2005&lt;/year&gt;&lt;/dates&gt;&lt;pub-location&gt;Plant Transformation Facility&lt;/pub-location&gt;&lt;urls&gt;&lt;/urls&gt;&lt;/record&gt;&lt;/Cite&gt;&lt;/EndNote&gt;</w:instrText>
        </w:r>
        <w:r w:rsidR="00A65DA9" w:rsidRPr="00453A24">
          <w:rPr>
            <w:rFonts w:ascii="Times New Roman" w:hAnsi="Times New Roman"/>
            <w:highlight w:val="yellow"/>
          </w:rPr>
          <w:fldChar w:fldCharType="separate"/>
        </w:r>
        <w:r w:rsidR="00A65DA9" w:rsidRPr="00453A24">
          <w:rPr>
            <w:rFonts w:ascii="Times New Roman" w:hAnsi="Times New Roman"/>
            <w:noProof/>
            <w:highlight w:val="yellow"/>
            <w:vertAlign w:val="superscript"/>
          </w:rPr>
          <w:t>32</w:t>
        </w:r>
        <w:r w:rsidR="00A65DA9" w:rsidRPr="00453A24">
          <w:rPr>
            <w:rFonts w:ascii="Times New Roman" w:hAnsi="Times New Roman"/>
            <w:highlight w:val="yellow"/>
          </w:rPr>
          <w:fldChar w:fldCharType="end"/>
        </w:r>
      </w:hyperlink>
      <w:r w:rsidR="00BB537C" w:rsidRPr="00453A24">
        <w:rPr>
          <w:rFonts w:ascii="Times New Roman" w:hAnsi="Times New Roman"/>
          <w:highlight w:val="yellow"/>
        </w:rPr>
        <w:t xml:space="preserve"> and continue to incubate as above.</w:t>
      </w:r>
    </w:p>
    <w:p w14:paraId="48ECA1E0" w14:textId="77777777" w:rsidR="003475DE" w:rsidRPr="00453A24" w:rsidRDefault="00461BBC" w:rsidP="0062364D">
      <w:pPr>
        <w:pStyle w:val="NormalWeb"/>
        <w:rPr>
          <w:rStyle w:val="Strong"/>
          <w:rFonts w:ascii="Times New Roman" w:hAnsi="Times New Roman"/>
          <w:color w:val="auto"/>
          <w:highlight w:val="yellow"/>
        </w:rPr>
      </w:pPr>
      <w:r w:rsidRPr="00453A24" w:rsidDel="00461BBC">
        <w:rPr>
          <w:rFonts w:ascii="Times New Roman" w:hAnsi="Times New Roman" w:cs="Times New Roman"/>
          <w:highlight w:val="yellow"/>
        </w:rPr>
        <w:t xml:space="preserve"> </w:t>
      </w:r>
    </w:p>
    <w:p w14:paraId="390AF94C" w14:textId="77777777" w:rsidR="00F64946" w:rsidRPr="00453A24" w:rsidRDefault="003E2EF5" w:rsidP="0062364D">
      <w:pPr>
        <w:pStyle w:val="NormalWeb"/>
        <w:rPr>
          <w:rFonts w:ascii="Times New Roman" w:hAnsi="Times New Roman" w:cs="Times New Roman"/>
          <w:highlight w:val="yellow"/>
        </w:rPr>
      </w:pPr>
      <w:r w:rsidRPr="00453A24">
        <w:rPr>
          <w:rStyle w:val="Strong"/>
          <w:rFonts w:ascii="Times New Roman" w:hAnsi="Times New Roman"/>
          <w:color w:val="auto"/>
          <w:highlight w:val="yellow"/>
        </w:rPr>
        <w:t>Regeneration</w:t>
      </w:r>
      <w:r w:rsidRPr="00453A24">
        <w:rPr>
          <w:rFonts w:ascii="Times New Roman" w:hAnsi="Times New Roman"/>
          <w:highlight w:val="yellow"/>
        </w:rPr>
        <w:t xml:space="preserve"> </w:t>
      </w:r>
    </w:p>
    <w:p w14:paraId="750ABA2A" w14:textId="77777777" w:rsidR="00C2392C" w:rsidRPr="00453A24" w:rsidRDefault="00C2392C" w:rsidP="0062364D">
      <w:pPr>
        <w:pStyle w:val="NormalWeb"/>
        <w:rPr>
          <w:rFonts w:ascii="Times New Roman" w:hAnsi="Times New Roman" w:cs="Times New Roman"/>
          <w:highlight w:val="yellow"/>
        </w:rPr>
      </w:pPr>
    </w:p>
    <w:p w14:paraId="621B2AFA" w14:textId="40657D5D" w:rsidR="003E2EF5" w:rsidRPr="00A23BA9" w:rsidRDefault="00A23BA9" w:rsidP="00A23BA9">
      <w:pPr>
        <w:pStyle w:val="NormalWeb"/>
        <w:rPr>
          <w:rFonts w:ascii="Times New Roman" w:hAnsi="Times New Roman" w:cs="Times New Roman"/>
          <w:highlight w:val="yellow"/>
        </w:rPr>
      </w:pPr>
      <w:r>
        <w:rPr>
          <w:rFonts w:ascii="Times New Roman" w:hAnsi="Times New Roman"/>
          <w:highlight w:val="yellow"/>
        </w:rPr>
        <w:t>2.14</w:t>
      </w:r>
      <w:r>
        <w:rPr>
          <w:rFonts w:ascii="Times New Roman" w:hAnsi="Times New Roman"/>
          <w:highlight w:val="yellow"/>
        </w:rPr>
        <w:tab/>
      </w:r>
      <w:r w:rsidR="00DB3F83" w:rsidRPr="00453A24">
        <w:rPr>
          <w:rFonts w:ascii="Times New Roman" w:hAnsi="Times New Roman"/>
          <w:highlight w:val="yellow"/>
        </w:rPr>
        <w:t xml:space="preserve"> </w:t>
      </w:r>
      <w:r w:rsidR="003E2EF5" w:rsidRPr="00453A24">
        <w:rPr>
          <w:rFonts w:ascii="Times New Roman" w:hAnsi="Times New Roman"/>
          <w:highlight w:val="yellow"/>
        </w:rPr>
        <w:t xml:space="preserve">Transfer the </w:t>
      </w:r>
      <w:r w:rsidR="00461BBC" w:rsidRPr="00453A24">
        <w:rPr>
          <w:rFonts w:ascii="Times New Roman" w:eastAsia="SimSun" w:hAnsi="Times New Roman" w:cs="Times New Roman"/>
          <w:highlight w:val="yellow"/>
          <w:lang w:eastAsia="zh-CN"/>
        </w:rPr>
        <w:t>white and fast growing</w:t>
      </w:r>
      <w:r w:rsidR="003E2EF5" w:rsidRPr="00453A24">
        <w:rPr>
          <w:rFonts w:ascii="Times New Roman" w:hAnsi="Times New Roman"/>
          <w:highlight w:val="yellow"/>
        </w:rPr>
        <w:t xml:space="preserve"> embryonic calli </w:t>
      </w:r>
      <w:r w:rsidR="00461BBC" w:rsidRPr="00453A24">
        <w:rPr>
          <w:rFonts w:ascii="Times New Roman" w:hAnsi="Times New Roman" w:cs="Times New Roman"/>
          <w:highlight w:val="yellow"/>
        </w:rPr>
        <w:t>onto regeneration medi</w:t>
      </w:r>
      <w:r w:rsidR="00461BBC" w:rsidRPr="00453A24">
        <w:rPr>
          <w:rFonts w:ascii="Times New Roman" w:eastAsia="SimSun" w:hAnsi="Times New Roman" w:cs="Times New Roman"/>
          <w:highlight w:val="yellow"/>
          <w:lang w:eastAsia="zh-CN"/>
        </w:rPr>
        <w:t>um</w:t>
      </w:r>
      <w:hyperlink w:anchor="_ENREF_32" w:tooltip="Department of Agronomy, 2005 #2191" w:history="1">
        <w:r w:rsidR="00A65DA9" w:rsidRPr="00453A24">
          <w:rPr>
            <w:rFonts w:ascii="Times New Roman" w:eastAsia="SimSun" w:hAnsi="Times New Roman" w:cs="Times New Roman"/>
            <w:highlight w:val="yellow"/>
            <w:lang w:eastAsia="zh-CN"/>
          </w:rPr>
          <w:fldChar w:fldCharType="begin"/>
        </w:r>
        <w:r w:rsidR="00A65DA9" w:rsidRPr="00453A24">
          <w:rPr>
            <w:rFonts w:ascii="Times New Roman" w:eastAsia="SimSun" w:hAnsi="Times New Roman" w:cs="Times New Roman"/>
            <w:highlight w:val="yellow"/>
            <w:lang w:eastAsia="zh-CN"/>
          </w:rPr>
          <w:instrText xml:space="preserve"> ADDIN EN.CITE &lt;EndNote&gt;&lt;Cite&gt;&lt;Author&gt;Department of Agronomy&lt;/Author&gt;&lt;Year&gt;2005&lt;/Year&gt;&lt;RecNum&gt;2191&lt;/RecNum&gt;&lt;DisplayText&gt;&lt;style face="superscript"&gt;32&lt;/style&gt;&lt;/DisplayText&gt;&lt;record&gt;&lt;rec-number&gt;2191&lt;/rec-number&gt;&lt;foreign-keys&gt;&lt;key app="EN" db-id="vedvvtat0r0zwoezvtg5250zaz9de992x02a"&gt;2191&lt;/key&gt;&lt;/foreign-keys&gt;&lt;ref-type name="Web Page"&gt;12&lt;/ref-type&gt;&lt;contributors&gt;&lt;authors&gt;&lt;author&gt;Department of Agronomy, Iowa State University&lt;/author&gt;&lt;/authors&gt;&lt;/contributors&gt;&lt;titles&gt;&lt;title&gt;Particle bombardment of Hi II immature zygotic embryos and recovery of transgenic maize plants&lt;/title&gt;&lt;/titles&gt;&lt;dates&gt;&lt;year&gt;2005&lt;/year&gt;&lt;/dates&gt;&lt;pub-location&gt;Plant Transformation Facility&lt;/pub-location&gt;&lt;urls&gt;&lt;/urls&gt;&lt;/record&gt;&lt;/Cite&gt;&lt;/EndNote&gt;</w:instrText>
        </w:r>
        <w:r w:rsidR="00A65DA9" w:rsidRPr="00453A24">
          <w:rPr>
            <w:rFonts w:ascii="Times New Roman" w:eastAsia="SimSun" w:hAnsi="Times New Roman" w:cs="Times New Roman"/>
            <w:highlight w:val="yellow"/>
            <w:lang w:eastAsia="zh-CN"/>
          </w:rPr>
          <w:fldChar w:fldCharType="separate"/>
        </w:r>
        <w:r w:rsidR="00A65DA9" w:rsidRPr="00453A24">
          <w:rPr>
            <w:rFonts w:ascii="Times New Roman" w:eastAsia="SimSun" w:hAnsi="Times New Roman" w:cs="Times New Roman"/>
            <w:noProof/>
            <w:highlight w:val="yellow"/>
            <w:vertAlign w:val="superscript"/>
            <w:lang w:eastAsia="zh-CN"/>
          </w:rPr>
          <w:t>32</w:t>
        </w:r>
        <w:r w:rsidR="00A65DA9" w:rsidRPr="00453A24">
          <w:rPr>
            <w:rFonts w:ascii="Times New Roman" w:eastAsia="SimSun" w:hAnsi="Times New Roman" w:cs="Times New Roman"/>
            <w:highlight w:val="yellow"/>
            <w:lang w:eastAsia="zh-CN"/>
          </w:rPr>
          <w:fldChar w:fldCharType="end"/>
        </w:r>
      </w:hyperlink>
      <w:r w:rsidR="00461BBC" w:rsidRPr="00453A24">
        <w:rPr>
          <w:rFonts w:ascii="Times New Roman" w:hAnsi="Times New Roman" w:cs="Times New Roman"/>
          <w:highlight w:val="yellow"/>
        </w:rPr>
        <w:t xml:space="preserve"> </w:t>
      </w:r>
      <w:r w:rsidR="003E2EF5" w:rsidRPr="00453A24">
        <w:rPr>
          <w:rFonts w:ascii="Times New Roman" w:hAnsi="Times New Roman"/>
          <w:highlight w:val="yellow"/>
        </w:rPr>
        <w:t xml:space="preserve">and </w:t>
      </w:r>
      <w:r w:rsidR="00993A0E" w:rsidRPr="00453A24">
        <w:rPr>
          <w:rFonts w:ascii="Times New Roman" w:hAnsi="Times New Roman"/>
          <w:highlight w:val="yellow"/>
        </w:rPr>
        <w:t>incubate as above for</w:t>
      </w:r>
      <w:r w:rsidR="003E2EF5" w:rsidRPr="00453A24">
        <w:rPr>
          <w:rFonts w:ascii="Times New Roman" w:hAnsi="Times New Roman"/>
          <w:highlight w:val="yellow"/>
        </w:rPr>
        <w:t xml:space="preserve"> </w:t>
      </w:r>
      <w:r w:rsidR="00A41B53" w:rsidRPr="00453A24">
        <w:rPr>
          <w:rFonts w:ascii="Times New Roman" w:hAnsi="Times New Roman"/>
          <w:highlight w:val="yellow"/>
        </w:rPr>
        <w:t xml:space="preserve">1 </w:t>
      </w:r>
      <w:r w:rsidR="003E2EF5" w:rsidRPr="00453A24">
        <w:rPr>
          <w:rFonts w:ascii="Times New Roman" w:hAnsi="Times New Roman"/>
          <w:highlight w:val="yellow"/>
        </w:rPr>
        <w:t>w</w:t>
      </w:r>
      <w:r w:rsidR="00070848" w:rsidRPr="00453A24">
        <w:rPr>
          <w:rFonts w:ascii="Times New Roman" w:hAnsi="Times New Roman"/>
          <w:highlight w:val="yellow"/>
        </w:rPr>
        <w:t>ee</w:t>
      </w:r>
      <w:r w:rsidR="003E2EF5" w:rsidRPr="00453A24">
        <w:rPr>
          <w:rFonts w:ascii="Times New Roman" w:hAnsi="Times New Roman"/>
          <w:highlight w:val="yellow"/>
        </w:rPr>
        <w:t xml:space="preserve">k. </w:t>
      </w:r>
      <w:r w:rsidR="00993A0E" w:rsidRPr="00A23BA9">
        <w:rPr>
          <w:rFonts w:ascii="Times New Roman" w:hAnsi="Times New Roman"/>
          <w:highlight w:val="yellow"/>
        </w:rPr>
        <w:t>Switch the regenerating</w:t>
      </w:r>
      <w:r w:rsidR="003E2EF5" w:rsidRPr="00A23BA9">
        <w:rPr>
          <w:rFonts w:ascii="Times New Roman" w:hAnsi="Times New Roman"/>
          <w:highlight w:val="yellow"/>
        </w:rPr>
        <w:t xml:space="preserve"> </w:t>
      </w:r>
      <w:proofErr w:type="spellStart"/>
      <w:r w:rsidR="003E2EF5" w:rsidRPr="00A23BA9">
        <w:rPr>
          <w:rFonts w:ascii="Times New Roman" w:hAnsi="Times New Roman"/>
          <w:highlight w:val="yellow"/>
        </w:rPr>
        <w:t>embryogenic</w:t>
      </w:r>
      <w:proofErr w:type="spellEnd"/>
      <w:r w:rsidR="003E2EF5" w:rsidRPr="00A23BA9">
        <w:rPr>
          <w:rFonts w:ascii="Times New Roman" w:hAnsi="Times New Roman"/>
          <w:highlight w:val="yellow"/>
        </w:rPr>
        <w:t xml:space="preserve"> </w:t>
      </w:r>
      <w:proofErr w:type="spellStart"/>
      <w:r w:rsidR="003E2EF5" w:rsidRPr="00A23BA9">
        <w:rPr>
          <w:rFonts w:ascii="Times New Roman" w:hAnsi="Times New Roman"/>
          <w:highlight w:val="yellow"/>
        </w:rPr>
        <w:t>calli</w:t>
      </w:r>
      <w:proofErr w:type="spellEnd"/>
      <w:r w:rsidR="003E2EF5" w:rsidRPr="00A23BA9">
        <w:rPr>
          <w:rFonts w:ascii="Times New Roman" w:hAnsi="Times New Roman"/>
          <w:highlight w:val="yellow"/>
        </w:rPr>
        <w:t xml:space="preserve"> </w:t>
      </w:r>
      <w:r w:rsidR="00993A0E" w:rsidRPr="00A23BA9">
        <w:rPr>
          <w:rFonts w:ascii="Times New Roman" w:hAnsi="Times New Roman"/>
          <w:highlight w:val="yellow"/>
        </w:rPr>
        <w:t xml:space="preserve">to </w:t>
      </w:r>
      <w:r w:rsidR="00D123B2" w:rsidRPr="00A23BA9">
        <w:rPr>
          <w:rFonts w:ascii="Times New Roman" w:hAnsi="Times New Roman"/>
          <w:highlight w:val="yellow"/>
        </w:rPr>
        <w:t xml:space="preserve">a </w:t>
      </w:r>
      <w:r w:rsidR="00D123B2" w:rsidRPr="00A23BA9">
        <w:rPr>
          <w:rFonts w:ascii="Times New Roman" w:eastAsia="SimSun" w:hAnsi="Times New Roman" w:cs="Times New Roman"/>
          <w:highlight w:val="yellow"/>
          <w:lang w:eastAsia="zh-CN"/>
        </w:rPr>
        <w:t>period</w:t>
      </w:r>
      <w:r w:rsidR="00461BBC" w:rsidRPr="00A23BA9">
        <w:rPr>
          <w:rFonts w:ascii="Times New Roman" w:eastAsia="SimSun" w:hAnsi="Times New Roman" w:cs="Times New Roman"/>
          <w:highlight w:val="yellow"/>
          <w:lang w:eastAsia="zh-CN"/>
        </w:rPr>
        <w:t xml:space="preserve"> of </w:t>
      </w:r>
      <w:r w:rsidR="003E2EF5" w:rsidRPr="00A23BA9">
        <w:rPr>
          <w:rFonts w:ascii="Times New Roman" w:hAnsi="Times New Roman"/>
          <w:highlight w:val="yellow"/>
        </w:rPr>
        <w:t>16 h</w:t>
      </w:r>
      <w:r w:rsidR="00D47E2E" w:rsidRPr="00A23BA9">
        <w:rPr>
          <w:rFonts w:ascii="Times New Roman" w:hAnsi="Times New Roman"/>
          <w:highlight w:val="yellow"/>
        </w:rPr>
        <w:t>ours</w:t>
      </w:r>
      <w:r w:rsidR="003E2EF5" w:rsidRPr="00A23BA9">
        <w:rPr>
          <w:rFonts w:ascii="Times New Roman" w:hAnsi="Times New Roman"/>
          <w:highlight w:val="yellow"/>
        </w:rPr>
        <w:t xml:space="preserve"> </w:t>
      </w:r>
      <w:r w:rsidR="00D123B2" w:rsidRPr="00A23BA9">
        <w:rPr>
          <w:rFonts w:ascii="Times New Roman" w:hAnsi="Times New Roman"/>
          <w:highlight w:val="yellow"/>
        </w:rPr>
        <w:t>daylight and</w:t>
      </w:r>
      <w:r w:rsidR="003E2EF5" w:rsidRPr="00A23BA9">
        <w:rPr>
          <w:rFonts w:ascii="Times New Roman" w:hAnsi="Times New Roman"/>
          <w:highlight w:val="yellow"/>
          <w:vertAlign w:val="superscript"/>
        </w:rPr>
        <w:t xml:space="preserve"> </w:t>
      </w:r>
      <w:r w:rsidR="003E2EF5" w:rsidRPr="00A23BA9">
        <w:rPr>
          <w:rFonts w:ascii="Times New Roman" w:hAnsi="Times New Roman"/>
          <w:highlight w:val="yellow"/>
        </w:rPr>
        <w:t xml:space="preserve">8 </w:t>
      </w:r>
      <w:r w:rsidR="00C74BFA" w:rsidRPr="00A23BA9">
        <w:rPr>
          <w:rFonts w:ascii="Times New Roman" w:hAnsi="Times New Roman"/>
          <w:highlight w:val="yellow"/>
        </w:rPr>
        <w:t>hours</w:t>
      </w:r>
      <w:r w:rsidR="003E2EF5" w:rsidRPr="00A23BA9">
        <w:rPr>
          <w:rFonts w:ascii="Times New Roman" w:hAnsi="Times New Roman"/>
          <w:highlight w:val="yellow"/>
        </w:rPr>
        <w:t xml:space="preserve"> </w:t>
      </w:r>
      <w:r w:rsidR="00993A0E" w:rsidRPr="00A23BA9">
        <w:rPr>
          <w:rFonts w:ascii="Times New Roman" w:hAnsi="Times New Roman"/>
          <w:highlight w:val="yellow"/>
        </w:rPr>
        <w:t xml:space="preserve">dark </w:t>
      </w:r>
      <w:r w:rsidR="007C36B6" w:rsidRPr="00A23BA9">
        <w:rPr>
          <w:rFonts w:ascii="Times New Roman" w:hAnsi="Times New Roman"/>
          <w:highlight w:val="yellow"/>
        </w:rPr>
        <w:t>at 25-27 ºC</w:t>
      </w:r>
    </w:p>
    <w:p w14:paraId="5C7F4406" w14:textId="77777777" w:rsidR="007C36B6" w:rsidRPr="00453A24" w:rsidRDefault="007C36B6" w:rsidP="0062364D">
      <w:pPr>
        <w:pStyle w:val="NormalWeb"/>
        <w:rPr>
          <w:rFonts w:ascii="Times New Roman" w:hAnsi="Times New Roman" w:cs="Times New Roman"/>
          <w:highlight w:val="yellow"/>
        </w:rPr>
      </w:pPr>
    </w:p>
    <w:p w14:paraId="474CB49A" w14:textId="7B9F9748" w:rsidR="003E2EF5" w:rsidRPr="00453A24" w:rsidRDefault="00A23BA9" w:rsidP="00A23BA9">
      <w:pPr>
        <w:pStyle w:val="NormalWeb"/>
        <w:rPr>
          <w:rFonts w:ascii="Times New Roman" w:hAnsi="Times New Roman" w:cs="Times New Roman"/>
          <w:highlight w:val="yellow"/>
        </w:rPr>
      </w:pPr>
      <w:r>
        <w:rPr>
          <w:rFonts w:ascii="Times New Roman" w:hAnsi="Times New Roman"/>
          <w:highlight w:val="yellow"/>
        </w:rPr>
        <w:t>2.15</w:t>
      </w:r>
      <w:r>
        <w:rPr>
          <w:rFonts w:ascii="Times New Roman" w:hAnsi="Times New Roman"/>
          <w:highlight w:val="yellow"/>
        </w:rPr>
        <w:tab/>
      </w:r>
      <w:r w:rsidR="00DB3F83" w:rsidRPr="00453A24">
        <w:rPr>
          <w:rFonts w:ascii="Times New Roman" w:hAnsi="Times New Roman"/>
          <w:highlight w:val="yellow"/>
        </w:rPr>
        <w:t xml:space="preserve"> </w:t>
      </w:r>
      <w:r w:rsidR="00BB537C" w:rsidRPr="00453A24">
        <w:rPr>
          <w:rFonts w:ascii="Times New Roman" w:hAnsi="Times New Roman"/>
          <w:highlight w:val="yellow"/>
        </w:rPr>
        <w:t>Transfer</w:t>
      </w:r>
      <w:r w:rsidR="003E2EF5" w:rsidRPr="00453A24">
        <w:rPr>
          <w:rFonts w:ascii="Times New Roman" w:hAnsi="Times New Roman"/>
          <w:highlight w:val="yellow"/>
        </w:rPr>
        <w:t xml:space="preserve"> the </w:t>
      </w:r>
      <w:r w:rsidR="00461BBC" w:rsidRPr="00453A24">
        <w:rPr>
          <w:rFonts w:ascii="Times New Roman" w:eastAsia="SimSun" w:hAnsi="Times New Roman" w:cs="Times New Roman"/>
          <w:highlight w:val="yellow"/>
          <w:lang w:eastAsia="zh-CN"/>
        </w:rPr>
        <w:t>regenerating</w:t>
      </w:r>
      <w:r w:rsidR="00832570" w:rsidRPr="00453A24">
        <w:rPr>
          <w:rFonts w:ascii="Times New Roman" w:eastAsia="SimSun" w:hAnsi="Times New Roman" w:cs="Times New Roman"/>
          <w:highlight w:val="yellow"/>
          <w:lang w:eastAsia="zh-CN"/>
        </w:rPr>
        <w:t xml:space="preserve"> </w:t>
      </w:r>
      <w:r w:rsidR="00461BBC" w:rsidRPr="00453A24">
        <w:rPr>
          <w:rFonts w:ascii="Times New Roman" w:eastAsia="SimSun" w:hAnsi="Times New Roman" w:cs="Times New Roman"/>
          <w:highlight w:val="yellow"/>
          <w:lang w:eastAsia="zh-CN"/>
        </w:rPr>
        <w:t>shoots</w:t>
      </w:r>
      <w:r w:rsidR="003E2EF5" w:rsidRPr="00453A24">
        <w:rPr>
          <w:rFonts w:ascii="Times New Roman" w:hAnsi="Times New Roman"/>
          <w:highlight w:val="yellow"/>
        </w:rPr>
        <w:t xml:space="preserve"> onto the rooting medi</w:t>
      </w:r>
      <w:r w:rsidR="00461BBC" w:rsidRPr="00453A24">
        <w:rPr>
          <w:rFonts w:ascii="Times New Roman" w:eastAsia="SimSun" w:hAnsi="Times New Roman" w:cs="Times New Roman"/>
          <w:highlight w:val="yellow"/>
          <w:lang w:eastAsia="zh-CN"/>
        </w:rPr>
        <w:t>um</w:t>
      </w:r>
      <w:hyperlink w:anchor="_ENREF_32" w:tooltip="Department of Agronomy, 2005 #2191" w:history="1">
        <w:r w:rsidR="00A65DA9" w:rsidRPr="00453A24">
          <w:rPr>
            <w:rFonts w:ascii="Times New Roman" w:eastAsia="SimSun" w:hAnsi="Times New Roman" w:cs="Times New Roman"/>
            <w:highlight w:val="yellow"/>
            <w:lang w:eastAsia="zh-CN"/>
          </w:rPr>
          <w:fldChar w:fldCharType="begin"/>
        </w:r>
        <w:r w:rsidR="00A65DA9" w:rsidRPr="00453A24">
          <w:rPr>
            <w:rFonts w:ascii="Times New Roman" w:eastAsia="SimSun" w:hAnsi="Times New Roman" w:cs="Times New Roman"/>
            <w:highlight w:val="yellow"/>
            <w:lang w:eastAsia="zh-CN"/>
          </w:rPr>
          <w:instrText xml:space="preserve"> ADDIN EN.CITE &lt;EndNote&gt;&lt;Cite&gt;&lt;Author&gt;Department of Agronomy&lt;/Author&gt;&lt;Year&gt;2005&lt;/Year&gt;&lt;RecNum&gt;2191&lt;/RecNum&gt;&lt;DisplayText&gt;&lt;style face="superscript"&gt;32&lt;/style&gt;&lt;/DisplayText&gt;&lt;record&gt;&lt;rec-number&gt;2191&lt;/rec-number&gt;&lt;foreign-keys&gt;&lt;key app="EN" db-id="vedvvtat0r0zwoezvtg5250zaz9de992x02a"&gt;2191&lt;/key&gt;&lt;/foreign-keys&gt;&lt;ref-type name="Web Page"&gt;12&lt;/ref-type&gt;&lt;contributors&gt;&lt;authors&gt;&lt;author&gt;Department of Agronomy, Iowa State University&lt;/author&gt;&lt;/authors&gt;&lt;/contributors&gt;&lt;titles&gt;&lt;title&gt;Particle bombardment of Hi II immature zygotic embryos and recovery of transgenic maize plants&lt;/title&gt;&lt;/titles&gt;&lt;dates&gt;&lt;year&gt;2005&lt;/year&gt;&lt;/dates&gt;&lt;pub-location&gt;Plant Transformation Facility&lt;/pub-location&gt;&lt;urls&gt;&lt;/urls&gt;&lt;/record&gt;&lt;/Cite&gt;&lt;/EndNote&gt;</w:instrText>
        </w:r>
        <w:r w:rsidR="00A65DA9" w:rsidRPr="00453A24">
          <w:rPr>
            <w:rFonts w:ascii="Times New Roman" w:eastAsia="SimSun" w:hAnsi="Times New Roman" w:cs="Times New Roman"/>
            <w:highlight w:val="yellow"/>
            <w:lang w:eastAsia="zh-CN"/>
          </w:rPr>
          <w:fldChar w:fldCharType="separate"/>
        </w:r>
        <w:r w:rsidR="00A65DA9" w:rsidRPr="00453A24">
          <w:rPr>
            <w:rFonts w:ascii="Times New Roman" w:eastAsia="SimSun" w:hAnsi="Times New Roman" w:cs="Times New Roman"/>
            <w:noProof/>
            <w:highlight w:val="yellow"/>
            <w:vertAlign w:val="superscript"/>
            <w:lang w:eastAsia="zh-CN"/>
          </w:rPr>
          <w:t>32</w:t>
        </w:r>
        <w:r w:rsidR="00A65DA9" w:rsidRPr="00453A24">
          <w:rPr>
            <w:rFonts w:ascii="Times New Roman" w:eastAsia="SimSun" w:hAnsi="Times New Roman" w:cs="Times New Roman"/>
            <w:highlight w:val="yellow"/>
            <w:lang w:eastAsia="zh-CN"/>
          </w:rPr>
          <w:fldChar w:fldCharType="end"/>
        </w:r>
      </w:hyperlink>
      <w:r w:rsidR="00993A0E" w:rsidRPr="00453A24">
        <w:rPr>
          <w:rFonts w:ascii="Times New Roman" w:eastAsia="SimSun" w:hAnsi="Times New Roman" w:cs="Times New Roman"/>
          <w:highlight w:val="yellow"/>
          <w:lang w:eastAsia="zh-CN"/>
        </w:rPr>
        <w:t xml:space="preserve"> </w:t>
      </w:r>
      <w:r w:rsidR="00C2392C" w:rsidRPr="00453A24">
        <w:rPr>
          <w:rFonts w:ascii="Times New Roman" w:hAnsi="Times New Roman" w:cs="Times New Roman"/>
          <w:highlight w:val="yellow"/>
        </w:rPr>
        <w:t>in a glass test tube</w:t>
      </w:r>
      <w:r w:rsidR="00BB537C" w:rsidRPr="00453A24">
        <w:rPr>
          <w:rFonts w:ascii="Times New Roman" w:hAnsi="Times New Roman"/>
          <w:highlight w:val="yellow"/>
        </w:rPr>
        <w:t xml:space="preserve"> after </w:t>
      </w:r>
      <w:r w:rsidR="00BB537C" w:rsidRPr="00453A24">
        <w:rPr>
          <w:rFonts w:ascii="Times New Roman" w:eastAsia="SimSun" w:hAnsi="Times New Roman" w:cs="Times New Roman"/>
          <w:highlight w:val="yellow"/>
          <w:lang w:eastAsia="zh-CN"/>
        </w:rPr>
        <w:t>3-</w:t>
      </w:r>
      <w:r w:rsidR="00BB537C" w:rsidRPr="00453A24">
        <w:rPr>
          <w:rFonts w:ascii="Times New Roman" w:hAnsi="Times New Roman"/>
          <w:highlight w:val="yellow"/>
        </w:rPr>
        <w:t>4 wks,</w:t>
      </w:r>
      <w:r w:rsidR="00993A0E" w:rsidRPr="00453A24">
        <w:rPr>
          <w:rFonts w:ascii="Times New Roman" w:hAnsi="Times New Roman" w:cs="Times New Roman"/>
          <w:highlight w:val="yellow"/>
        </w:rPr>
        <w:t xml:space="preserve"> continue to incubate as above. </w:t>
      </w:r>
      <w:r w:rsidR="00C21813" w:rsidRPr="00453A24">
        <w:rPr>
          <w:rFonts w:ascii="Times New Roman" w:eastAsia="SimSun" w:hAnsi="Times New Roman" w:cs="Times New Roman"/>
          <w:highlight w:val="yellow"/>
          <w:lang w:eastAsia="zh-CN"/>
        </w:rPr>
        <w:t>A</w:t>
      </w:r>
      <w:r w:rsidR="00C21813" w:rsidRPr="00453A24">
        <w:rPr>
          <w:rFonts w:ascii="Times New Roman" w:hAnsi="Times New Roman" w:cs="Times New Roman"/>
          <w:highlight w:val="yellow"/>
        </w:rPr>
        <w:t>fter substantial root development</w:t>
      </w:r>
      <w:r w:rsidR="00993A0E" w:rsidRPr="00453A24">
        <w:rPr>
          <w:rFonts w:ascii="Times New Roman" w:hAnsi="Times New Roman" w:cs="Times New Roman"/>
          <w:highlight w:val="yellow"/>
        </w:rPr>
        <w:t xml:space="preserve"> appears</w:t>
      </w:r>
      <w:r w:rsidR="00C21813" w:rsidRPr="00453A24">
        <w:rPr>
          <w:rFonts w:ascii="Times New Roman" w:eastAsia="SimSun" w:hAnsi="Times New Roman" w:cs="Times New Roman"/>
          <w:highlight w:val="yellow"/>
          <w:lang w:eastAsia="zh-CN"/>
        </w:rPr>
        <w:t>,</w:t>
      </w:r>
      <w:r w:rsidR="00C21813" w:rsidRPr="00453A24">
        <w:rPr>
          <w:rFonts w:ascii="Times New Roman" w:hAnsi="Times New Roman" w:cs="Times New Roman"/>
          <w:highlight w:val="yellow"/>
        </w:rPr>
        <w:t xml:space="preserve"> </w:t>
      </w:r>
      <w:r w:rsidR="00C21813" w:rsidRPr="00453A24">
        <w:rPr>
          <w:rFonts w:ascii="Times New Roman" w:eastAsia="SimSun" w:hAnsi="Times New Roman" w:cs="Times New Roman"/>
          <w:highlight w:val="yellow"/>
          <w:lang w:eastAsia="zh-CN"/>
        </w:rPr>
        <w:t>w</w:t>
      </w:r>
      <w:r w:rsidR="00C21813" w:rsidRPr="00453A24">
        <w:rPr>
          <w:rFonts w:ascii="Times New Roman" w:hAnsi="Times New Roman" w:cs="Times New Roman"/>
          <w:highlight w:val="yellow"/>
        </w:rPr>
        <w:t>ash roots carefully under water tap</w:t>
      </w:r>
      <w:r w:rsidR="00C21813" w:rsidRPr="00453A24">
        <w:rPr>
          <w:rFonts w:ascii="Times New Roman" w:eastAsia="SimSun" w:hAnsi="Times New Roman" w:cs="Times New Roman"/>
          <w:highlight w:val="yellow"/>
          <w:lang w:eastAsia="zh-CN"/>
        </w:rPr>
        <w:t>, then t</w:t>
      </w:r>
      <w:r w:rsidR="003E2EF5" w:rsidRPr="00453A24">
        <w:rPr>
          <w:rFonts w:ascii="Times New Roman" w:hAnsi="Times New Roman"/>
          <w:highlight w:val="yellow"/>
        </w:rPr>
        <w:t>rans</w:t>
      </w:r>
      <w:r w:rsidR="00C21813" w:rsidRPr="00453A24">
        <w:rPr>
          <w:rFonts w:ascii="Times New Roman" w:eastAsia="SimSun" w:hAnsi="Times New Roman" w:cs="Times New Roman"/>
          <w:highlight w:val="yellow"/>
          <w:lang w:eastAsia="zh-CN"/>
        </w:rPr>
        <w:t>plant the plantlets</w:t>
      </w:r>
      <w:r w:rsidR="003E2EF5" w:rsidRPr="00453A24">
        <w:rPr>
          <w:rFonts w:ascii="Times New Roman" w:hAnsi="Times New Roman"/>
          <w:highlight w:val="yellow"/>
        </w:rPr>
        <w:t xml:space="preserve"> to </w:t>
      </w:r>
      <w:r w:rsidR="003950D7" w:rsidRPr="00453A24">
        <w:rPr>
          <w:rFonts w:ascii="Times New Roman" w:hAnsi="Times New Roman"/>
          <w:highlight w:val="yellow"/>
        </w:rPr>
        <w:t xml:space="preserve">4” </w:t>
      </w:r>
      <w:r w:rsidR="003E2EF5" w:rsidRPr="00453A24">
        <w:rPr>
          <w:rFonts w:ascii="Times New Roman" w:hAnsi="Times New Roman"/>
          <w:highlight w:val="yellow"/>
        </w:rPr>
        <w:t>pots</w:t>
      </w:r>
      <w:r w:rsidR="003C3338" w:rsidRPr="00453A24">
        <w:rPr>
          <w:rFonts w:ascii="Times New Roman" w:hAnsi="Times New Roman"/>
          <w:highlight w:val="yellow"/>
        </w:rPr>
        <w:t xml:space="preserve"> with soil</w:t>
      </w:r>
      <w:r w:rsidR="003E2EF5" w:rsidRPr="00453A24">
        <w:rPr>
          <w:rFonts w:ascii="Times New Roman" w:hAnsi="Times New Roman"/>
          <w:highlight w:val="yellow"/>
        </w:rPr>
        <w:t>. Cover the pots with plastic bags</w:t>
      </w:r>
      <w:r w:rsidR="00C21813" w:rsidRPr="00453A24">
        <w:rPr>
          <w:rFonts w:ascii="Times New Roman" w:eastAsia="SimSun" w:hAnsi="Times New Roman" w:cs="Times New Roman"/>
          <w:highlight w:val="yellow"/>
          <w:lang w:eastAsia="zh-CN"/>
        </w:rPr>
        <w:t xml:space="preserve"> to keep moist</w:t>
      </w:r>
      <w:r w:rsidR="00993A0E" w:rsidRPr="00453A24">
        <w:rPr>
          <w:rFonts w:ascii="Times New Roman" w:hAnsi="Times New Roman"/>
          <w:highlight w:val="yellow"/>
        </w:rPr>
        <w:t xml:space="preserve"> After 2 </w:t>
      </w:r>
      <w:r w:rsidR="00D123B2" w:rsidRPr="00453A24">
        <w:rPr>
          <w:rFonts w:ascii="Times New Roman" w:hAnsi="Times New Roman"/>
          <w:highlight w:val="yellow"/>
        </w:rPr>
        <w:t>days make</w:t>
      </w:r>
      <w:r w:rsidR="003E2EF5" w:rsidRPr="00453A24">
        <w:rPr>
          <w:rFonts w:ascii="Times New Roman" w:hAnsi="Times New Roman"/>
          <w:highlight w:val="yellow"/>
        </w:rPr>
        <w:t xml:space="preserve"> </w:t>
      </w:r>
      <w:r w:rsidR="00C21813" w:rsidRPr="00453A24">
        <w:rPr>
          <w:rFonts w:ascii="Times New Roman" w:eastAsia="SimSun" w:hAnsi="Times New Roman" w:cs="Times New Roman"/>
          <w:highlight w:val="yellow"/>
          <w:lang w:eastAsia="zh-CN"/>
        </w:rPr>
        <w:t xml:space="preserve">small holes </w:t>
      </w:r>
      <w:r w:rsidR="003E2EF5" w:rsidRPr="00453A24">
        <w:rPr>
          <w:rFonts w:ascii="Times New Roman" w:hAnsi="Times New Roman"/>
          <w:highlight w:val="yellow"/>
        </w:rPr>
        <w:t>the plastic bag</w:t>
      </w:r>
      <w:r w:rsidR="00993A0E" w:rsidRPr="00453A24">
        <w:rPr>
          <w:rFonts w:ascii="Times New Roman" w:hAnsi="Times New Roman"/>
          <w:highlight w:val="yellow"/>
        </w:rPr>
        <w:t>s</w:t>
      </w:r>
      <w:r w:rsidR="00435A2E" w:rsidRPr="00453A24">
        <w:rPr>
          <w:rFonts w:ascii="Times New Roman" w:hAnsi="Times New Roman"/>
          <w:highlight w:val="yellow"/>
        </w:rPr>
        <w:t>.</w:t>
      </w:r>
      <w:r w:rsidR="00993A0E" w:rsidRPr="00453A24">
        <w:rPr>
          <w:rFonts w:ascii="Times New Roman" w:hAnsi="Times New Roman"/>
          <w:highlight w:val="yellow"/>
        </w:rPr>
        <w:t xml:space="preserve"> </w:t>
      </w:r>
      <w:proofErr w:type="gramStart"/>
      <w:r w:rsidR="00435A2E" w:rsidRPr="00453A24">
        <w:rPr>
          <w:rFonts w:ascii="Times New Roman" w:hAnsi="Times New Roman"/>
          <w:highlight w:val="yellow"/>
        </w:rPr>
        <w:t>A</w:t>
      </w:r>
      <w:r w:rsidR="00D123B2" w:rsidRPr="00453A24">
        <w:rPr>
          <w:rFonts w:ascii="Times New Roman" w:hAnsi="Times New Roman"/>
          <w:highlight w:val="yellow"/>
        </w:rPr>
        <w:t xml:space="preserve">fter </w:t>
      </w:r>
      <w:r w:rsidR="003E2EF5" w:rsidRPr="00453A24">
        <w:rPr>
          <w:rFonts w:ascii="Times New Roman" w:hAnsi="Times New Roman"/>
          <w:highlight w:val="yellow"/>
        </w:rPr>
        <w:t>5-6 days</w:t>
      </w:r>
      <w:r w:rsidR="00993A0E" w:rsidRPr="00453A24">
        <w:rPr>
          <w:rFonts w:ascii="Times New Roman" w:hAnsi="Times New Roman"/>
          <w:highlight w:val="yellow"/>
        </w:rPr>
        <w:t xml:space="preserve"> remove the plastic bags</w:t>
      </w:r>
      <w:r w:rsidR="003E2EF5" w:rsidRPr="00453A24">
        <w:rPr>
          <w:rFonts w:ascii="Times New Roman" w:hAnsi="Times New Roman"/>
          <w:highlight w:val="yellow"/>
        </w:rPr>
        <w:t>.</w:t>
      </w:r>
      <w:proofErr w:type="gramEnd"/>
      <w:r w:rsidR="003E2EF5" w:rsidRPr="00453A24">
        <w:rPr>
          <w:rFonts w:ascii="Times New Roman" w:hAnsi="Times New Roman"/>
          <w:highlight w:val="yellow"/>
        </w:rPr>
        <w:t xml:space="preserve"> </w:t>
      </w:r>
      <w:r w:rsidR="003950D7" w:rsidRPr="00453A24">
        <w:rPr>
          <w:rFonts w:ascii="Times New Roman" w:hAnsi="Times New Roman" w:cs="Times New Roman"/>
          <w:highlight w:val="yellow"/>
        </w:rPr>
        <w:t xml:space="preserve">Continue to incubate as </w:t>
      </w:r>
      <w:r w:rsidR="00D123B2" w:rsidRPr="00453A24">
        <w:rPr>
          <w:rFonts w:ascii="Times New Roman" w:hAnsi="Times New Roman" w:cs="Times New Roman"/>
          <w:highlight w:val="yellow"/>
        </w:rPr>
        <w:t>above for</w:t>
      </w:r>
      <w:r w:rsidR="003E2EF5" w:rsidRPr="00453A24">
        <w:rPr>
          <w:rFonts w:ascii="Times New Roman" w:hAnsi="Times New Roman" w:cs="Times New Roman"/>
          <w:highlight w:val="yellow"/>
        </w:rPr>
        <w:t xml:space="preserve"> </w:t>
      </w:r>
      <w:r w:rsidR="0077365E" w:rsidRPr="00453A24">
        <w:rPr>
          <w:rFonts w:ascii="Times New Roman" w:hAnsi="Times New Roman" w:cs="Times New Roman"/>
          <w:highlight w:val="yellow"/>
        </w:rPr>
        <w:t xml:space="preserve">another </w:t>
      </w:r>
      <w:r w:rsidR="003E2EF5" w:rsidRPr="00453A24">
        <w:rPr>
          <w:rFonts w:ascii="Times New Roman" w:hAnsi="Times New Roman" w:cs="Times New Roman"/>
          <w:highlight w:val="yellow"/>
        </w:rPr>
        <w:t xml:space="preserve">5-6 days. </w:t>
      </w:r>
    </w:p>
    <w:p w14:paraId="64B9547B" w14:textId="77777777" w:rsidR="003E2EF5" w:rsidRPr="00453A24" w:rsidRDefault="003E2EF5" w:rsidP="0062364D">
      <w:pPr>
        <w:pStyle w:val="NormalWeb"/>
        <w:rPr>
          <w:rFonts w:ascii="Times New Roman" w:hAnsi="Times New Roman" w:cs="Times New Roman"/>
          <w:highlight w:val="yellow"/>
        </w:rPr>
      </w:pPr>
    </w:p>
    <w:p w14:paraId="34EAD909" w14:textId="77777777" w:rsidR="003475DE" w:rsidRPr="00453A24" w:rsidRDefault="003475DE" w:rsidP="0062364D">
      <w:pPr>
        <w:pStyle w:val="NormalWeb"/>
        <w:rPr>
          <w:rStyle w:val="Strong"/>
          <w:rFonts w:ascii="Times New Roman" w:hAnsi="Times New Roman"/>
          <w:color w:val="auto"/>
          <w:highlight w:val="yellow"/>
        </w:rPr>
      </w:pPr>
      <w:r w:rsidRPr="00453A24">
        <w:rPr>
          <w:rStyle w:val="Strong"/>
          <w:rFonts w:ascii="Times New Roman" w:hAnsi="Times New Roman"/>
          <w:color w:val="auto"/>
          <w:highlight w:val="yellow"/>
        </w:rPr>
        <w:t xml:space="preserve">Greenhouse </w:t>
      </w:r>
    </w:p>
    <w:p w14:paraId="30950CC1" w14:textId="77777777" w:rsidR="00F64946" w:rsidRPr="00453A24" w:rsidRDefault="00F64946" w:rsidP="0062364D">
      <w:pPr>
        <w:pStyle w:val="NormalWeb"/>
        <w:rPr>
          <w:rStyle w:val="Strong"/>
          <w:rFonts w:ascii="Times New Roman" w:hAnsi="Times New Roman"/>
          <w:color w:val="auto"/>
          <w:highlight w:val="yellow"/>
        </w:rPr>
      </w:pPr>
    </w:p>
    <w:p w14:paraId="611723D3" w14:textId="7442F2AE" w:rsidR="003E2EF5" w:rsidRPr="00453A24" w:rsidRDefault="00A23BA9" w:rsidP="00A23BA9">
      <w:pPr>
        <w:pStyle w:val="NormalWeb"/>
        <w:rPr>
          <w:rFonts w:ascii="Times New Roman" w:hAnsi="Times New Roman" w:cs="Times New Roman"/>
          <w:highlight w:val="yellow"/>
        </w:rPr>
      </w:pPr>
      <w:r>
        <w:rPr>
          <w:rFonts w:ascii="Times New Roman" w:hAnsi="Times New Roman" w:cs="Times New Roman"/>
          <w:highlight w:val="yellow"/>
        </w:rPr>
        <w:t>2.16</w:t>
      </w:r>
      <w:r>
        <w:rPr>
          <w:rFonts w:ascii="Times New Roman" w:hAnsi="Times New Roman" w:cs="Times New Roman"/>
          <w:highlight w:val="yellow"/>
        </w:rPr>
        <w:tab/>
      </w:r>
      <w:r w:rsidR="00DB3F83" w:rsidRPr="00453A24">
        <w:rPr>
          <w:rFonts w:ascii="Times New Roman" w:hAnsi="Times New Roman" w:cs="Times New Roman"/>
          <w:highlight w:val="yellow"/>
        </w:rPr>
        <w:t xml:space="preserve"> </w:t>
      </w:r>
      <w:r w:rsidR="003E2EF5" w:rsidRPr="00453A24">
        <w:rPr>
          <w:rFonts w:ascii="Times New Roman" w:hAnsi="Times New Roman" w:cs="Times New Roman"/>
          <w:highlight w:val="yellow"/>
        </w:rPr>
        <w:t xml:space="preserve">Transfer </w:t>
      </w:r>
      <w:r w:rsidR="00435A2E" w:rsidRPr="00453A24">
        <w:rPr>
          <w:rFonts w:ascii="Times New Roman" w:hAnsi="Times New Roman" w:cs="Times New Roman"/>
          <w:highlight w:val="yellow"/>
        </w:rPr>
        <w:t xml:space="preserve">the </w:t>
      </w:r>
      <w:r w:rsidR="003E2EF5" w:rsidRPr="00453A24">
        <w:rPr>
          <w:rFonts w:ascii="Times New Roman" w:hAnsi="Times New Roman" w:cs="Times New Roman"/>
          <w:highlight w:val="yellow"/>
        </w:rPr>
        <w:t xml:space="preserve">seedlings into </w:t>
      </w:r>
      <w:r w:rsidR="003950D7" w:rsidRPr="00453A24">
        <w:rPr>
          <w:rFonts w:ascii="Times New Roman" w:hAnsi="Times New Roman" w:cs="Times New Roman"/>
          <w:highlight w:val="yellow"/>
        </w:rPr>
        <w:t>18</w:t>
      </w:r>
      <w:r w:rsidR="00BE1470" w:rsidRPr="00453A24">
        <w:rPr>
          <w:rFonts w:ascii="Times New Roman" w:hAnsi="Times New Roman" w:cs="Times New Roman"/>
          <w:highlight w:val="yellow"/>
        </w:rPr>
        <w:t>”</w:t>
      </w:r>
      <w:r w:rsidR="003A310E" w:rsidRPr="00453A24">
        <w:rPr>
          <w:rFonts w:ascii="Times New Roman" w:hAnsi="Times New Roman" w:cs="Times New Roman"/>
          <w:highlight w:val="yellow"/>
        </w:rPr>
        <w:t xml:space="preserve"> </w:t>
      </w:r>
      <w:r w:rsidR="003E2EF5" w:rsidRPr="00453A24">
        <w:rPr>
          <w:rFonts w:ascii="Times New Roman" w:hAnsi="Times New Roman" w:cs="Times New Roman"/>
          <w:highlight w:val="yellow"/>
        </w:rPr>
        <w:t xml:space="preserve">pots </w:t>
      </w:r>
      <w:r w:rsidR="00925585" w:rsidRPr="00453A24">
        <w:rPr>
          <w:rFonts w:ascii="Times New Roman" w:hAnsi="Times New Roman" w:cs="Times New Roman"/>
          <w:highlight w:val="yellow"/>
        </w:rPr>
        <w:t xml:space="preserve">with soil </w:t>
      </w:r>
      <w:r w:rsidR="003E2EF5" w:rsidRPr="00453A24">
        <w:rPr>
          <w:rFonts w:ascii="Times New Roman" w:hAnsi="Times New Roman" w:cs="Times New Roman"/>
          <w:highlight w:val="yellow"/>
        </w:rPr>
        <w:t>and maintain in full summer sunlight or greenhouse light. The initial regenerated plants are called T</w:t>
      </w:r>
      <w:r w:rsidR="003E2EF5" w:rsidRPr="00453A24">
        <w:rPr>
          <w:rFonts w:ascii="Times New Roman" w:hAnsi="Times New Roman" w:cs="Times New Roman"/>
          <w:highlight w:val="yellow"/>
          <w:vertAlign w:val="subscript"/>
        </w:rPr>
        <w:t>0</w:t>
      </w:r>
      <w:r w:rsidR="003E2EF5" w:rsidRPr="00453A24">
        <w:rPr>
          <w:rFonts w:ascii="Times New Roman" w:hAnsi="Times New Roman" w:cs="Times New Roman"/>
          <w:highlight w:val="yellow"/>
        </w:rPr>
        <w:t xml:space="preserve"> while the first seed</w:t>
      </w:r>
      <w:r w:rsidR="003950D7" w:rsidRPr="00453A24">
        <w:rPr>
          <w:rFonts w:ascii="Times New Roman" w:hAnsi="Times New Roman" w:cs="Times New Roman"/>
          <w:highlight w:val="yellow"/>
        </w:rPr>
        <w:t>s</w:t>
      </w:r>
      <w:r w:rsidR="003E2EF5" w:rsidRPr="00453A24">
        <w:rPr>
          <w:rFonts w:ascii="Times New Roman" w:hAnsi="Times New Roman" w:cs="Times New Roman"/>
          <w:highlight w:val="yellow"/>
        </w:rPr>
        <w:t xml:space="preserve"> belong to the T</w:t>
      </w:r>
      <w:r w:rsidR="003E2EF5" w:rsidRPr="00453A24">
        <w:rPr>
          <w:rFonts w:ascii="Times New Roman" w:hAnsi="Times New Roman" w:cs="Times New Roman"/>
          <w:highlight w:val="yellow"/>
          <w:vertAlign w:val="subscript"/>
        </w:rPr>
        <w:t>1</w:t>
      </w:r>
      <w:r w:rsidR="003E2EF5" w:rsidRPr="00453A24">
        <w:rPr>
          <w:rFonts w:ascii="Times New Roman" w:hAnsi="Times New Roman" w:cs="Times New Roman"/>
          <w:highlight w:val="yellow"/>
        </w:rPr>
        <w:t xml:space="preserve"> generation. </w:t>
      </w:r>
    </w:p>
    <w:p w14:paraId="4FC63C14" w14:textId="77777777" w:rsidR="00E725E7" w:rsidRPr="00EB6DF2" w:rsidRDefault="003E2EF5" w:rsidP="0062364D">
      <w:r w:rsidRPr="00EB6DF2">
        <w:rPr>
          <w:b/>
        </w:rPr>
        <w:t xml:space="preserve">3. </w:t>
      </w:r>
      <w:r w:rsidR="00BC7A54" w:rsidRPr="00EB6DF2">
        <w:rPr>
          <w:b/>
        </w:rPr>
        <w:t>Histological assay</w:t>
      </w:r>
    </w:p>
    <w:p w14:paraId="02FBB0B9" w14:textId="77777777" w:rsidR="00E725E7" w:rsidRPr="00EB6DF2" w:rsidRDefault="00E725E7" w:rsidP="0062364D"/>
    <w:p w14:paraId="0C02AF4E" w14:textId="13C1A34F" w:rsidR="00E05766" w:rsidRPr="00EB6DF2" w:rsidRDefault="00E05766" w:rsidP="0062364D">
      <w:pPr>
        <w:pStyle w:val="ListParagraph"/>
        <w:numPr>
          <w:ilvl w:val="1"/>
          <w:numId w:val="3"/>
        </w:numPr>
        <w:ind w:leftChars="0" w:left="0" w:firstLine="0"/>
      </w:pPr>
      <w:r w:rsidRPr="00EB6DF2">
        <w:t>Fix the maize leaf mid-ribs in 5 ml of 10 % neutral buffered formalin.</w:t>
      </w:r>
    </w:p>
    <w:p w14:paraId="1961748C" w14:textId="77777777" w:rsidR="007C36B6" w:rsidRPr="00EB6DF2" w:rsidRDefault="007C36B6" w:rsidP="0062364D">
      <w:pPr>
        <w:pStyle w:val="ListParagraph"/>
        <w:ind w:leftChars="0" w:left="0"/>
      </w:pPr>
    </w:p>
    <w:p w14:paraId="5E0BFD7B" w14:textId="4CF7F164" w:rsidR="00E05766" w:rsidRPr="00EB6DF2" w:rsidRDefault="00E05766" w:rsidP="0062364D">
      <w:pPr>
        <w:pStyle w:val="ListParagraph"/>
        <w:numPr>
          <w:ilvl w:val="1"/>
          <w:numId w:val="3"/>
        </w:numPr>
        <w:ind w:leftChars="0" w:left="0" w:firstLine="0"/>
      </w:pPr>
      <w:r w:rsidRPr="00EB6DF2">
        <w:t>Process and vacuum infiltrate with paraff</w:t>
      </w:r>
      <w:r w:rsidR="007C36B6" w:rsidRPr="00EB6DF2">
        <w:t>in on a tissue processor using a tissue p</w:t>
      </w:r>
      <w:r w:rsidRPr="00EB6DF2">
        <w:t>rocessor.</w:t>
      </w:r>
    </w:p>
    <w:p w14:paraId="4AC0D495" w14:textId="77777777" w:rsidR="007C36B6" w:rsidRPr="00EB6DF2" w:rsidRDefault="007C36B6" w:rsidP="0062364D">
      <w:pPr>
        <w:pStyle w:val="ListParagraph"/>
        <w:ind w:leftChars="0" w:left="0"/>
      </w:pPr>
    </w:p>
    <w:p w14:paraId="3817ED5D" w14:textId="0F7ACA67" w:rsidR="007C36B6" w:rsidRPr="00EB6DF2" w:rsidRDefault="00E05766" w:rsidP="0062364D">
      <w:pPr>
        <w:pStyle w:val="ListParagraph"/>
        <w:numPr>
          <w:ilvl w:val="1"/>
          <w:numId w:val="3"/>
        </w:numPr>
        <w:ind w:leftChars="0" w:left="0" w:firstLine="0"/>
      </w:pPr>
      <w:r w:rsidRPr="00EB6DF2">
        <w:t>Embed the tissues in paraffin using a HistoCent</w:t>
      </w:r>
      <w:r w:rsidR="007C36B6" w:rsidRPr="00EB6DF2">
        <w:t>re III embedding s</w:t>
      </w:r>
      <w:r w:rsidRPr="00EB6DF2">
        <w:t>tation</w:t>
      </w:r>
      <w:r w:rsidR="007C36B6" w:rsidRPr="00EB6DF2">
        <w:t>.</w:t>
      </w:r>
    </w:p>
    <w:p w14:paraId="0D082FBA" w14:textId="78DF3D13" w:rsidR="00E05766" w:rsidRPr="00EB6DF2" w:rsidRDefault="00E05766" w:rsidP="0062364D"/>
    <w:p w14:paraId="0E1BB675" w14:textId="61B34FB9" w:rsidR="00E05766" w:rsidRPr="00EB6DF2" w:rsidRDefault="00E05766" w:rsidP="0062364D">
      <w:pPr>
        <w:pStyle w:val="ListParagraph"/>
        <w:numPr>
          <w:ilvl w:val="1"/>
          <w:numId w:val="3"/>
        </w:numPr>
        <w:ind w:leftChars="0" w:left="0" w:firstLine="0"/>
      </w:pPr>
      <w:r w:rsidRPr="00EB6DF2">
        <w:t>Remove the excess paraffin from the edges once blocks are cooled.</w:t>
      </w:r>
    </w:p>
    <w:p w14:paraId="74B3850A" w14:textId="77777777" w:rsidR="007C36B6" w:rsidRPr="00EB6DF2" w:rsidRDefault="007C36B6" w:rsidP="0062364D">
      <w:pPr>
        <w:pStyle w:val="ListParagraph"/>
        <w:ind w:leftChars="0" w:left="0"/>
      </w:pPr>
    </w:p>
    <w:p w14:paraId="58336FB5" w14:textId="76F6EAB4" w:rsidR="00E05766" w:rsidRPr="00EB6DF2" w:rsidRDefault="0062364D" w:rsidP="0062364D">
      <w:pPr>
        <w:pStyle w:val="ListParagraph"/>
        <w:numPr>
          <w:ilvl w:val="1"/>
          <w:numId w:val="3"/>
        </w:numPr>
        <w:tabs>
          <w:tab w:val="left" w:pos="360"/>
        </w:tabs>
        <w:ind w:leftChars="0" w:left="0" w:firstLine="0"/>
      </w:pPr>
      <w:r>
        <w:t xml:space="preserve">       </w:t>
      </w:r>
      <w:r w:rsidR="00E05766" w:rsidRPr="00EB6DF2">
        <w:t>Section sample at 4-5 mi</w:t>
      </w:r>
      <w:r w:rsidR="007C36B6" w:rsidRPr="00EB6DF2">
        <w:t>crons with a microtome using a m</w:t>
      </w:r>
      <w:r w:rsidR="00E05766" w:rsidRPr="00EB6DF2">
        <w:t>icrotome.</w:t>
      </w:r>
    </w:p>
    <w:p w14:paraId="4698AED2" w14:textId="77777777" w:rsidR="007C36B6" w:rsidRPr="00EB6DF2" w:rsidRDefault="007C36B6" w:rsidP="0062364D">
      <w:pPr>
        <w:pStyle w:val="ListParagraph"/>
        <w:ind w:leftChars="0" w:left="0"/>
      </w:pPr>
    </w:p>
    <w:p w14:paraId="48515E5A" w14:textId="7AC11BCE" w:rsidR="00E05766" w:rsidRPr="00EB6DF2" w:rsidRDefault="00E05766" w:rsidP="0062364D">
      <w:pPr>
        <w:pStyle w:val="ListParagraph"/>
        <w:numPr>
          <w:ilvl w:val="1"/>
          <w:numId w:val="3"/>
        </w:numPr>
        <w:ind w:leftChars="0" w:left="0" w:firstLine="0"/>
      </w:pPr>
      <w:r w:rsidRPr="00EB6DF2">
        <w:t>Place sections on microscope slides and dry in a 56 °C incubator for 2-24 hours. Make sure sections are fully adhered to the slide.</w:t>
      </w:r>
    </w:p>
    <w:p w14:paraId="6A7792EA" w14:textId="77777777" w:rsidR="007C36B6" w:rsidRPr="00EB6DF2" w:rsidRDefault="007C36B6" w:rsidP="0062364D">
      <w:pPr>
        <w:pStyle w:val="ListParagraph"/>
        <w:ind w:leftChars="0" w:left="0"/>
      </w:pPr>
    </w:p>
    <w:p w14:paraId="749D763D" w14:textId="1232E393" w:rsidR="00E05766" w:rsidRPr="00EB6DF2" w:rsidRDefault="00E05766" w:rsidP="0062364D">
      <w:pPr>
        <w:pStyle w:val="ListParagraph"/>
        <w:numPr>
          <w:ilvl w:val="1"/>
          <w:numId w:val="3"/>
        </w:numPr>
        <w:ind w:leftChars="0" w:left="0" w:firstLine="0"/>
      </w:pPr>
      <w:r w:rsidRPr="00EB6DF2">
        <w:t xml:space="preserve">Deparaffinize sections in two changes of xylene for 5 min at 23 </w:t>
      </w:r>
      <w:r w:rsidRPr="00EB6DF2">
        <w:rPr>
          <w:vertAlign w:val="superscript"/>
        </w:rPr>
        <w:t>o</w:t>
      </w:r>
      <w:r w:rsidRPr="00EB6DF2">
        <w:t>C.</w:t>
      </w:r>
    </w:p>
    <w:p w14:paraId="084C190A" w14:textId="77777777" w:rsidR="007C36B6" w:rsidRPr="00EB6DF2" w:rsidRDefault="007C36B6" w:rsidP="0062364D">
      <w:pPr>
        <w:pStyle w:val="ListParagraph"/>
        <w:ind w:leftChars="0" w:left="0"/>
      </w:pPr>
    </w:p>
    <w:p w14:paraId="57CDF04E" w14:textId="6D5DAA0C" w:rsidR="00E05766" w:rsidRDefault="0062364D" w:rsidP="0062364D">
      <w:pPr>
        <w:pStyle w:val="ListParagraph"/>
        <w:numPr>
          <w:ilvl w:val="1"/>
          <w:numId w:val="3"/>
        </w:numPr>
        <w:tabs>
          <w:tab w:val="left" w:pos="360"/>
        </w:tabs>
        <w:ind w:leftChars="0" w:left="0" w:firstLine="0"/>
      </w:pPr>
      <w:r>
        <w:t xml:space="preserve">       </w:t>
      </w:r>
      <w:r w:rsidR="00E05766" w:rsidRPr="00EB6DF2">
        <w:t xml:space="preserve">Hydrate slides through two changes of 100 % ethanol for 2 min and two changes of 95 % </w:t>
      </w:r>
      <w:r w:rsidR="00E05766" w:rsidRPr="00EB6DF2">
        <w:lastRenderedPageBreak/>
        <w:t xml:space="preserve">ethanol for 2 min at 23 </w:t>
      </w:r>
      <w:r w:rsidR="00E05766" w:rsidRPr="00EB6DF2">
        <w:rPr>
          <w:vertAlign w:val="superscript"/>
        </w:rPr>
        <w:t>o</w:t>
      </w:r>
      <w:r w:rsidR="00E05766" w:rsidRPr="00EB6DF2">
        <w:t>C.</w:t>
      </w:r>
    </w:p>
    <w:p w14:paraId="3D517B9B" w14:textId="77777777" w:rsidR="0062364D" w:rsidRPr="00EB6DF2" w:rsidRDefault="0062364D" w:rsidP="0062364D">
      <w:pPr>
        <w:pStyle w:val="ListParagraph"/>
        <w:tabs>
          <w:tab w:val="left" w:pos="360"/>
        </w:tabs>
        <w:ind w:leftChars="0" w:left="0"/>
      </w:pPr>
    </w:p>
    <w:p w14:paraId="7916E878" w14:textId="77777777" w:rsidR="00DB3F83" w:rsidRPr="00EB6DF2" w:rsidRDefault="00E05766" w:rsidP="0062364D">
      <w:pPr>
        <w:pStyle w:val="ListParagraph"/>
        <w:numPr>
          <w:ilvl w:val="1"/>
          <w:numId w:val="3"/>
        </w:numPr>
        <w:ind w:leftChars="0" w:left="0" w:firstLine="0"/>
      </w:pPr>
      <w:r w:rsidRPr="00EB6DF2">
        <w:t>Rinse the sections in running tap water for 2 min.</w:t>
      </w:r>
    </w:p>
    <w:p w14:paraId="6A695C0A" w14:textId="77777777" w:rsidR="007C36B6" w:rsidRPr="00EB6DF2" w:rsidRDefault="007C36B6" w:rsidP="0062364D">
      <w:pPr>
        <w:pStyle w:val="ListParagraph"/>
        <w:ind w:leftChars="0" w:left="0"/>
      </w:pPr>
    </w:p>
    <w:p w14:paraId="226C613F" w14:textId="3CF671D1" w:rsidR="00E05766" w:rsidRPr="00EB6DF2" w:rsidRDefault="00E05766" w:rsidP="0062364D">
      <w:pPr>
        <w:pStyle w:val="ListParagraph"/>
        <w:numPr>
          <w:ilvl w:val="1"/>
          <w:numId w:val="3"/>
        </w:numPr>
        <w:tabs>
          <w:tab w:val="left" w:pos="540"/>
        </w:tabs>
        <w:ind w:leftChars="0" w:left="0" w:firstLine="0"/>
      </w:pPr>
      <w:r w:rsidRPr="00EB6DF2">
        <w:t>Stain with 0.05 % toluidine blue O for 1-2 min and rinse briefly with ddH</w:t>
      </w:r>
      <w:r w:rsidRPr="00EB6DF2">
        <w:rPr>
          <w:vertAlign w:val="subscript"/>
        </w:rPr>
        <w:t>2</w:t>
      </w:r>
      <w:r w:rsidRPr="00EB6DF2">
        <w:t>O.</w:t>
      </w:r>
    </w:p>
    <w:p w14:paraId="66FCC971" w14:textId="77777777" w:rsidR="007C36B6" w:rsidRPr="00EB6DF2" w:rsidRDefault="007C36B6" w:rsidP="0062364D">
      <w:pPr>
        <w:pStyle w:val="ListParagraph"/>
        <w:ind w:leftChars="0" w:left="0"/>
      </w:pPr>
    </w:p>
    <w:p w14:paraId="32DB6E8D" w14:textId="47D2354A" w:rsidR="00E05766" w:rsidRPr="00EB6DF2" w:rsidRDefault="00E05766" w:rsidP="0062364D">
      <w:pPr>
        <w:pStyle w:val="ListParagraph"/>
        <w:numPr>
          <w:ilvl w:val="1"/>
          <w:numId w:val="3"/>
        </w:numPr>
        <w:tabs>
          <w:tab w:val="left" w:pos="540"/>
        </w:tabs>
        <w:ind w:leftChars="0" w:left="0" w:firstLine="0"/>
      </w:pPr>
      <w:r w:rsidRPr="00EB6DF2">
        <w:t xml:space="preserve">Place a coverslip on the samples with immersion oil and visualization with light microscopy.  </w:t>
      </w:r>
    </w:p>
    <w:p w14:paraId="1B55F6F0" w14:textId="77777777" w:rsidR="00E725E7" w:rsidRPr="00EB6DF2" w:rsidRDefault="00E725E7" w:rsidP="0062364D">
      <w:pPr>
        <w:rPr>
          <w:b/>
        </w:rPr>
      </w:pPr>
    </w:p>
    <w:p w14:paraId="4BEF163A" w14:textId="77777777" w:rsidR="003E2EF5" w:rsidRPr="00EB6DF2" w:rsidRDefault="003E2EF5" w:rsidP="0062364D">
      <w:pPr>
        <w:rPr>
          <w:b/>
        </w:rPr>
      </w:pPr>
      <w:r w:rsidRPr="00EB6DF2">
        <w:rPr>
          <w:b/>
        </w:rPr>
        <w:t>Scanning electron microscopy (SEM)</w:t>
      </w:r>
    </w:p>
    <w:p w14:paraId="2E347C06" w14:textId="77777777" w:rsidR="003E2EF5" w:rsidRPr="00EB6DF2" w:rsidRDefault="003E2EF5" w:rsidP="0062364D">
      <w:pPr>
        <w:rPr>
          <w:b/>
        </w:rPr>
      </w:pPr>
    </w:p>
    <w:p w14:paraId="2E86BA90" w14:textId="23A3F57B" w:rsidR="003E2EF5" w:rsidRPr="00EB6DF2" w:rsidRDefault="00946BCF" w:rsidP="0062364D">
      <w:pPr>
        <w:pStyle w:val="ListParagraph"/>
        <w:numPr>
          <w:ilvl w:val="1"/>
          <w:numId w:val="3"/>
        </w:numPr>
        <w:tabs>
          <w:tab w:val="left" w:pos="540"/>
        </w:tabs>
        <w:ind w:leftChars="0" w:left="0" w:firstLine="0"/>
      </w:pPr>
      <w:r w:rsidRPr="00EB6DF2">
        <w:t xml:space="preserve">Fix the cross-sectioned maize </w:t>
      </w:r>
      <w:r w:rsidR="00702E98" w:rsidRPr="00EB6DF2">
        <w:t xml:space="preserve">leaf </w:t>
      </w:r>
      <w:r w:rsidRPr="00EB6DF2">
        <w:t>mi</w:t>
      </w:r>
      <w:r w:rsidR="000D6112" w:rsidRPr="00EB6DF2">
        <w:t>d</w:t>
      </w:r>
      <w:r w:rsidRPr="00EB6DF2">
        <w:t xml:space="preserve">-ribs </w:t>
      </w:r>
      <w:r w:rsidR="007B054E" w:rsidRPr="00EB6DF2">
        <w:t>in 4% glutaraldehyde</w:t>
      </w:r>
      <w:r w:rsidR="00702E98" w:rsidRPr="00EB6DF2">
        <w:t xml:space="preserve"> and</w:t>
      </w:r>
      <w:r w:rsidR="007B054E" w:rsidRPr="00EB6DF2">
        <w:t xml:space="preserve"> 0.1 </w:t>
      </w:r>
      <w:r w:rsidR="003B43E9" w:rsidRPr="00EB6DF2">
        <w:t>M</w:t>
      </w:r>
      <w:r w:rsidR="007B054E" w:rsidRPr="00EB6DF2">
        <w:t xml:space="preserve"> sodium phosphate </w:t>
      </w:r>
      <w:r w:rsidR="006617F7" w:rsidRPr="00EB6DF2">
        <w:rPr>
          <w:rFonts w:eastAsia="SimSun" w:hint="eastAsia"/>
          <w:lang w:eastAsia="zh-CN"/>
        </w:rPr>
        <w:t>buffer (</w:t>
      </w:r>
      <w:r w:rsidR="007B054E" w:rsidRPr="00EB6DF2">
        <w:t>pH 7.4</w:t>
      </w:r>
      <w:r w:rsidR="006617F7" w:rsidRPr="00EB6DF2">
        <w:rPr>
          <w:rFonts w:eastAsia="SimSun" w:hint="eastAsia"/>
          <w:lang w:eastAsia="zh-CN"/>
        </w:rPr>
        <w:t>)</w:t>
      </w:r>
      <w:r w:rsidR="006617F7" w:rsidRPr="00EB6DF2">
        <w:t xml:space="preserve"> at 4°C for 1-2 </w:t>
      </w:r>
      <w:r w:rsidR="00070848" w:rsidRPr="00EB6DF2">
        <w:t>hours</w:t>
      </w:r>
      <w:r w:rsidR="00832570" w:rsidRPr="00EB6DF2">
        <w:rPr>
          <w:rFonts w:eastAsia="SimSun"/>
          <w:lang w:eastAsia="zh-CN"/>
        </w:rPr>
        <w:t>.</w:t>
      </w:r>
      <w:r w:rsidR="007B054E" w:rsidRPr="00EB6DF2">
        <w:t xml:space="preserve">  </w:t>
      </w:r>
    </w:p>
    <w:p w14:paraId="0AC8DDC7" w14:textId="77777777" w:rsidR="007C36B6" w:rsidRPr="00EB6DF2" w:rsidRDefault="007C36B6" w:rsidP="0062364D">
      <w:pPr>
        <w:pStyle w:val="ListParagraph"/>
        <w:ind w:leftChars="0" w:left="0"/>
      </w:pPr>
    </w:p>
    <w:p w14:paraId="01AFEBA0" w14:textId="696C1226" w:rsidR="003E2EF5" w:rsidRPr="00EB6DF2" w:rsidRDefault="00946BCF" w:rsidP="0062364D">
      <w:pPr>
        <w:pStyle w:val="ListParagraph"/>
        <w:numPr>
          <w:ilvl w:val="1"/>
          <w:numId w:val="3"/>
        </w:numPr>
        <w:tabs>
          <w:tab w:val="left" w:pos="540"/>
        </w:tabs>
        <w:ind w:leftChars="0" w:left="0" w:firstLine="0"/>
      </w:pPr>
      <w:r w:rsidRPr="00EB6DF2">
        <w:t>B</w:t>
      </w:r>
      <w:r w:rsidR="007B054E" w:rsidRPr="00EB6DF2">
        <w:t>rief</w:t>
      </w:r>
      <w:r w:rsidRPr="00EB6DF2">
        <w:t>ly rinse the samples</w:t>
      </w:r>
      <w:r w:rsidR="007B054E" w:rsidRPr="00EB6DF2">
        <w:t xml:space="preserve"> in the buffer, dehydrated </w:t>
      </w:r>
      <w:r w:rsidRPr="00EB6DF2">
        <w:t xml:space="preserve">them </w:t>
      </w:r>
      <w:r w:rsidR="007B054E" w:rsidRPr="00EB6DF2">
        <w:t>in an ethanol series (25%, 50%, 75%, and 95%) for 10</w:t>
      </w:r>
      <w:r w:rsidR="00435A2E" w:rsidRPr="00EB6DF2">
        <w:t>-</w:t>
      </w:r>
      <w:r w:rsidR="007B054E" w:rsidRPr="00EB6DF2">
        <w:t>15 min at each gradation and 100% ethanol</w:t>
      </w:r>
      <w:r w:rsidR="006617F7" w:rsidRPr="00EB6DF2">
        <w:rPr>
          <w:rFonts w:eastAsia="SimSun" w:hint="eastAsia"/>
          <w:lang w:eastAsia="zh-CN"/>
        </w:rPr>
        <w:t xml:space="preserve"> for</w:t>
      </w:r>
      <w:r w:rsidR="006617F7" w:rsidRPr="00EB6DF2">
        <w:rPr>
          <w:rFonts w:eastAsia="SimSun"/>
          <w:lang w:eastAsia="zh-CN"/>
        </w:rPr>
        <w:t xml:space="preserve"> 10 min</w:t>
      </w:r>
      <w:r w:rsidR="00435A2E" w:rsidRPr="00EB6DF2">
        <w:rPr>
          <w:rFonts w:eastAsia="SimSun"/>
          <w:lang w:eastAsia="zh-CN"/>
        </w:rPr>
        <w:t>,</w:t>
      </w:r>
      <w:r w:rsidR="006617F7" w:rsidRPr="00EB6DF2">
        <w:rPr>
          <w:rFonts w:eastAsia="SimSun" w:hint="eastAsia"/>
          <w:lang w:eastAsia="zh-CN"/>
        </w:rPr>
        <w:t xml:space="preserve"> 3 times</w:t>
      </w:r>
      <w:r w:rsidR="007B054E" w:rsidRPr="00EB6DF2">
        <w:t xml:space="preserve">. </w:t>
      </w:r>
    </w:p>
    <w:p w14:paraId="56F0DA15" w14:textId="77777777" w:rsidR="007C36B6" w:rsidRPr="00EB6DF2" w:rsidRDefault="007C36B6" w:rsidP="0062364D">
      <w:pPr>
        <w:pStyle w:val="ListParagraph"/>
        <w:ind w:leftChars="0" w:left="0"/>
      </w:pPr>
    </w:p>
    <w:p w14:paraId="49AA93BC" w14:textId="18F97B7F" w:rsidR="00DB3F83" w:rsidRPr="00EB6DF2" w:rsidRDefault="000D6112" w:rsidP="0062364D">
      <w:pPr>
        <w:pStyle w:val="ListParagraph"/>
        <w:numPr>
          <w:ilvl w:val="1"/>
          <w:numId w:val="3"/>
        </w:numPr>
        <w:tabs>
          <w:tab w:val="left" w:pos="540"/>
        </w:tabs>
        <w:ind w:leftChars="0" w:left="0" w:firstLine="0"/>
      </w:pPr>
      <w:r w:rsidRPr="00EB6DF2">
        <w:t xml:space="preserve">Dry the dehydrated cross-sectioned maize leaf mid-ribs in </w:t>
      </w:r>
      <w:r w:rsidR="007B054E" w:rsidRPr="00EB6DF2">
        <w:t xml:space="preserve">a critical point </w:t>
      </w:r>
      <w:r w:rsidR="00947FFB" w:rsidRPr="00EB6DF2">
        <w:t>dryer using</w:t>
      </w:r>
      <w:r w:rsidR="007B054E" w:rsidRPr="00EB6DF2">
        <w:t xml:space="preserve"> liquid carbon dioxide as the transitional fluid. </w:t>
      </w:r>
    </w:p>
    <w:p w14:paraId="0B11CC0B" w14:textId="77777777" w:rsidR="007C36B6" w:rsidRPr="00EB6DF2" w:rsidRDefault="007C36B6" w:rsidP="0062364D">
      <w:pPr>
        <w:pStyle w:val="ListParagraph"/>
        <w:ind w:leftChars="0" w:left="0"/>
      </w:pPr>
    </w:p>
    <w:p w14:paraId="38C44F24" w14:textId="77777777" w:rsidR="007C36B6" w:rsidRPr="00EB6DF2" w:rsidRDefault="000D6112" w:rsidP="0062364D">
      <w:pPr>
        <w:pStyle w:val="ListParagraph"/>
        <w:numPr>
          <w:ilvl w:val="1"/>
          <w:numId w:val="3"/>
        </w:numPr>
        <w:tabs>
          <w:tab w:val="left" w:pos="540"/>
        </w:tabs>
        <w:ind w:leftChars="0" w:left="0" w:firstLine="0"/>
      </w:pPr>
      <w:r w:rsidRPr="00EB6DF2">
        <w:rPr>
          <w:rFonts w:eastAsia="SimSun"/>
          <w:lang w:eastAsia="zh-CN"/>
        </w:rPr>
        <w:t xml:space="preserve">Mount the dried </w:t>
      </w:r>
      <w:r w:rsidR="005A2C47" w:rsidRPr="00EB6DF2">
        <w:rPr>
          <w:rFonts w:eastAsia="SimSun" w:hint="eastAsia"/>
          <w:lang w:eastAsia="zh-CN"/>
        </w:rPr>
        <w:t>s</w:t>
      </w:r>
      <w:r w:rsidR="007B054E" w:rsidRPr="00EB6DF2">
        <w:t xml:space="preserve">amples on aluminum stubs using high vacuum carbon tabs </w:t>
      </w:r>
    </w:p>
    <w:p w14:paraId="18E6A59F" w14:textId="77777777" w:rsidR="007C36B6" w:rsidRPr="00EB6DF2" w:rsidRDefault="007C36B6" w:rsidP="0062364D">
      <w:pPr>
        <w:pStyle w:val="ListParagraph"/>
        <w:ind w:leftChars="0" w:left="0"/>
      </w:pPr>
    </w:p>
    <w:p w14:paraId="4B32F3CE" w14:textId="613E38D3" w:rsidR="003E2EF5" w:rsidRPr="00EB6DF2" w:rsidRDefault="00630786" w:rsidP="0062364D">
      <w:pPr>
        <w:pStyle w:val="ListParagraph"/>
        <w:numPr>
          <w:ilvl w:val="1"/>
          <w:numId w:val="3"/>
        </w:numPr>
        <w:tabs>
          <w:tab w:val="left" w:pos="540"/>
        </w:tabs>
        <w:ind w:leftChars="0" w:left="0" w:firstLine="0"/>
      </w:pPr>
      <w:r w:rsidRPr="00EB6DF2">
        <w:t>C</w:t>
      </w:r>
      <w:r w:rsidR="007B054E" w:rsidRPr="00EB6DF2">
        <w:t>oat</w:t>
      </w:r>
      <w:r w:rsidRPr="00EB6DF2">
        <w:t xml:space="preserve"> the maize leaf mid-ribs mounted on aluminum stubs</w:t>
      </w:r>
      <w:r w:rsidR="007B054E" w:rsidRPr="00EB6DF2">
        <w:t xml:space="preserve"> with gold (appr</w:t>
      </w:r>
      <w:r w:rsidR="007C36B6" w:rsidRPr="00EB6DF2">
        <w:t>oximately 20 nm thickness) in a</w:t>
      </w:r>
      <w:r w:rsidR="007B054E" w:rsidRPr="00EB6DF2">
        <w:t xml:space="preserve"> </w:t>
      </w:r>
      <w:r w:rsidR="007C36B6" w:rsidRPr="00EB6DF2">
        <w:t>sputter c</w:t>
      </w:r>
      <w:r w:rsidR="007B054E" w:rsidRPr="00EB6DF2">
        <w:t xml:space="preserve">oater purged with argon gas. </w:t>
      </w:r>
    </w:p>
    <w:p w14:paraId="59D0A29B" w14:textId="77777777" w:rsidR="007C36B6" w:rsidRPr="00EB6DF2" w:rsidRDefault="007C36B6" w:rsidP="0062364D">
      <w:pPr>
        <w:pStyle w:val="ListParagraph"/>
        <w:ind w:leftChars="0" w:left="0"/>
      </w:pPr>
    </w:p>
    <w:p w14:paraId="7CC014CD" w14:textId="36038570" w:rsidR="003E2EF5" w:rsidRPr="00EB6DF2" w:rsidRDefault="00630786" w:rsidP="0062364D">
      <w:pPr>
        <w:pStyle w:val="ListParagraph"/>
        <w:numPr>
          <w:ilvl w:val="1"/>
          <w:numId w:val="4"/>
        </w:numPr>
        <w:ind w:leftChars="0" w:left="0" w:firstLine="0"/>
      </w:pPr>
      <w:r w:rsidRPr="00EB6DF2">
        <w:t xml:space="preserve">Examine the coated samples </w:t>
      </w:r>
      <w:r w:rsidR="007B054E" w:rsidRPr="00EB6DF2">
        <w:t>in a JEOL JSM-6400V (lanthanum hexaboride electron emitter</w:t>
      </w:r>
      <w:r w:rsidR="007C36B6" w:rsidRPr="00EB6DF2">
        <w:t>) scanning electron microscope</w:t>
      </w:r>
      <w:r w:rsidR="007B054E" w:rsidRPr="00EB6DF2">
        <w:t xml:space="preserve">.  </w:t>
      </w:r>
    </w:p>
    <w:p w14:paraId="2B16DFEE" w14:textId="77777777" w:rsidR="007C36B6" w:rsidRPr="00EB6DF2" w:rsidRDefault="007C36B6" w:rsidP="0062364D">
      <w:pPr>
        <w:pStyle w:val="ListParagraph"/>
        <w:ind w:leftChars="0" w:left="0"/>
      </w:pPr>
    </w:p>
    <w:p w14:paraId="6FEAFD0C" w14:textId="1C5457FD" w:rsidR="003E2EF5" w:rsidRPr="00EB6DF2" w:rsidRDefault="00DB3F83" w:rsidP="0062364D">
      <w:pPr>
        <w:pStyle w:val="ListParagraph"/>
        <w:numPr>
          <w:ilvl w:val="1"/>
          <w:numId w:val="4"/>
        </w:numPr>
        <w:ind w:leftChars="0" w:left="0" w:firstLine="0"/>
      </w:pPr>
      <w:r w:rsidRPr="00EB6DF2">
        <w:t xml:space="preserve"> </w:t>
      </w:r>
      <w:r w:rsidR="007B054E" w:rsidRPr="00EB6DF2">
        <w:t xml:space="preserve">Digital images were </w:t>
      </w:r>
      <w:r w:rsidR="00CA2E3F" w:rsidRPr="00EB6DF2">
        <w:t xml:space="preserve">pictured </w:t>
      </w:r>
      <w:r w:rsidR="007B054E" w:rsidRPr="00EB6DF2">
        <w:t xml:space="preserve">using </w:t>
      </w:r>
      <w:r w:rsidR="00CA2E3F" w:rsidRPr="00EB6DF2">
        <w:t xml:space="preserve">an </w:t>
      </w:r>
      <w:r w:rsidR="007B054E" w:rsidRPr="00EB6DF2">
        <w:t>analySIS Pro software</w:t>
      </w:r>
      <w:r w:rsidR="00CA2E3F" w:rsidRPr="00EB6DF2">
        <w:t xml:space="preserve"> (</w:t>
      </w:r>
      <w:r w:rsidR="007B054E" w:rsidRPr="00EB6DF2">
        <w:t>version 3.2</w:t>
      </w:r>
      <w:r w:rsidR="00CA2E3F" w:rsidRPr="00EB6DF2">
        <w:t>)</w:t>
      </w:r>
      <w:r w:rsidR="007C36B6" w:rsidRPr="00EB6DF2">
        <w:t xml:space="preserve">. </w:t>
      </w:r>
    </w:p>
    <w:p w14:paraId="24FAA9E0" w14:textId="77777777" w:rsidR="003E2EF5" w:rsidRPr="00EB6DF2" w:rsidRDefault="003E2EF5" w:rsidP="0062364D"/>
    <w:p w14:paraId="3F53BB3C" w14:textId="77777777" w:rsidR="003E2EF5" w:rsidRDefault="003E2EF5" w:rsidP="0062364D">
      <w:pPr>
        <w:rPr>
          <w:b/>
          <w:highlight w:val="yellow"/>
        </w:rPr>
      </w:pPr>
      <w:r w:rsidRPr="00EB6DF2">
        <w:rPr>
          <w:b/>
          <w:highlight w:val="yellow"/>
        </w:rPr>
        <w:t>4. Klason lignin measurement</w:t>
      </w:r>
      <w:r w:rsidR="006C289F" w:rsidRPr="00EB6DF2">
        <w:rPr>
          <w:b/>
          <w:highlight w:val="yellow"/>
        </w:rPr>
        <w:t xml:space="preserve"> </w:t>
      </w:r>
    </w:p>
    <w:p w14:paraId="381CD6E3" w14:textId="77777777" w:rsidR="0062364D" w:rsidRPr="00EB6DF2" w:rsidRDefault="0062364D" w:rsidP="0062364D">
      <w:pPr>
        <w:rPr>
          <w:b/>
          <w:highlight w:val="yellow"/>
        </w:rPr>
      </w:pPr>
    </w:p>
    <w:p w14:paraId="43A54B5A" w14:textId="5367D71C" w:rsidR="00D773AD" w:rsidRPr="00A23BA9" w:rsidRDefault="00D773AD" w:rsidP="00A23BA9">
      <w:pPr>
        <w:pStyle w:val="11indent"/>
        <w:numPr>
          <w:ilvl w:val="1"/>
          <w:numId w:val="5"/>
        </w:numPr>
        <w:spacing w:before="0"/>
        <w:ind w:left="0" w:firstLine="0"/>
        <w:contextualSpacing/>
        <w:rPr>
          <w:rFonts w:ascii="Times New Roman" w:hAnsi="Times New Roman" w:cs="Times New Roman"/>
          <w:sz w:val="24"/>
          <w:szCs w:val="24"/>
          <w:highlight w:val="yellow"/>
        </w:rPr>
      </w:pPr>
      <w:r w:rsidRPr="00EB6DF2">
        <w:rPr>
          <w:rFonts w:ascii="Times New Roman" w:hAnsi="Times New Roman" w:cs="Times New Roman"/>
          <w:sz w:val="24"/>
          <w:szCs w:val="24"/>
          <w:highlight w:val="yellow"/>
        </w:rPr>
        <w:t>Mill samples through a 2 mm (5/64”) screen.</w:t>
      </w:r>
      <w:r w:rsidR="00A23BA9">
        <w:rPr>
          <w:rFonts w:ascii="Times New Roman" w:hAnsi="Times New Roman" w:cs="Times New Roman"/>
          <w:sz w:val="24"/>
          <w:szCs w:val="24"/>
          <w:highlight w:val="yellow"/>
        </w:rPr>
        <w:t xml:space="preserve"> </w:t>
      </w:r>
      <w:r w:rsidRPr="00A23BA9">
        <w:rPr>
          <w:rFonts w:ascii="Times New Roman" w:hAnsi="Times New Roman" w:cs="Times New Roman"/>
          <w:sz w:val="24"/>
          <w:szCs w:val="24"/>
          <w:highlight w:val="yellow"/>
        </w:rPr>
        <w:t>Determine the moisture content of each sample using a moisture analyzer and record the value.</w:t>
      </w:r>
    </w:p>
    <w:p w14:paraId="0A42C3DE" w14:textId="77777777" w:rsidR="003E2EF5" w:rsidRPr="00EB6DF2" w:rsidRDefault="003E2EF5" w:rsidP="0062364D">
      <w:pPr>
        <w:rPr>
          <w:b/>
          <w:highlight w:val="yellow"/>
        </w:rPr>
      </w:pPr>
    </w:p>
    <w:p w14:paraId="5855EB17" w14:textId="7194C8DF" w:rsidR="003E2EF5" w:rsidRPr="00A23BA9" w:rsidRDefault="0062364D" w:rsidP="0062364D">
      <w:pPr>
        <w:pStyle w:val="11indent"/>
        <w:numPr>
          <w:ilvl w:val="0"/>
          <w:numId w:val="0"/>
        </w:numPr>
        <w:spacing w:before="0"/>
        <w:contextualSpacing/>
        <w:rPr>
          <w:rFonts w:ascii="Times New Roman" w:hAnsi="Times New Roman" w:cs="Times New Roman"/>
          <w:sz w:val="24"/>
          <w:szCs w:val="24"/>
        </w:rPr>
      </w:pPr>
      <w:r w:rsidRPr="009D3E72">
        <w:rPr>
          <w:rFonts w:ascii="Times New Roman" w:hAnsi="Times New Roman" w:cs="Times New Roman"/>
          <w:sz w:val="24"/>
          <w:szCs w:val="24"/>
          <w:highlight w:val="yellow"/>
        </w:rPr>
        <w:t xml:space="preserve">Note: </w:t>
      </w:r>
      <w:r w:rsidR="003E2EF5" w:rsidRPr="009D3E72">
        <w:rPr>
          <w:rFonts w:ascii="Times New Roman" w:hAnsi="Times New Roman" w:cs="Times New Roman"/>
          <w:sz w:val="24"/>
          <w:szCs w:val="24"/>
          <w:highlight w:val="yellow"/>
        </w:rPr>
        <w:t>Two-stage acid hydrolysis was performed based on National Renewable Energy Laboratory Technical Report</w:t>
      </w:r>
      <w:hyperlink w:anchor="_ENREF_35" w:tooltip="Sluiter, 2008 #1266" w:history="1">
        <w:r w:rsidR="00A65DA9" w:rsidRPr="009D3E72">
          <w:rPr>
            <w:rFonts w:ascii="Times New Roman" w:hAnsi="Times New Roman" w:cs="Times New Roman"/>
            <w:sz w:val="24"/>
            <w:szCs w:val="24"/>
            <w:highlight w:val="yellow"/>
          </w:rPr>
          <w:fldChar w:fldCharType="begin"/>
        </w:r>
        <w:r w:rsidR="00A65DA9" w:rsidRPr="009D3E72">
          <w:rPr>
            <w:rFonts w:ascii="Times New Roman" w:hAnsi="Times New Roman" w:cs="Times New Roman"/>
            <w:sz w:val="24"/>
            <w:szCs w:val="24"/>
            <w:highlight w:val="yellow"/>
          </w:rPr>
          <w:instrText xml:space="preserve"> ADDIN EN.CITE &lt;EndNote&gt;&lt;Cite&gt;&lt;Author&gt;Sluiter&lt;/Author&gt;&lt;Year&gt;2008&lt;/Year&gt;&lt;RecNum&gt;1266&lt;/RecNum&gt;&lt;DisplayText&gt;&lt;style face="superscript"&gt;35&lt;/style&gt;&lt;/DisplayText&gt;&lt;record&gt;&lt;rec-number&gt;1266&lt;/rec-number&gt;&lt;foreign-keys&gt;&lt;key app="EN" db-id="vedvvtat0r0zwoezvtg5250zaz9de992x02a"&gt;1266&lt;/key&gt;&lt;/foreign-keys&gt;&lt;ref-type name="Report"&gt;27&lt;/ref-type&gt;&lt;contributors&gt;&lt;authors&gt;&lt;author&gt;Sluiter, A.&lt;/author&gt;&lt;author&gt;Hames, B.&lt;/author&gt;&lt;author&gt;Ruiz, R.&lt;/author&gt;&lt;author&gt;Scarlata, C.&lt;/author&gt;&lt;author&gt;Sluiter, J.&lt;/author&gt;&lt;author&gt;Templeton, D.&lt;/author&gt;&lt;author&gt;Crocker, D.&lt;/author&gt;&lt;/authors&gt;&lt;/contributors&gt;&lt;titles&gt;&lt;title&gt;Determination of Structural Carbohydrates and Lignin in Biomass; Laboratory Analytical Procedure (LAP)&lt;/title&gt;&lt;/titles&gt;&lt;dates&gt;&lt;year&gt;2008&lt;/year&gt;&lt;/dates&gt;&lt;publisher&gt;National Renewable Energy Laboratory&lt;/publisher&gt;&lt;urls&gt;&lt;/urls&gt;&lt;/record&gt;&lt;/Cite&gt;&lt;/EndNote&gt;</w:instrText>
        </w:r>
        <w:r w:rsidR="00A65DA9" w:rsidRPr="009D3E72">
          <w:rPr>
            <w:rFonts w:ascii="Times New Roman" w:hAnsi="Times New Roman" w:cs="Times New Roman"/>
            <w:sz w:val="24"/>
            <w:szCs w:val="24"/>
            <w:highlight w:val="yellow"/>
          </w:rPr>
          <w:fldChar w:fldCharType="separate"/>
        </w:r>
        <w:r w:rsidR="00A65DA9" w:rsidRPr="009D3E72">
          <w:rPr>
            <w:rFonts w:ascii="Times New Roman" w:hAnsi="Times New Roman" w:cs="Times New Roman"/>
            <w:noProof/>
            <w:sz w:val="24"/>
            <w:szCs w:val="24"/>
            <w:highlight w:val="yellow"/>
            <w:vertAlign w:val="superscript"/>
          </w:rPr>
          <w:t>35</w:t>
        </w:r>
        <w:r w:rsidR="00A65DA9" w:rsidRPr="009D3E72">
          <w:rPr>
            <w:rFonts w:ascii="Times New Roman" w:hAnsi="Times New Roman" w:cs="Times New Roman"/>
            <w:sz w:val="24"/>
            <w:szCs w:val="24"/>
            <w:highlight w:val="yellow"/>
          </w:rPr>
          <w:fldChar w:fldCharType="end"/>
        </w:r>
      </w:hyperlink>
      <w:r w:rsidR="003E2EF5" w:rsidRPr="009D3E72">
        <w:rPr>
          <w:rFonts w:ascii="Times New Roman" w:hAnsi="Times New Roman" w:cs="Times New Roman"/>
          <w:sz w:val="24"/>
          <w:szCs w:val="24"/>
          <w:highlight w:val="yellow"/>
        </w:rPr>
        <w:t>.</w:t>
      </w:r>
    </w:p>
    <w:p w14:paraId="7328AF3D" w14:textId="77777777" w:rsidR="003E2EF5" w:rsidRPr="00EB6DF2" w:rsidRDefault="003E2EF5" w:rsidP="0062364D">
      <w:pPr>
        <w:pStyle w:val="11indent"/>
        <w:numPr>
          <w:ilvl w:val="0"/>
          <w:numId w:val="0"/>
        </w:numPr>
        <w:spacing w:before="0"/>
        <w:contextualSpacing/>
        <w:rPr>
          <w:rFonts w:ascii="Times New Roman" w:hAnsi="Times New Roman" w:cs="Times New Roman"/>
          <w:sz w:val="24"/>
          <w:szCs w:val="24"/>
          <w:highlight w:val="yellow"/>
        </w:rPr>
      </w:pPr>
    </w:p>
    <w:p w14:paraId="00068E9B" w14:textId="3757855D" w:rsidR="003E2EF5" w:rsidRPr="00A23BA9" w:rsidRDefault="006C289F" w:rsidP="00A23BA9">
      <w:pPr>
        <w:pStyle w:val="11indent"/>
        <w:numPr>
          <w:ilvl w:val="1"/>
          <w:numId w:val="5"/>
        </w:numPr>
        <w:ind w:left="0" w:firstLine="0"/>
        <w:contextualSpacing/>
        <w:rPr>
          <w:rFonts w:ascii="Times New Roman" w:hAnsi="Times New Roman" w:cs="Times New Roman"/>
          <w:sz w:val="24"/>
          <w:szCs w:val="24"/>
          <w:highlight w:val="yellow"/>
        </w:rPr>
      </w:pPr>
      <w:r w:rsidRPr="00EB6DF2">
        <w:rPr>
          <w:rFonts w:ascii="Times New Roman" w:hAnsi="Times New Roman" w:cs="Times New Roman"/>
          <w:sz w:val="24"/>
          <w:szCs w:val="24"/>
          <w:highlight w:val="yellow"/>
        </w:rPr>
        <w:t>Turn on incubator to 30</w:t>
      </w:r>
      <w:r w:rsidR="005A3976" w:rsidRPr="00EB6DF2">
        <w:rPr>
          <w:rFonts w:ascii="Times New Roman" w:hAnsi="Times New Roman" w:cs="Times New Roman"/>
          <w:sz w:val="24"/>
          <w:szCs w:val="24"/>
          <w:highlight w:val="yellow"/>
        </w:rPr>
        <w:t xml:space="preserve"> </w:t>
      </w:r>
      <w:r w:rsidRPr="00EB6DF2">
        <w:rPr>
          <w:rFonts w:ascii="Times New Roman" w:hAnsi="Times New Roman" w:cs="Times New Roman"/>
          <w:sz w:val="24"/>
          <w:szCs w:val="24"/>
          <w:highlight w:val="yellow"/>
        </w:rPr>
        <w:t>°C.</w:t>
      </w:r>
      <w:r w:rsidR="00A23BA9">
        <w:rPr>
          <w:rFonts w:ascii="Times New Roman" w:hAnsi="Times New Roman" w:cs="Times New Roman"/>
          <w:sz w:val="24"/>
          <w:szCs w:val="24"/>
          <w:highlight w:val="yellow"/>
        </w:rPr>
        <w:t xml:space="preserve"> </w:t>
      </w:r>
      <w:r w:rsidRPr="00A23BA9">
        <w:rPr>
          <w:rFonts w:ascii="Times New Roman" w:hAnsi="Times New Roman" w:cs="Times New Roman"/>
          <w:sz w:val="24"/>
          <w:szCs w:val="24"/>
          <w:highlight w:val="yellow"/>
        </w:rPr>
        <w:t xml:space="preserve">Perform three replicates of each sample. Measure 0.3 g biomass into a screw-top high pressure tubes and record the weight to the nearest 0.1 mg. </w:t>
      </w:r>
      <w:r w:rsidR="00A23BA9">
        <w:rPr>
          <w:rFonts w:ascii="Times New Roman" w:hAnsi="Times New Roman" w:cs="Times New Roman"/>
          <w:sz w:val="24"/>
          <w:szCs w:val="24"/>
          <w:highlight w:val="yellow"/>
        </w:rPr>
        <w:t xml:space="preserve"> </w:t>
      </w:r>
      <w:r w:rsidR="0062364D" w:rsidRPr="00A23BA9">
        <w:rPr>
          <w:rFonts w:ascii="Times New Roman" w:hAnsi="Times New Roman" w:cs="Times New Roman"/>
          <w:sz w:val="24"/>
          <w:szCs w:val="24"/>
          <w:highlight w:val="yellow"/>
        </w:rPr>
        <w:t>Add 3</w:t>
      </w:r>
      <w:r w:rsidRPr="00A23BA9">
        <w:rPr>
          <w:rFonts w:ascii="Times New Roman" w:hAnsi="Times New Roman" w:cs="Times New Roman"/>
          <w:sz w:val="24"/>
          <w:szCs w:val="24"/>
          <w:highlight w:val="yellow"/>
        </w:rPr>
        <w:t xml:space="preserve"> </w:t>
      </w:r>
      <w:r w:rsidR="00E7373A" w:rsidRPr="00A23BA9">
        <w:rPr>
          <w:rFonts w:ascii="Times New Roman" w:hAnsi="Times New Roman" w:cs="Times New Roman"/>
          <w:sz w:val="24"/>
          <w:szCs w:val="24"/>
          <w:highlight w:val="yellow"/>
        </w:rPr>
        <w:t xml:space="preserve">ml </w:t>
      </w:r>
      <w:r w:rsidRPr="00A23BA9">
        <w:rPr>
          <w:rFonts w:ascii="Times New Roman" w:hAnsi="Times New Roman" w:cs="Times New Roman"/>
          <w:sz w:val="24"/>
          <w:szCs w:val="24"/>
          <w:highlight w:val="yellow"/>
        </w:rPr>
        <w:t>of 72</w:t>
      </w:r>
      <w:r w:rsidR="005A3976" w:rsidRPr="00A23BA9">
        <w:rPr>
          <w:rFonts w:ascii="Times New Roman" w:hAnsi="Times New Roman" w:cs="Times New Roman"/>
          <w:sz w:val="24"/>
          <w:szCs w:val="24"/>
          <w:highlight w:val="yellow"/>
        </w:rPr>
        <w:t xml:space="preserve"> </w:t>
      </w:r>
      <w:r w:rsidRPr="00A23BA9">
        <w:rPr>
          <w:rFonts w:ascii="Times New Roman" w:hAnsi="Times New Roman" w:cs="Times New Roman"/>
          <w:sz w:val="24"/>
          <w:szCs w:val="24"/>
          <w:highlight w:val="yellow"/>
        </w:rPr>
        <w:t>% H</w:t>
      </w:r>
      <w:r w:rsidRPr="00A23BA9">
        <w:rPr>
          <w:rFonts w:ascii="Times New Roman" w:hAnsi="Times New Roman" w:cs="Times New Roman"/>
          <w:sz w:val="24"/>
          <w:szCs w:val="24"/>
          <w:highlight w:val="yellow"/>
          <w:vertAlign w:val="subscript"/>
        </w:rPr>
        <w:t>2</w:t>
      </w:r>
      <w:r w:rsidRPr="00A23BA9">
        <w:rPr>
          <w:rFonts w:ascii="Times New Roman" w:hAnsi="Times New Roman" w:cs="Times New Roman"/>
          <w:sz w:val="24"/>
          <w:szCs w:val="24"/>
          <w:highlight w:val="yellow"/>
        </w:rPr>
        <w:t>SO</w:t>
      </w:r>
      <w:r w:rsidRPr="00A23BA9">
        <w:rPr>
          <w:rFonts w:ascii="Times New Roman" w:hAnsi="Times New Roman" w:cs="Times New Roman"/>
          <w:sz w:val="24"/>
          <w:szCs w:val="24"/>
          <w:highlight w:val="yellow"/>
          <w:vertAlign w:val="subscript"/>
        </w:rPr>
        <w:t>4</w:t>
      </w:r>
      <w:r w:rsidRPr="00A23BA9">
        <w:rPr>
          <w:rFonts w:ascii="Times New Roman" w:hAnsi="Times New Roman" w:cs="Times New Roman"/>
          <w:sz w:val="24"/>
          <w:szCs w:val="24"/>
          <w:highlight w:val="yellow"/>
        </w:rPr>
        <w:t xml:space="preserve"> to each pressure tube. </w:t>
      </w:r>
    </w:p>
    <w:p w14:paraId="593BE7EE" w14:textId="77777777" w:rsidR="007C36B6" w:rsidRPr="00EB6DF2" w:rsidRDefault="007C36B6" w:rsidP="0062364D">
      <w:pPr>
        <w:pStyle w:val="11indent"/>
        <w:numPr>
          <w:ilvl w:val="0"/>
          <w:numId w:val="0"/>
        </w:numPr>
        <w:contextualSpacing/>
        <w:rPr>
          <w:rFonts w:ascii="Times New Roman" w:hAnsi="Times New Roman" w:cs="Times New Roman"/>
          <w:sz w:val="24"/>
          <w:szCs w:val="24"/>
          <w:highlight w:val="yellow"/>
        </w:rPr>
      </w:pPr>
    </w:p>
    <w:p w14:paraId="16997E51" w14:textId="057F8709" w:rsidR="003E2EF5" w:rsidRPr="00EB6DF2" w:rsidRDefault="006C289F" w:rsidP="0062364D">
      <w:pPr>
        <w:pStyle w:val="11indent"/>
        <w:numPr>
          <w:ilvl w:val="1"/>
          <w:numId w:val="5"/>
        </w:numPr>
        <w:ind w:left="0" w:firstLine="0"/>
        <w:contextualSpacing/>
        <w:rPr>
          <w:rFonts w:ascii="Times New Roman" w:hAnsi="Times New Roman" w:cs="Times New Roman"/>
          <w:sz w:val="24"/>
          <w:szCs w:val="24"/>
          <w:highlight w:val="yellow"/>
        </w:rPr>
      </w:pPr>
      <w:r w:rsidRPr="00EB6DF2">
        <w:rPr>
          <w:rFonts w:ascii="Times New Roman" w:hAnsi="Times New Roman" w:cs="Times New Roman"/>
          <w:sz w:val="24"/>
          <w:szCs w:val="24"/>
          <w:highlight w:val="yellow"/>
        </w:rPr>
        <w:t xml:space="preserve">Screw the stoppers onto the tubes and swirl a little bit to mix the contents. If the sample does not mix well, mix the sample using a glass stir rod. Leave the stir rod in the tube until water is added following incubation. </w:t>
      </w:r>
    </w:p>
    <w:p w14:paraId="6A3D7E0F" w14:textId="77777777" w:rsidR="007C36B6" w:rsidRPr="00EB6DF2" w:rsidRDefault="007C36B6" w:rsidP="0062364D">
      <w:pPr>
        <w:pStyle w:val="11indent"/>
        <w:numPr>
          <w:ilvl w:val="0"/>
          <w:numId w:val="0"/>
        </w:numPr>
        <w:contextualSpacing/>
        <w:rPr>
          <w:rFonts w:ascii="Times New Roman" w:hAnsi="Times New Roman" w:cs="Times New Roman"/>
          <w:sz w:val="24"/>
          <w:szCs w:val="24"/>
          <w:highlight w:val="yellow"/>
        </w:rPr>
      </w:pPr>
    </w:p>
    <w:p w14:paraId="2B123D6A" w14:textId="23966D98" w:rsidR="003E2EF5" w:rsidRPr="00A23BA9" w:rsidRDefault="006C289F" w:rsidP="00A23BA9">
      <w:pPr>
        <w:pStyle w:val="11indent"/>
        <w:numPr>
          <w:ilvl w:val="1"/>
          <w:numId w:val="5"/>
        </w:numPr>
        <w:ind w:left="0" w:firstLine="0"/>
        <w:contextualSpacing/>
        <w:rPr>
          <w:rFonts w:ascii="Times New Roman" w:hAnsi="Times New Roman" w:cs="Times New Roman"/>
          <w:sz w:val="24"/>
          <w:szCs w:val="24"/>
          <w:highlight w:val="yellow"/>
        </w:rPr>
      </w:pPr>
      <w:r w:rsidRPr="00EB6DF2">
        <w:rPr>
          <w:rFonts w:ascii="Times New Roman" w:hAnsi="Times New Roman" w:cs="Times New Roman"/>
          <w:sz w:val="24"/>
          <w:szCs w:val="24"/>
          <w:highlight w:val="yellow"/>
        </w:rPr>
        <w:lastRenderedPageBreak/>
        <w:t xml:space="preserve">Place vials in the incubator for 60 min. </w:t>
      </w:r>
      <w:r w:rsidR="00D36F35" w:rsidRPr="00A23BA9">
        <w:rPr>
          <w:rFonts w:ascii="Times New Roman" w:hAnsi="Times New Roman" w:cs="Times New Roman"/>
          <w:sz w:val="24"/>
          <w:szCs w:val="24"/>
          <w:highlight w:val="yellow"/>
        </w:rPr>
        <w:t>R</w:t>
      </w:r>
      <w:r w:rsidRPr="00A23BA9">
        <w:rPr>
          <w:rFonts w:ascii="Times New Roman" w:hAnsi="Times New Roman" w:cs="Times New Roman"/>
          <w:sz w:val="24"/>
          <w:szCs w:val="24"/>
          <w:highlight w:val="yellow"/>
        </w:rPr>
        <w:t xml:space="preserve">emove tubes from the incubator </w:t>
      </w:r>
      <w:r w:rsidR="00D36F35" w:rsidRPr="00A23BA9">
        <w:rPr>
          <w:rFonts w:ascii="Times New Roman" w:hAnsi="Times New Roman" w:cs="Times New Roman"/>
          <w:sz w:val="24"/>
          <w:szCs w:val="24"/>
          <w:highlight w:val="yellow"/>
        </w:rPr>
        <w:t>after 1</w:t>
      </w:r>
      <w:r w:rsidR="00435A2E" w:rsidRPr="00A23BA9">
        <w:rPr>
          <w:rFonts w:ascii="Times New Roman" w:hAnsi="Times New Roman" w:cs="Times New Roman"/>
          <w:sz w:val="24"/>
          <w:szCs w:val="24"/>
          <w:highlight w:val="yellow"/>
        </w:rPr>
        <w:t xml:space="preserve"> </w:t>
      </w:r>
      <w:r w:rsidR="00D36F35" w:rsidRPr="00A23BA9">
        <w:rPr>
          <w:rFonts w:ascii="Times New Roman" w:hAnsi="Times New Roman" w:cs="Times New Roman"/>
          <w:sz w:val="24"/>
          <w:szCs w:val="24"/>
          <w:highlight w:val="yellow"/>
        </w:rPr>
        <w:t>h</w:t>
      </w:r>
      <w:r w:rsidR="00C74BFA" w:rsidRPr="00A23BA9">
        <w:rPr>
          <w:rFonts w:ascii="Times New Roman" w:hAnsi="Times New Roman" w:cs="Times New Roman"/>
          <w:sz w:val="24"/>
          <w:szCs w:val="24"/>
          <w:highlight w:val="yellow"/>
        </w:rPr>
        <w:t>ou</w:t>
      </w:r>
      <w:r w:rsidR="00D36F35" w:rsidRPr="00A23BA9">
        <w:rPr>
          <w:rFonts w:ascii="Times New Roman" w:hAnsi="Times New Roman" w:cs="Times New Roman"/>
          <w:sz w:val="24"/>
          <w:szCs w:val="24"/>
          <w:highlight w:val="yellow"/>
        </w:rPr>
        <w:t>r hydrolysis</w:t>
      </w:r>
      <w:r w:rsidRPr="00A23BA9">
        <w:rPr>
          <w:rFonts w:ascii="Times New Roman" w:hAnsi="Times New Roman" w:cs="Times New Roman"/>
          <w:sz w:val="24"/>
          <w:szCs w:val="24"/>
          <w:highlight w:val="yellow"/>
        </w:rPr>
        <w:t>.</w:t>
      </w:r>
      <w:r w:rsidR="00A23BA9">
        <w:rPr>
          <w:rFonts w:ascii="Times New Roman" w:hAnsi="Times New Roman" w:cs="Times New Roman"/>
          <w:sz w:val="24"/>
          <w:szCs w:val="24"/>
          <w:highlight w:val="yellow"/>
        </w:rPr>
        <w:t xml:space="preserve"> </w:t>
      </w:r>
      <w:r w:rsidR="006359C3" w:rsidRPr="00A23BA9">
        <w:rPr>
          <w:rFonts w:ascii="Times New Roman" w:hAnsi="Times New Roman" w:cs="Times New Roman"/>
          <w:sz w:val="24"/>
          <w:szCs w:val="24"/>
          <w:highlight w:val="yellow"/>
        </w:rPr>
        <w:t>R</w:t>
      </w:r>
      <w:r w:rsidRPr="00A23BA9">
        <w:rPr>
          <w:rFonts w:ascii="Times New Roman" w:hAnsi="Times New Roman" w:cs="Times New Roman"/>
          <w:sz w:val="24"/>
          <w:szCs w:val="24"/>
          <w:highlight w:val="yellow"/>
        </w:rPr>
        <w:t>emove the stopper</w:t>
      </w:r>
      <w:r w:rsidR="006359C3" w:rsidRPr="00A23BA9">
        <w:rPr>
          <w:rFonts w:ascii="Times New Roman" w:hAnsi="Times New Roman" w:cs="Times New Roman"/>
          <w:sz w:val="24"/>
          <w:szCs w:val="24"/>
          <w:highlight w:val="yellow"/>
        </w:rPr>
        <w:t xml:space="preserve"> an</w:t>
      </w:r>
      <w:r w:rsidRPr="00A23BA9">
        <w:rPr>
          <w:rFonts w:ascii="Times New Roman" w:hAnsi="Times New Roman" w:cs="Times New Roman"/>
          <w:sz w:val="24"/>
          <w:szCs w:val="24"/>
          <w:highlight w:val="yellow"/>
        </w:rPr>
        <w:t>d add 84 m</w:t>
      </w:r>
      <w:r w:rsidR="00E7373A" w:rsidRPr="00A23BA9">
        <w:rPr>
          <w:rFonts w:ascii="Times New Roman" w:hAnsi="Times New Roman" w:cs="Times New Roman"/>
          <w:sz w:val="24"/>
          <w:szCs w:val="24"/>
          <w:highlight w:val="yellow"/>
        </w:rPr>
        <w:t>l</w:t>
      </w:r>
      <w:r w:rsidRPr="00A23BA9">
        <w:rPr>
          <w:rFonts w:ascii="Times New Roman" w:hAnsi="Times New Roman" w:cs="Times New Roman"/>
          <w:sz w:val="24"/>
          <w:szCs w:val="24"/>
          <w:highlight w:val="yellow"/>
        </w:rPr>
        <w:t xml:space="preserve"> of deionized water using an accurate pipette to dilute the acid concentration to 4%. </w:t>
      </w:r>
    </w:p>
    <w:p w14:paraId="329A9152" w14:textId="77777777" w:rsidR="007C36B6" w:rsidRPr="00EB6DF2" w:rsidRDefault="007C36B6" w:rsidP="0062364D">
      <w:pPr>
        <w:pStyle w:val="11indent"/>
        <w:numPr>
          <w:ilvl w:val="0"/>
          <w:numId w:val="0"/>
        </w:numPr>
        <w:contextualSpacing/>
        <w:rPr>
          <w:rFonts w:ascii="Times New Roman" w:hAnsi="Times New Roman" w:cs="Times New Roman"/>
          <w:sz w:val="24"/>
          <w:szCs w:val="24"/>
          <w:highlight w:val="yellow"/>
        </w:rPr>
      </w:pPr>
    </w:p>
    <w:p w14:paraId="6C34C227" w14:textId="67BB66D3" w:rsidR="003E2EF5" w:rsidRPr="00A23BA9" w:rsidRDefault="00DB3F83" w:rsidP="00A23BA9">
      <w:pPr>
        <w:pStyle w:val="11indent"/>
        <w:numPr>
          <w:ilvl w:val="1"/>
          <w:numId w:val="5"/>
        </w:numPr>
        <w:ind w:left="0" w:firstLine="0"/>
        <w:contextualSpacing/>
        <w:rPr>
          <w:rFonts w:ascii="Times New Roman" w:hAnsi="Times New Roman" w:cs="Times New Roman"/>
          <w:sz w:val="24"/>
          <w:szCs w:val="24"/>
          <w:highlight w:val="yellow"/>
        </w:rPr>
      </w:pPr>
      <w:r w:rsidRPr="00EB6DF2">
        <w:rPr>
          <w:rFonts w:ascii="Times New Roman" w:hAnsi="Times New Roman" w:cs="Times New Roman"/>
          <w:sz w:val="24"/>
          <w:szCs w:val="24"/>
          <w:highlight w:val="yellow"/>
        </w:rPr>
        <w:t xml:space="preserve"> </w:t>
      </w:r>
      <w:r w:rsidR="006C289F" w:rsidRPr="00EB6DF2">
        <w:rPr>
          <w:rFonts w:ascii="Times New Roman" w:hAnsi="Times New Roman" w:cs="Times New Roman"/>
          <w:sz w:val="24"/>
          <w:szCs w:val="24"/>
          <w:highlight w:val="yellow"/>
        </w:rPr>
        <w:t>Tightly seal the stoppers on all vials.</w:t>
      </w:r>
      <w:r w:rsidR="00A23BA9">
        <w:rPr>
          <w:rFonts w:ascii="Times New Roman" w:hAnsi="Times New Roman" w:cs="Times New Roman"/>
          <w:sz w:val="24"/>
          <w:szCs w:val="24"/>
          <w:highlight w:val="yellow"/>
        </w:rPr>
        <w:t xml:space="preserve"> </w:t>
      </w:r>
      <w:r w:rsidR="006C289F" w:rsidRPr="00A23BA9">
        <w:rPr>
          <w:rFonts w:ascii="Times New Roman" w:hAnsi="Times New Roman" w:cs="Times New Roman"/>
          <w:sz w:val="24"/>
          <w:szCs w:val="24"/>
          <w:highlight w:val="yellow"/>
        </w:rPr>
        <w:t>Place vials into a metal rack or large beakers and place in the autoclave.  Set the autoclave to 121°C using a liquid sterilization cycle, and autoclave for 1 h</w:t>
      </w:r>
      <w:r w:rsidR="00C74BFA" w:rsidRPr="00A23BA9">
        <w:rPr>
          <w:rFonts w:ascii="Times New Roman" w:hAnsi="Times New Roman" w:cs="Times New Roman"/>
          <w:sz w:val="24"/>
          <w:szCs w:val="24"/>
          <w:highlight w:val="yellow"/>
        </w:rPr>
        <w:t>our</w:t>
      </w:r>
      <w:r w:rsidR="006C289F" w:rsidRPr="00A23BA9">
        <w:rPr>
          <w:rFonts w:ascii="Times New Roman" w:hAnsi="Times New Roman" w:cs="Times New Roman"/>
          <w:sz w:val="24"/>
          <w:szCs w:val="24"/>
          <w:highlight w:val="yellow"/>
        </w:rPr>
        <w:t>.</w:t>
      </w:r>
    </w:p>
    <w:p w14:paraId="215851E1" w14:textId="77777777" w:rsidR="007C36B6" w:rsidRPr="00EB6DF2" w:rsidRDefault="007C36B6" w:rsidP="0062364D">
      <w:pPr>
        <w:pStyle w:val="11indent"/>
        <w:numPr>
          <w:ilvl w:val="0"/>
          <w:numId w:val="0"/>
        </w:numPr>
        <w:contextualSpacing/>
        <w:rPr>
          <w:rFonts w:ascii="Times New Roman" w:hAnsi="Times New Roman" w:cs="Times New Roman"/>
          <w:sz w:val="24"/>
          <w:szCs w:val="24"/>
          <w:highlight w:val="yellow"/>
        </w:rPr>
      </w:pPr>
    </w:p>
    <w:p w14:paraId="3F094CE7" w14:textId="12A9E152" w:rsidR="003E2EF5" w:rsidRPr="00EB6DF2" w:rsidRDefault="00DB3F83" w:rsidP="0062364D">
      <w:pPr>
        <w:pStyle w:val="11indent"/>
        <w:numPr>
          <w:ilvl w:val="1"/>
          <w:numId w:val="5"/>
        </w:numPr>
        <w:ind w:left="0" w:firstLine="0"/>
        <w:contextualSpacing/>
        <w:rPr>
          <w:rFonts w:ascii="Times New Roman" w:hAnsi="Times New Roman" w:cs="Times New Roman"/>
          <w:sz w:val="24"/>
          <w:szCs w:val="24"/>
          <w:highlight w:val="yellow"/>
        </w:rPr>
      </w:pPr>
      <w:r w:rsidRPr="00EB6DF2">
        <w:rPr>
          <w:rFonts w:ascii="Times New Roman" w:hAnsi="Times New Roman" w:cs="Times New Roman"/>
          <w:sz w:val="24"/>
          <w:szCs w:val="24"/>
          <w:highlight w:val="yellow"/>
        </w:rPr>
        <w:t xml:space="preserve"> </w:t>
      </w:r>
      <w:r w:rsidR="006359C3" w:rsidRPr="00EB6DF2">
        <w:rPr>
          <w:rFonts w:ascii="Times New Roman" w:hAnsi="Times New Roman" w:cs="Times New Roman"/>
          <w:sz w:val="24"/>
          <w:szCs w:val="24"/>
          <w:highlight w:val="yellow"/>
        </w:rPr>
        <w:t>C</w:t>
      </w:r>
      <w:r w:rsidR="006C289F" w:rsidRPr="00EB6DF2">
        <w:rPr>
          <w:rFonts w:ascii="Times New Roman" w:hAnsi="Times New Roman" w:cs="Times New Roman"/>
          <w:sz w:val="24"/>
          <w:szCs w:val="24"/>
          <w:highlight w:val="yellow"/>
        </w:rPr>
        <w:t xml:space="preserve">arefully remove the tubes from the autoclave </w:t>
      </w:r>
      <w:r w:rsidR="006359C3" w:rsidRPr="00EB6DF2">
        <w:rPr>
          <w:rFonts w:ascii="Times New Roman" w:hAnsi="Times New Roman" w:cs="Times New Roman"/>
          <w:sz w:val="24"/>
          <w:szCs w:val="24"/>
          <w:highlight w:val="yellow"/>
        </w:rPr>
        <w:t>after 1</w:t>
      </w:r>
      <w:r w:rsidR="00435A2E" w:rsidRPr="00EB6DF2">
        <w:rPr>
          <w:rFonts w:ascii="Times New Roman" w:hAnsi="Times New Roman" w:cs="Times New Roman"/>
          <w:sz w:val="24"/>
          <w:szCs w:val="24"/>
          <w:highlight w:val="yellow"/>
        </w:rPr>
        <w:t xml:space="preserve"> </w:t>
      </w:r>
      <w:r w:rsidR="006359C3" w:rsidRPr="00EB6DF2">
        <w:rPr>
          <w:rFonts w:ascii="Times New Roman" w:hAnsi="Times New Roman" w:cs="Times New Roman"/>
          <w:sz w:val="24"/>
          <w:szCs w:val="24"/>
          <w:highlight w:val="yellow"/>
        </w:rPr>
        <w:t xml:space="preserve">hr autoclave </w:t>
      </w:r>
      <w:r w:rsidR="006C289F" w:rsidRPr="00EB6DF2">
        <w:rPr>
          <w:rFonts w:ascii="Times New Roman" w:hAnsi="Times New Roman" w:cs="Times New Roman"/>
          <w:sz w:val="24"/>
          <w:szCs w:val="24"/>
          <w:highlight w:val="yellow"/>
        </w:rPr>
        <w:t xml:space="preserve">and allow them to cool to room temperature before opening.  </w:t>
      </w:r>
    </w:p>
    <w:p w14:paraId="62D818B3" w14:textId="77777777" w:rsidR="006C289F" w:rsidRPr="00EB6DF2" w:rsidRDefault="006C289F" w:rsidP="0062364D">
      <w:pPr>
        <w:pStyle w:val="Style1"/>
        <w:numPr>
          <w:ilvl w:val="0"/>
          <w:numId w:val="0"/>
        </w:numPr>
        <w:rPr>
          <w:sz w:val="24"/>
          <w:szCs w:val="24"/>
          <w:highlight w:val="yellow"/>
        </w:rPr>
      </w:pPr>
    </w:p>
    <w:p w14:paraId="1738829E" w14:textId="5F718948" w:rsidR="003E2EF5" w:rsidRPr="00EB6DF2" w:rsidRDefault="0062364D" w:rsidP="0062364D">
      <w:pPr>
        <w:pStyle w:val="Style1"/>
        <w:numPr>
          <w:ilvl w:val="0"/>
          <w:numId w:val="0"/>
        </w:numPr>
        <w:rPr>
          <w:rFonts w:ascii="Times New Roman" w:hAnsi="Times New Roman" w:cs="Times New Roman"/>
          <w:b w:val="0"/>
          <w:sz w:val="24"/>
          <w:szCs w:val="24"/>
          <w:highlight w:val="yellow"/>
        </w:rPr>
      </w:pPr>
      <w:r>
        <w:rPr>
          <w:rFonts w:ascii="Times New Roman" w:hAnsi="Times New Roman" w:cs="Times New Roman"/>
          <w:b w:val="0"/>
          <w:sz w:val="24"/>
          <w:szCs w:val="24"/>
          <w:highlight w:val="yellow"/>
        </w:rPr>
        <w:t xml:space="preserve">Note: </w:t>
      </w:r>
      <w:r w:rsidR="003E2EF5" w:rsidRPr="00EB6DF2">
        <w:rPr>
          <w:rFonts w:ascii="Times New Roman" w:hAnsi="Times New Roman" w:cs="Times New Roman"/>
          <w:b w:val="0"/>
          <w:sz w:val="24"/>
          <w:szCs w:val="24"/>
          <w:highlight w:val="yellow"/>
        </w:rPr>
        <w:t xml:space="preserve">Acid insoluble lignin measurement </w:t>
      </w:r>
      <w:r w:rsidR="00213C63" w:rsidRPr="00EB6DF2">
        <w:rPr>
          <w:rFonts w:ascii="Times New Roman" w:hAnsi="Times New Roman" w:cs="Times New Roman"/>
          <w:b w:val="0"/>
          <w:sz w:val="24"/>
          <w:szCs w:val="24"/>
          <w:highlight w:val="yellow"/>
        </w:rPr>
        <w:t>wa</w:t>
      </w:r>
      <w:r w:rsidR="003E2EF5" w:rsidRPr="00EB6DF2">
        <w:rPr>
          <w:rFonts w:ascii="Times New Roman" w:hAnsi="Times New Roman" w:cs="Times New Roman"/>
          <w:b w:val="0"/>
          <w:sz w:val="24"/>
          <w:szCs w:val="24"/>
          <w:highlight w:val="yellow"/>
        </w:rPr>
        <w:t xml:space="preserve">s </w:t>
      </w:r>
      <w:r w:rsidR="00213C63" w:rsidRPr="00EB6DF2">
        <w:rPr>
          <w:rFonts w:ascii="Times New Roman" w:hAnsi="Times New Roman" w:cs="Times New Roman"/>
          <w:b w:val="0"/>
          <w:sz w:val="24"/>
          <w:szCs w:val="24"/>
          <w:highlight w:val="yellow"/>
        </w:rPr>
        <w:t xml:space="preserve">also </w:t>
      </w:r>
      <w:r w:rsidR="003E2EF5" w:rsidRPr="00EB6DF2">
        <w:rPr>
          <w:rFonts w:ascii="Times New Roman" w:hAnsi="Times New Roman" w:cs="Times New Roman"/>
          <w:b w:val="0"/>
          <w:sz w:val="24"/>
          <w:szCs w:val="24"/>
          <w:highlight w:val="yellow"/>
        </w:rPr>
        <w:t xml:space="preserve">performed based on National Renewable Energy Laboratory Technical Report </w:t>
      </w:r>
      <w:hyperlink w:anchor="_ENREF_35" w:tooltip="Sluiter, 2008 #1266" w:history="1">
        <w:r w:rsidR="00A65DA9" w:rsidRPr="00EB6DF2">
          <w:rPr>
            <w:rFonts w:ascii="Times New Roman" w:hAnsi="Times New Roman" w:cs="Times New Roman"/>
            <w:b w:val="0"/>
            <w:sz w:val="24"/>
            <w:szCs w:val="24"/>
            <w:highlight w:val="yellow"/>
          </w:rPr>
          <w:fldChar w:fldCharType="begin"/>
        </w:r>
        <w:r w:rsidR="00A65DA9" w:rsidRPr="00EB6DF2">
          <w:rPr>
            <w:rFonts w:ascii="Times New Roman" w:hAnsi="Times New Roman" w:cs="Times New Roman"/>
            <w:b w:val="0"/>
            <w:sz w:val="24"/>
            <w:szCs w:val="24"/>
            <w:highlight w:val="yellow"/>
          </w:rPr>
          <w:instrText xml:space="preserve"> ADDIN EN.CITE &lt;EndNote&gt;&lt;Cite&gt;&lt;Author&gt;Sluiter&lt;/Author&gt;&lt;Year&gt;2008&lt;/Year&gt;&lt;RecNum&gt;1266&lt;/RecNum&gt;&lt;DisplayText&gt;&lt;style face="superscript"&gt;35&lt;/style&gt;&lt;/DisplayText&gt;&lt;record&gt;&lt;rec-number&gt;1266&lt;/rec-number&gt;&lt;foreign-keys&gt;&lt;key app="EN" db-id="vedvvtat0r0zwoezvtg5250zaz9de992x02a"&gt;1266&lt;/key&gt;&lt;/foreign-keys&gt;&lt;ref-type name="Report"&gt;27&lt;/ref-type&gt;&lt;contributors&gt;&lt;authors&gt;&lt;author&gt;Sluiter, A.&lt;/author&gt;&lt;author&gt;Hames, B.&lt;/author&gt;&lt;author&gt;Ruiz, R.&lt;/author&gt;&lt;author&gt;Scarlata, C.&lt;/author&gt;&lt;author&gt;Sluiter, J.&lt;/author&gt;&lt;author&gt;Templeton, D.&lt;/author&gt;&lt;author&gt;Crocker, D.&lt;/author&gt;&lt;/authors&gt;&lt;/contributors&gt;&lt;titles&gt;&lt;title&gt;Determination of Structural Carbohydrates and Lignin in Biomass; Laboratory Analytical Procedure (LAP)&lt;/title&gt;&lt;/titles&gt;&lt;dates&gt;&lt;year&gt;2008&lt;/year&gt;&lt;/dates&gt;&lt;publisher&gt;National Renewable Energy Laboratory&lt;/publisher&gt;&lt;urls&gt;&lt;/urls&gt;&lt;/record&gt;&lt;/Cite&gt;&lt;/EndNote&gt;</w:instrText>
        </w:r>
        <w:r w:rsidR="00A65DA9" w:rsidRPr="00EB6DF2">
          <w:rPr>
            <w:rFonts w:ascii="Times New Roman" w:hAnsi="Times New Roman" w:cs="Times New Roman"/>
            <w:b w:val="0"/>
            <w:sz w:val="24"/>
            <w:szCs w:val="24"/>
            <w:highlight w:val="yellow"/>
          </w:rPr>
          <w:fldChar w:fldCharType="separate"/>
        </w:r>
        <w:r w:rsidR="00A65DA9" w:rsidRPr="00EB6DF2">
          <w:rPr>
            <w:rFonts w:ascii="Times New Roman" w:hAnsi="Times New Roman" w:cs="Times New Roman"/>
            <w:b w:val="0"/>
            <w:noProof/>
            <w:sz w:val="24"/>
            <w:szCs w:val="24"/>
            <w:highlight w:val="yellow"/>
            <w:vertAlign w:val="superscript"/>
          </w:rPr>
          <w:t>35</w:t>
        </w:r>
        <w:r w:rsidR="00A65DA9" w:rsidRPr="00EB6DF2">
          <w:rPr>
            <w:rFonts w:ascii="Times New Roman" w:hAnsi="Times New Roman" w:cs="Times New Roman"/>
            <w:b w:val="0"/>
            <w:sz w:val="24"/>
            <w:szCs w:val="24"/>
            <w:highlight w:val="yellow"/>
          </w:rPr>
          <w:fldChar w:fldCharType="end"/>
        </w:r>
      </w:hyperlink>
      <w:r w:rsidR="00435A2E" w:rsidRPr="00EB6DF2">
        <w:rPr>
          <w:rFonts w:ascii="Times New Roman" w:hAnsi="Times New Roman" w:cs="Times New Roman"/>
          <w:b w:val="0"/>
          <w:sz w:val="24"/>
          <w:szCs w:val="24"/>
          <w:highlight w:val="yellow"/>
        </w:rPr>
        <w:t>, with slight modifications</w:t>
      </w:r>
      <w:r w:rsidR="003E2EF5" w:rsidRPr="00EB6DF2">
        <w:rPr>
          <w:rFonts w:ascii="Times New Roman" w:hAnsi="Times New Roman" w:cs="Times New Roman"/>
          <w:b w:val="0"/>
          <w:sz w:val="24"/>
          <w:szCs w:val="24"/>
          <w:highlight w:val="yellow"/>
        </w:rPr>
        <w:t>.</w:t>
      </w:r>
    </w:p>
    <w:p w14:paraId="6DF796FA" w14:textId="77777777" w:rsidR="003E2EF5" w:rsidRPr="00EB6DF2" w:rsidRDefault="003E2EF5" w:rsidP="0062364D">
      <w:pPr>
        <w:pStyle w:val="Style1"/>
        <w:numPr>
          <w:ilvl w:val="0"/>
          <w:numId w:val="0"/>
        </w:numPr>
        <w:rPr>
          <w:rFonts w:ascii="Times New Roman" w:hAnsi="Times New Roman" w:cs="Times New Roman"/>
          <w:sz w:val="24"/>
          <w:szCs w:val="24"/>
          <w:highlight w:val="yellow"/>
        </w:rPr>
      </w:pPr>
    </w:p>
    <w:p w14:paraId="4E67DBC5" w14:textId="7370899B" w:rsidR="003E2EF5" w:rsidRPr="00EB6DF2" w:rsidRDefault="009D3E72" w:rsidP="009D3E72">
      <w:pPr>
        <w:pStyle w:val="11indent"/>
        <w:numPr>
          <w:ilvl w:val="0"/>
          <w:numId w:val="0"/>
        </w:numPr>
        <w:contextualSpacing/>
        <w:rPr>
          <w:rFonts w:ascii="Times New Roman" w:hAnsi="Times New Roman" w:cs="Times New Roman"/>
          <w:sz w:val="24"/>
          <w:szCs w:val="24"/>
          <w:highlight w:val="yellow"/>
        </w:rPr>
      </w:pPr>
      <w:r>
        <w:rPr>
          <w:rFonts w:ascii="Times New Roman" w:hAnsi="Times New Roman" w:cs="Times New Roman"/>
          <w:sz w:val="24"/>
          <w:szCs w:val="24"/>
          <w:highlight w:val="yellow"/>
        </w:rPr>
        <w:t>4.7</w:t>
      </w:r>
      <w:r>
        <w:rPr>
          <w:rFonts w:ascii="Times New Roman" w:hAnsi="Times New Roman" w:cs="Times New Roman"/>
          <w:sz w:val="24"/>
          <w:szCs w:val="24"/>
          <w:highlight w:val="yellow"/>
        </w:rPr>
        <w:tab/>
      </w:r>
      <w:r w:rsidR="00DB3F83" w:rsidRPr="00EB6DF2">
        <w:rPr>
          <w:rFonts w:ascii="Times New Roman" w:hAnsi="Times New Roman" w:cs="Times New Roman"/>
          <w:sz w:val="24"/>
          <w:szCs w:val="24"/>
          <w:highlight w:val="yellow"/>
        </w:rPr>
        <w:t xml:space="preserve"> </w:t>
      </w:r>
      <w:r w:rsidR="006C289F" w:rsidRPr="00EB6DF2">
        <w:rPr>
          <w:rFonts w:ascii="Times New Roman" w:hAnsi="Times New Roman" w:cs="Times New Roman"/>
          <w:sz w:val="24"/>
          <w:szCs w:val="24"/>
          <w:highlight w:val="yellow"/>
        </w:rPr>
        <w:t>Weigh one sheet of 47 mm, 0.22 μm pore-size, mixed-cellulose ester filter discs for each sample and record the weight.</w:t>
      </w:r>
      <w:hyperlink w:anchor="_ENREF_32" w:tooltip="Department of Agronomy, 2005 #2191" w:history="1">
        <w:r w:rsidR="00A65DA9" w:rsidRPr="00EB6DF2">
          <w:rPr>
            <w:rFonts w:ascii="Times New Roman" w:hAnsi="Times New Roman" w:cs="Times New Roman"/>
            <w:sz w:val="24"/>
            <w:szCs w:val="24"/>
            <w:highlight w:val="yellow"/>
          </w:rPr>
          <w:fldChar w:fldCharType="begin"/>
        </w:r>
        <w:r w:rsidR="00A65DA9" w:rsidRPr="00EB6DF2">
          <w:rPr>
            <w:rFonts w:ascii="Times New Roman" w:hAnsi="Times New Roman" w:cs="Times New Roman"/>
            <w:sz w:val="24"/>
            <w:szCs w:val="24"/>
            <w:highlight w:val="yellow"/>
          </w:rPr>
          <w:instrText xml:space="preserve"> ADDIN EN.CITE &lt;EndNote&gt;&lt;Cite&gt;&lt;Author&gt;Department of Agronomy&lt;/Author&gt;&lt;Year&gt;2005&lt;/Year&gt;&lt;RecNum&gt;2191&lt;/RecNum&gt;&lt;DisplayText&gt;&lt;style face="superscript"&gt;32&lt;/style&gt;&lt;/DisplayText&gt;&lt;record&gt;&lt;rec-number&gt;2191&lt;/rec-number&gt;&lt;foreign-keys&gt;&lt;key app="EN" db-id="vedvvtat0r0zwoezvtg5250zaz9de992x02a"&gt;2191&lt;/key&gt;&lt;/foreign-keys&gt;&lt;ref-type name="Web Page"&gt;12&lt;/ref-type&gt;&lt;contributors&gt;&lt;authors&gt;&lt;author&gt;Department of Agronomy, Iowa State University&lt;/author&gt;&lt;/authors&gt;&lt;/contributors&gt;&lt;titles&gt;&lt;title&gt;Particle bombardment of Hi II immature zygotic embryos and recovery of transgenic maize plants&lt;/title&gt;&lt;/titles&gt;&lt;dates&gt;&lt;year&gt;2005&lt;/year&gt;&lt;/dates&gt;&lt;pub-location&gt;Plant Transformation Facility&lt;/pub-location&gt;&lt;urls&gt;&lt;/urls&gt;&lt;/record&gt;&lt;/Cite&gt;&lt;/EndNote&gt;</w:instrText>
        </w:r>
        <w:r w:rsidR="00A65DA9" w:rsidRPr="00EB6DF2">
          <w:rPr>
            <w:rFonts w:ascii="Times New Roman" w:hAnsi="Times New Roman" w:cs="Times New Roman"/>
            <w:sz w:val="24"/>
            <w:szCs w:val="24"/>
            <w:highlight w:val="yellow"/>
          </w:rPr>
          <w:fldChar w:fldCharType="separate"/>
        </w:r>
        <w:r w:rsidR="00A65DA9" w:rsidRPr="00EB6DF2">
          <w:rPr>
            <w:rFonts w:ascii="Times New Roman" w:hAnsi="Times New Roman" w:cs="Times New Roman"/>
            <w:noProof/>
            <w:sz w:val="24"/>
            <w:szCs w:val="24"/>
            <w:highlight w:val="yellow"/>
            <w:vertAlign w:val="superscript"/>
          </w:rPr>
          <w:t>32</w:t>
        </w:r>
        <w:r w:rsidR="00A65DA9" w:rsidRPr="00EB6DF2">
          <w:rPr>
            <w:rFonts w:ascii="Times New Roman" w:hAnsi="Times New Roman" w:cs="Times New Roman"/>
            <w:sz w:val="24"/>
            <w:szCs w:val="24"/>
            <w:highlight w:val="yellow"/>
          </w:rPr>
          <w:fldChar w:fldCharType="end"/>
        </w:r>
      </w:hyperlink>
    </w:p>
    <w:p w14:paraId="5449FB34" w14:textId="77777777" w:rsidR="007C36B6" w:rsidRPr="00EB6DF2" w:rsidRDefault="007C36B6" w:rsidP="0062364D">
      <w:pPr>
        <w:pStyle w:val="11indent"/>
        <w:numPr>
          <w:ilvl w:val="0"/>
          <w:numId w:val="0"/>
        </w:numPr>
        <w:contextualSpacing/>
        <w:rPr>
          <w:rFonts w:ascii="Times New Roman" w:hAnsi="Times New Roman" w:cs="Times New Roman"/>
          <w:sz w:val="24"/>
          <w:szCs w:val="24"/>
          <w:highlight w:val="yellow"/>
        </w:rPr>
      </w:pPr>
    </w:p>
    <w:p w14:paraId="6827B72C" w14:textId="393A3B5A" w:rsidR="003E2EF5" w:rsidRPr="00A23BA9" w:rsidRDefault="009D3E72" w:rsidP="009D3E72">
      <w:pPr>
        <w:pStyle w:val="11indent"/>
        <w:numPr>
          <w:ilvl w:val="0"/>
          <w:numId w:val="0"/>
        </w:numPr>
        <w:contextualSpacing/>
        <w:rPr>
          <w:rFonts w:ascii="Times New Roman" w:hAnsi="Times New Roman" w:cs="Times New Roman"/>
          <w:sz w:val="24"/>
          <w:szCs w:val="24"/>
          <w:highlight w:val="yellow"/>
        </w:rPr>
      </w:pPr>
      <w:r>
        <w:rPr>
          <w:rFonts w:ascii="Times New Roman" w:hAnsi="Times New Roman" w:cs="Times New Roman"/>
          <w:sz w:val="24"/>
          <w:szCs w:val="24"/>
          <w:highlight w:val="yellow"/>
        </w:rPr>
        <w:t>4.8</w:t>
      </w:r>
      <w:r>
        <w:rPr>
          <w:rFonts w:ascii="Times New Roman" w:hAnsi="Times New Roman" w:cs="Times New Roman"/>
          <w:sz w:val="24"/>
          <w:szCs w:val="24"/>
          <w:highlight w:val="yellow"/>
        </w:rPr>
        <w:tab/>
      </w:r>
      <w:r w:rsidR="00DB3F83" w:rsidRPr="00EB6DF2">
        <w:rPr>
          <w:rFonts w:ascii="Times New Roman" w:hAnsi="Times New Roman" w:cs="Times New Roman"/>
          <w:sz w:val="24"/>
          <w:szCs w:val="24"/>
          <w:highlight w:val="yellow"/>
        </w:rPr>
        <w:t xml:space="preserve"> </w:t>
      </w:r>
      <w:r w:rsidR="006C289F" w:rsidRPr="00EB6DF2">
        <w:rPr>
          <w:rFonts w:ascii="Times New Roman" w:hAnsi="Times New Roman" w:cs="Times New Roman"/>
          <w:sz w:val="24"/>
          <w:szCs w:val="24"/>
          <w:highlight w:val="yellow"/>
        </w:rPr>
        <w:t xml:space="preserve">Vacuum </w:t>
      </w:r>
      <w:proofErr w:type="gramStart"/>
      <w:r w:rsidR="006C289F" w:rsidRPr="00EB6DF2">
        <w:rPr>
          <w:rFonts w:ascii="Times New Roman" w:hAnsi="Times New Roman" w:cs="Times New Roman"/>
          <w:sz w:val="24"/>
          <w:szCs w:val="24"/>
          <w:highlight w:val="yellow"/>
        </w:rPr>
        <w:t>filter</w:t>
      </w:r>
      <w:proofErr w:type="gramEnd"/>
      <w:r w:rsidR="006C289F" w:rsidRPr="00EB6DF2">
        <w:rPr>
          <w:rFonts w:ascii="Times New Roman" w:hAnsi="Times New Roman" w:cs="Times New Roman"/>
          <w:sz w:val="24"/>
          <w:szCs w:val="24"/>
          <w:highlight w:val="yellow"/>
        </w:rPr>
        <w:t xml:space="preserve"> the solution from each tube through a separate filter disc.</w:t>
      </w:r>
      <w:r w:rsidR="00A23BA9">
        <w:rPr>
          <w:rFonts w:ascii="Times New Roman" w:hAnsi="Times New Roman" w:cs="Times New Roman"/>
          <w:sz w:val="24"/>
          <w:szCs w:val="24"/>
          <w:highlight w:val="yellow"/>
        </w:rPr>
        <w:t xml:space="preserve"> </w:t>
      </w:r>
      <w:r w:rsidR="006C289F" w:rsidRPr="00A23BA9">
        <w:rPr>
          <w:rFonts w:ascii="Times New Roman" w:hAnsi="Times New Roman" w:cs="Times New Roman"/>
          <w:sz w:val="24"/>
          <w:szCs w:val="24"/>
          <w:highlight w:val="yellow"/>
        </w:rPr>
        <w:t>Rinse the particles from the tube onto the disc using deionized water.</w:t>
      </w:r>
    </w:p>
    <w:p w14:paraId="16EC1600" w14:textId="77777777" w:rsidR="007C36B6" w:rsidRPr="00EB6DF2" w:rsidRDefault="007C36B6" w:rsidP="0062364D">
      <w:pPr>
        <w:pStyle w:val="11indent"/>
        <w:numPr>
          <w:ilvl w:val="0"/>
          <w:numId w:val="0"/>
        </w:numPr>
        <w:contextualSpacing/>
        <w:rPr>
          <w:rFonts w:ascii="Times New Roman" w:hAnsi="Times New Roman" w:cs="Times New Roman"/>
          <w:sz w:val="24"/>
          <w:szCs w:val="24"/>
          <w:highlight w:val="yellow"/>
        </w:rPr>
      </w:pPr>
    </w:p>
    <w:p w14:paraId="7765EB1C" w14:textId="1F4FBDEC" w:rsidR="003E2EF5" w:rsidRPr="00A23BA9" w:rsidRDefault="009D3E72" w:rsidP="009D3E72">
      <w:pPr>
        <w:pStyle w:val="11indent"/>
        <w:numPr>
          <w:ilvl w:val="0"/>
          <w:numId w:val="0"/>
        </w:numPr>
        <w:contextualSpacing/>
        <w:rPr>
          <w:rFonts w:ascii="Times New Roman" w:hAnsi="Times New Roman" w:cs="Times New Roman"/>
          <w:sz w:val="24"/>
          <w:szCs w:val="24"/>
          <w:highlight w:val="yellow"/>
        </w:rPr>
      </w:pPr>
      <w:r>
        <w:rPr>
          <w:rFonts w:ascii="Times New Roman" w:hAnsi="Times New Roman" w:cs="Times New Roman"/>
          <w:sz w:val="24"/>
          <w:szCs w:val="24"/>
          <w:highlight w:val="yellow"/>
        </w:rPr>
        <w:t>4.9</w:t>
      </w:r>
      <w:r>
        <w:rPr>
          <w:rFonts w:ascii="Times New Roman" w:hAnsi="Times New Roman" w:cs="Times New Roman"/>
          <w:sz w:val="24"/>
          <w:szCs w:val="24"/>
          <w:highlight w:val="yellow"/>
        </w:rPr>
        <w:tab/>
      </w:r>
      <w:r w:rsidR="006C289F" w:rsidRPr="00EB6DF2">
        <w:rPr>
          <w:rFonts w:ascii="Times New Roman" w:hAnsi="Times New Roman" w:cs="Times New Roman"/>
          <w:sz w:val="24"/>
          <w:szCs w:val="24"/>
          <w:highlight w:val="yellow"/>
        </w:rPr>
        <w:t>Carefully remove the filter paper and residue from the unit and place i</w:t>
      </w:r>
      <w:r w:rsidR="00A23BA9">
        <w:rPr>
          <w:rFonts w:ascii="Times New Roman" w:hAnsi="Times New Roman" w:cs="Times New Roman"/>
          <w:sz w:val="24"/>
          <w:szCs w:val="24"/>
          <w:highlight w:val="yellow"/>
        </w:rPr>
        <w:t xml:space="preserve">nside of a desiccator overnight. </w:t>
      </w:r>
      <w:r w:rsidR="006C289F" w:rsidRPr="00A23BA9">
        <w:rPr>
          <w:rFonts w:ascii="Times New Roman" w:hAnsi="Times New Roman" w:cs="Times New Roman"/>
          <w:sz w:val="24"/>
          <w:szCs w:val="24"/>
          <w:highlight w:val="yellow"/>
        </w:rPr>
        <w:t>Following drying, weigh the filter paper and residue for each replicate and record the weight.</w:t>
      </w:r>
    </w:p>
    <w:p w14:paraId="0864D5ED" w14:textId="77777777" w:rsidR="007C36B6" w:rsidRPr="00EB6DF2" w:rsidRDefault="007C36B6" w:rsidP="0062364D">
      <w:pPr>
        <w:pStyle w:val="11indent"/>
        <w:numPr>
          <w:ilvl w:val="0"/>
          <w:numId w:val="0"/>
        </w:numPr>
        <w:contextualSpacing/>
        <w:rPr>
          <w:rFonts w:ascii="Times New Roman" w:hAnsi="Times New Roman" w:cs="Times New Roman"/>
          <w:sz w:val="24"/>
          <w:szCs w:val="24"/>
          <w:highlight w:val="yellow"/>
        </w:rPr>
      </w:pPr>
    </w:p>
    <w:p w14:paraId="1BF99B0B" w14:textId="23EF863B" w:rsidR="003E2EF5" w:rsidRPr="00EB6DF2" w:rsidRDefault="009D3E72" w:rsidP="009D3E72">
      <w:pPr>
        <w:pStyle w:val="11indent"/>
        <w:numPr>
          <w:ilvl w:val="0"/>
          <w:numId w:val="0"/>
        </w:numPr>
        <w:contextualSpacing/>
        <w:rPr>
          <w:rFonts w:ascii="Times New Roman" w:hAnsi="Times New Roman" w:cs="Times New Roman"/>
          <w:sz w:val="24"/>
          <w:szCs w:val="24"/>
          <w:highlight w:val="yellow"/>
        </w:rPr>
      </w:pPr>
      <w:r>
        <w:rPr>
          <w:rFonts w:ascii="Times New Roman" w:hAnsi="Times New Roman" w:cs="Times New Roman"/>
          <w:sz w:val="24"/>
          <w:szCs w:val="24"/>
          <w:highlight w:val="yellow"/>
        </w:rPr>
        <w:t>4.10</w:t>
      </w:r>
      <w:r>
        <w:rPr>
          <w:rFonts w:ascii="Times New Roman" w:hAnsi="Times New Roman" w:cs="Times New Roman"/>
          <w:sz w:val="24"/>
          <w:szCs w:val="24"/>
          <w:highlight w:val="yellow"/>
        </w:rPr>
        <w:tab/>
      </w:r>
      <w:r w:rsidR="00DB3F83" w:rsidRPr="00EB6DF2">
        <w:rPr>
          <w:rFonts w:ascii="Times New Roman" w:hAnsi="Times New Roman" w:cs="Times New Roman"/>
          <w:sz w:val="24"/>
          <w:szCs w:val="24"/>
          <w:highlight w:val="yellow"/>
        </w:rPr>
        <w:t xml:space="preserve"> </w:t>
      </w:r>
      <w:r w:rsidR="0062364D">
        <w:rPr>
          <w:rFonts w:ascii="Times New Roman" w:hAnsi="Times New Roman" w:cs="Times New Roman"/>
          <w:sz w:val="24"/>
          <w:szCs w:val="24"/>
          <w:highlight w:val="yellow"/>
        </w:rPr>
        <w:t>Calculate t</w:t>
      </w:r>
      <w:r w:rsidR="006C289F" w:rsidRPr="00EB6DF2">
        <w:rPr>
          <w:rFonts w:ascii="Times New Roman" w:hAnsi="Times New Roman" w:cs="Times New Roman"/>
          <w:sz w:val="24"/>
          <w:szCs w:val="24"/>
          <w:highlight w:val="yellow"/>
        </w:rPr>
        <w:t>he acid insoluble resid</w:t>
      </w:r>
      <w:r w:rsidR="0062364D">
        <w:rPr>
          <w:rFonts w:ascii="Times New Roman" w:hAnsi="Times New Roman" w:cs="Times New Roman"/>
          <w:sz w:val="24"/>
          <w:szCs w:val="24"/>
          <w:highlight w:val="yellow"/>
        </w:rPr>
        <w:t>u</w:t>
      </w:r>
      <w:r w:rsidR="006C289F" w:rsidRPr="00EB6DF2">
        <w:rPr>
          <w:rFonts w:ascii="Times New Roman" w:hAnsi="Times New Roman" w:cs="Times New Roman"/>
          <w:sz w:val="24"/>
          <w:szCs w:val="24"/>
          <w:highlight w:val="yellow"/>
        </w:rPr>
        <w:t>e using the following equation:</w:t>
      </w:r>
    </w:p>
    <w:p w14:paraId="51BDB0DD" w14:textId="77777777" w:rsidR="006C289F" w:rsidRPr="00EB6DF2" w:rsidRDefault="006C289F" w:rsidP="0062364D">
      <w:pPr>
        <w:widowControl/>
        <w:autoSpaceDE/>
        <w:autoSpaceDN/>
        <w:jc w:val="left"/>
        <w:rPr>
          <w:rFonts w:eastAsia="Times New Roman"/>
          <w:highlight w:val="yellow"/>
        </w:rPr>
      </w:pPr>
      <w:r w:rsidRPr="00EB6DF2">
        <w:rPr>
          <w:rFonts w:eastAsia="Times New Roman"/>
          <w:highlight w:val="yellow"/>
        </w:rPr>
        <w:t> </w:t>
      </w:r>
    </w:p>
    <w:p w14:paraId="7536ED24" w14:textId="47FCD8D6" w:rsidR="006C289F" w:rsidRPr="00EB6DF2" w:rsidRDefault="003E2EF5" w:rsidP="0062364D">
      <w:pPr>
        <w:widowControl/>
        <w:autoSpaceDE/>
        <w:autoSpaceDN/>
        <w:jc w:val="left"/>
      </w:pPr>
      <m:oMathPara>
        <m:oMath>
          <m:r>
            <m:rPr>
              <m:sty m:val="p"/>
            </m:rPr>
            <w:rPr>
              <w:rFonts w:ascii="Cambria Math" w:hAnsi="Cambria Math" w:hint="eastAsia"/>
              <w:highlight w:val="yellow"/>
            </w:rPr>
            <m:t>Acid insoluble lignin (%)=</m:t>
          </m:r>
          <m:f>
            <m:fPr>
              <m:ctrlPr>
                <w:rPr>
                  <w:rFonts w:ascii="Cambria Math" w:hAnsi="Cambria Math"/>
                  <w:highlight w:val="yellow"/>
                </w:rPr>
              </m:ctrlPr>
            </m:fPr>
            <m:num>
              <m:r>
                <m:rPr>
                  <m:sty m:val="p"/>
                </m:rPr>
                <w:rPr>
                  <w:rFonts w:ascii="Cambria Math" w:hAnsi="Cambria Math"/>
                  <w:highlight w:val="yellow"/>
                </w:rPr>
                <m:t>(</m:t>
              </m:r>
              <m:r>
                <m:rPr>
                  <m:sty m:val="p"/>
                </m:rPr>
                <w:rPr>
                  <w:rFonts w:ascii="Cambria Math" w:hAnsi="Cambria Math" w:hint="eastAsia"/>
                  <w:highlight w:val="yellow"/>
                </w:rPr>
                <m:t xml:space="preserve">Mass of paper and residue </m:t>
              </m:r>
              <m:r>
                <m:rPr>
                  <m:sty m:val="p"/>
                </m:rPr>
                <w:rPr>
                  <w:rFonts w:ascii="Cambria Math" w:hAnsi="Cambria Math" w:hint="eastAsia"/>
                  <w:highlight w:val="yellow"/>
                </w:rPr>
                <m:t>–</m:t>
              </m:r>
              <m:r>
                <m:rPr>
                  <m:sty m:val="p"/>
                </m:rPr>
                <w:rPr>
                  <w:rFonts w:ascii="Cambria Math" w:hAnsi="Cambria Math" w:hint="eastAsia"/>
                  <w:highlight w:val="yellow"/>
                </w:rPr>
                <m:t>Mass of paper</m:t>
              </m:r>
              <m:r>
                <m:rPr>
                  <m:sty m:val="p"/>
                </m:rPr>
                <w:rPr>
                  <w:rFonts w:ascii="Cambria Math" w:hAnsi="Cambria Math"/>
                  <w:highlight w:val="yellow"/>
                </w:rPr>
                <m:t>)</m:t>
              </m:r>
            </m:num>
            <m:den>
              <m:r>
                <m:rPr>
                  <m:sty m:val="p"/>
                </m:rPr>
                <w:rPr>
                  <w:rFonts w:ascii="Cambria Math" w:hAnsi="Cambria Math"/>
                  <w:highlight w:val="yellow"/>
                </w:rPr>
                <m:t>{Total mass of biomass added*</m:t>
              </m:r>
              <m:d>
                <m:dPr>
                  <m:ctrlPr>
                    <w:rPr>
                      <w:rFonts w:ascii="Cambria Math" w:hAnsi="Cambria Math"/>
                      <w:highlight w:val="yellow"/>
                    </w:rPr>
                  </m:ctrlPr>
                </m:dPr>
                <m:e>
                  <m:r>
                    <m:rPr>
                      <m:sty m:val="p"/>
                    </m:rPr>
                    <w:rPr>
                      <w:rFonts w:ascii="Cambria Math" w:hAnsi="Cambria Math"/>
                      <w:highlight w:val="yellow"/>
                    </w:rPr>
                    <m:t>1-Moisture content</m:t>
                  </m:r>
                </m:e>
              </m:d>
              <m:r>
                <w:rPr>
                  <w:rFonts w:ascii="Cambria Math" w:hAnsi="Cambria Math"/>
                  <w:highlight w:val="yellow"/>
                </w:rPr>
                <m:t>}</m:t>
              </m:r>
            </m:den>
          </m:f>
        </m:oMath>
      </m:oMathPara>
    </w:p>
    <w:p w14:paraId="57347CA2" w14:textId="77777777" w:rsidR="003E2EF5" w:rsidRPr="00EB6DF2" w:rsidRDefault="003E2EF5" w:rsidP="0062364D"/>
    <w:p w14:paraId="139E24C0" w14:textId="77777777" w:rsidR="003A264D" w:rsidRPr="00EB6DF2" w:rsidRDefault="003A264D" w:rsidP="0062364D">
      <w:pPr>
        <w:rPr>
          <w:b/>
        </w:rPr>
      </w:pPr>
      <w:r w:rsidRPr="00EB6DF2">
        <w:rPr>
          <w:b/>
        </w:rPr>
        <w:t>5. Carbohydrate analysis</w:t>
      </w:r>
    </w:p>
    <w:p w14:paraId="34F4A1AF" w14:textId="77777777" w:rsidR="00AC07B6" w:rsidRPr="00EB6DF2" w:rsidRDefault="00AC07B6" w:rsidP="0062364D">
      <w:pPr>
        <w:rPr>
          <w:b/>
        </w:rPr>
      </w:pPr>
    </w:p>
    <w:p w14:paraId="27EB7870" w14:textId="5C3CECBA" w:rsidR="003A264D" w:rsidRPr="00EB6DF2" w:rsidRDefault="001210EB" w:rsidP="0062364D">
      <w:r w:rsidRPr="00EB6DF2">
        <w:t xml:space="preserve">5.1 </w:t>
      </w:r>
      <w:r w:rsidR="0062364D">
        <w:t>Perform cell wall carbohydrate</w:t>
      </w:r>
      <w:r w:rsidR="00AC07B6" w:rsidRPr="00EB6DF2">
        <w:t xml:space="preserve"> analyses</w:t>
      </w:r>
      <w:r w:rsidR="00A80046" w:rsidRPr="00EB6DF2">
        <w:t xml:space="preserve"> based on the Foster et al., (2010) protocol</w:t>
      </w:r>
      <w:hyperlink w:anchor="_ENREF_31" w:tooltip="Foster, 2010 #1758" w:history="1">
        <w:r w:rsidR="00A65DA9" w:rsidRPr="00EB6DF2">
          <w:fldChar w:fldCharType="begin"/>
        </w:r>
        <w:r w:rsidR="00A65DA9" w:rsidRPr="00EB6DF2">
          <w:instrText xml:space="preserve"> ADDIN EN.CITE &lt;EndNote&gt;&lt;Cite&gt;&lt;Author&gt;Foster&lt;/Author&gt;&lt;Year&gt;2010&lt;/Year&gt;&lt;RecNum&gt;1758&lt;/RecNum&gt;&lt;DisplayText&gt;&lt;style face="superscript"&gt;31&lt;/style&gt;&lt;/DisplayText&gt;&lt;record&gt;&lt;rec-number&gt;1758&lt;/rec-number&gt;&lt;foreign-keys&gt;&lt;key app="EN" db-id="vedvvtat0r0zwoezvtg5250zaz9de992x02a"&gt;1758&lt;/key&gt;&lt;/foreign-keys&gt;&lt;ref-type name="Journal Article"&gt;17&lt;/ref-type&gt;&lt;contributors&gt;&lt;authors&gt;&lt;author&gt;Foster, Cliff E.&lt;/author&gt;&lt;author&gt;Martin, Tina M.&lt;/author&gt;&lt;author&gt;Pauly, Markus&lt;/author&gt;&lt;/authors&gt;&lt;/contributors&gt;&lt;titles&gt;&lt;title&gt;Comprehensive Compositional Analysis of Plant Cell Walls (Lignocellulosic biomass) Part II: Carbohydrates&lt;/title&gt;&lt;secondary-title&gt;J Vis Exp&lt;/secondary-title&gt;&lt;/titles&gt;&lt;periodical&gt;&lt;full-title&gt;J Vis Exp&lt;/full-title&gt;&lt;abbr-1&gt;Journal of visualized experiments : JoVE&lt;/abbr-1&gt;&lt;/periodical&gt;&lt;pages&gt;e1837&lt;/pages&gt;&lt;number&gt;37&lt;/number&gt;&lt;keywords&gt;&lt;keyword&gt;Plant Biology&lt;/keyword&gt;&lt;keyword&gt;cell walls&lt;/keyword&gt;&lt;keyword&gt;polysaccharide&lt;/keyword&gt;&lt;keyword&gt;cellulose&lt;/keyword&gt;&lt;keyword&gt;hemicellulose&lt;/keyword&gt;&lt;keyword&gt;sugar composition&lt;/keyword&gt;&lt;keyword&gt;GC-MS&lt;/keyword&gt;&lt;/keywords&gt;&lt;dates&gt;&lt;year&gt;2010&lt;/year&gt;&lt;/dates&gt;&lt;publisher&gt;JoVE&lt;/publisher&gt;&lt;isbn&gt;1940-087X&lt;/isbn&gt;&lt;urls&gt;&lt;related-urls&gt;&lt;url&gt;http://www.jove.com/details.stp?id=1837&lt;/url&gt;&lt;/related-urls&gt;&lt;/urls&gt;&lt;electronic-resource-num&gt;doi:10.3791/1837&lt;/electronic-resource-num&gt;&lt;/record&gt;&lt;/Cite&gt;&lt;/EndNote&gt;</w:instrText>
        </w:r>
        <w:r w:rsidR="00A65DA9" w:rsidRPr="00EB6DF2">
          <w:fldChar w:fldCharType="separate"/>
        </w:r>
        <w:r w:rsidR="00A65DA9" w:rsidRPr="00EB6DF2">
          <w:rPr>
            <w:noProof/>
            <w:vertAlign w:val="superscript"/>
          </w:rPr>
          <w:t>31</w:t>
        </w:r>
        <w:r w:rsidR="00A65DA9" w:rsidRPr="00EB6DF2">
          <w:fldChar w:fldCharType="end"/>
        </w:r>
      </w:hyperlink>
      <w:r w:rsidR="003A264D" w:rsidRPr="00EB6DF2">
        <w:t>.</w:t>
      </w:r>
      <w:r w:rsidR="0022735E" w:rsidRPr="00EB6DF2">
        <w:t xml:space="preserve"> </w:t>
      </w:r>
      <w:r w:rsidR="002F13BC" w:rsidRPr="00EB6DF2">
        <w:t>In brief</w:t>
      </w:r>
      <w:r w:rsidR="0022735E" w:rsidRPr="00EB6DF2">
        <w:t xml:space="preserve">, </w:t>
      </w:r>
      <w:r w:rsidR="0062364D">
        <w:t xml:space="preserve">Prepare </w:t>
      </w:r>
      <w:r w:rsidR="0022735E" w:rsidRPr="00EB6DF2">
        <w:t>alcohol insoluble residue from freeze dried plant material. The</w:t>
      </w:r>
      <w:r w:rsidR="0049522D">
        <w:t>n hydrolyze the</w:t>
      </w:r>
      <w:r w:rsidR="0022735E" w:rsidRPr="00EB6DF2">
        <w:t xml:space="preserve"> material with trifluoroacetic acid and </w:t>
      </w:r>
      <w:r w:rsidR="0049522D">
        <w:t>match the solubilized monosaccharide</w:t>
      </w:r>
      <w:r w:rsidR="0022735E" w:rsidRPr="00EB6DF2">
        <w:t xml:space="preserve"> derivati</w:t>
      </w:r>
      <w:r w:rsidR="002F13BC" w:rsidRPr="00EB6DF2">
        <w:t>ves</w:t>
      </w:r>
      <w:r w:rsidR="0022735E" w:rsidRPr="00EB6DF2">
        <w:t xml:space="preserve"> to their c</w:t>
      </w:r>
      <w:r w:rsidR="0049522D">
        <w:t>orresponding alditol acetates. Analyze t</w:t>
      </w:r>
      <w:r w:rsidR="0022735E" w:rsidRPr="00EB6DF2">
        <w:t>hese volatile derivatives</w:t>
      </w:r>
      <w:r w:rsidR="0049522D">
        <w:t xml:space="preserve"> by</w:t>
      </w:r>
      <w:r w:rsidR="0022735E" w:rsidRPr="00EB6DF2">
        <w:t xml:space="preserve"> gas chromatography (GC) connected to a </w:t>
      </w:r>
      <w:r w:rsidR="00AA2E43" w:rsidRPr="00EB6DF2">
        <w:t>quadruple mass</w:t>
      </w:r>
      <w:r w:rsidR="0022735E" w:rsidRPr="00EB6DF2">
        <w:t xml:space="preserve"> spectrometer.</w:t>
      </w:r>
    </w:p>
    <w:p w14:paraId="0F782D91" w14:textId="77777777" w:rsidR="00A80046" w:rsidRPr="00EB6DF2" w:rsidRDefault="00A80046" w:rsidP="0062364D"/>
    <w:p w14:paraId="2EEDDD27" w14:textId="77777777" w:rsidR="0062364D" w:rsidRDefault="0062364D">
      <w:pPr>
        <w:widowControl/>
        <w:autoSpaceDE/>
        <w:autoSpaceDN/>
        <w:contextualSpacing w:val="0"/>
        <w:jc w:val="left"/>
        <w:rPr>
          <w:b/>
        </w:rPr>
      </w:pPr>
      <w:r>
        <w:rPr>
          <w:b/>
        </w:rPr>
        <w:br w:type="page"/>
      </w:r>
    </w:p>
    <w:p w14:paraId="1078D517" w14:textId="04C25970" w:rsidR="003E2EF5" w:rsidRPr="00EB6DF2" w:rsidRDefault="003E2EF5" w:rsidP="0062364D">
      <w:pPr>
        <w:rPr>
          <w:b/>
        </w:rPr>
      </w:pPr>
      <w:r w:rsidRPr="00EB6DF2">
        <w:rPr>
          <w:b/>
        </w:rPr>
        <w:lastRenderedPageBreak/>
        <w:t>Representative Results</w:t>
      </w:r>
    </w:p>
    <w:p w14:paraId="62B6DD13" w14:textId="77777777" w:rsidR="003E2EF5" w:rsidRPr="00EB6DF2" w:rsidRDefault="003E2EF5" w:rsidP="0062364D">
      <w:pPr>
        <w:rPr>
          <w:b/>
        </w:rPr>
      </w:pPr>
    </w:p>
    <w:p w14:paraId="1C4C112C" w14:textId="5F105978" w:rsidR="00183E3C" w:rsidRPr="00EB6DF2" w:rsidRDefault="00183E3C" w:rsidP="0062364D">
      <w:r w:rsidRPr="00EB6DF2">
        <w:rPr>
          <w:b/>
        </w:rPr>
        <w:t>Results Text</w:t>
      </w:r>
    </w:p>
    <w:p w14:paraId="2D3B94B6" w14:textId="77777777" w:rsidR="003E2EF5" w:rsidRPr="00EB6DF2" w:rsidRDefault="003E2EF5" w:rsidP="0062364D"/>
    <w:p w14:paraId="61C4C7C8" w14:textId="418A31D5" w:rsidR="00183E3C" w:rsidRPr="00EB6DF2" w:rsidRDefault="00183E3C" w:rsidP="0062364D">
      <w:pPr>
        <w:rPr>
          <w:noProof/>
          <w:lang w:eastAsia="ko-KR"/>
        </w:rPr>
      </w:pPr>
      <w:r w:rsidRPr="00EB6DF2">
        <w:rPr>
          <w:noProof/>
          <w:lang w:eastAsia="ko-KR"/>
        </w:rPr>
        <w:t xml:space="preserve">We have </w:t>
      </w:r>
      <w:r w:rsidR="003950D7" w:rsidRPr="00EB6DF2">
        <w:rPr>
          <w:noProof/>
          <w:lang w:eastAsia="ko-KR"/>
        </w:rPr>
        <w:t xml:space="preserve">demonstrated a reduction in </w:t>
      </w:r>
      <w:r w:rsidRPr="00EB6DF2">
        <w:rPr>
          <w:noProof/>
          <w:lang w:eastAsia="ko-KR"/>
        </w:rPr>
        <w:t>the lignin content in maize plants via RNA</w:t>
      </w:r>
      <w:r w:rsidR="00D748EF" w:rsidRPr="00EB6DF2">
        <w:rPr>
          <w:noProof/>
          <w:lang w:eastAsia="ko-KR"/>
        </w:rPr>
        <w:t>i</w:t>
      </w:r>
      <w:r w:rsidRPr="00EB6DF2">
        <w:rPr>
          <w:noProof/>
          <w:lang w:eastAsia="ko-KR"/>
        </w:rPr>
        <w:t xml:space="preserve">. </w:t>
      </w:r>
      <w:r w:rsidR="005859ED" w:rsidRPr="00EB6DF2">
        <w:rPr>
          <w:noProof/>
          <w:lang w:eastAsia="ko-KR"/>
        </w:rPr>
        <w:t xml:space="preserve">The particle bombardment transformation method yielded around 30 % trnasformation efficiency. The gene silencing </w:t>
      </w:r>
      <w:r w:rsidR="00002D81" w:rsidRPr="00EB6DF2">
        <w:rPr>
          <w:noProof/>
          <w:lang w:eastAsia="ko-KR"/>
        </w:rPr>
        <w:t xml:space="preserve">of </w:t>
      </w:r>
      <w:r w:rsidR="00002D81" w:rsidRPr="00EB6DF2">
        <w:rPr>
          <w:i/>
          <w:noProof/>
          <w:lang w:eastAsia="ko-KR"/>
        </w:rPr>
        <w:t>ZmCCR1</w:t>
      </w:r>
      <w:r w:rsidR="00002D81" w:rsidRPr="00EB6DF2">
        <w:rPr>
          <w:noProof/>
          <w:lang w:eastAsia="ko-KR"/>
        </w:rPr>
        <w:t xml:space="preserve"> was </w:t>
      </w:r>
      <w:r w:rsidR="005859ED" w:rsidRPr="00EB6DF2">
        <w:rPr>
          <w:noProof/>
          <w:lang w:eastAsia="ko-KR"/>
        </w:rPr>
        <w:t>consistently observed in T0-T2 generation</w:t>
      </w:r>
      <w:r w:rsidR="00D748EF" w:rsidRPr="00EB6DF2">
        <w:rPr>
          <w:noProof/>
          <w:lang w:eastAsia="ko-KR"/>
        </w:rPr>
        <w:t>s</w:t>
      </w:r>
      <w:r w:rsidR="005859ED" w:rsidRPr="00EB6DF2">
        <w:rPr>
          <w:noProof/>
          <w:lang w:eastAsia="ko-KR"/>
        </w:rPr>
        <w:t xml:space="preserve">. </w:t>
      </w:r>
      <w:r w:rsidRPr="00EB6DF2">
        <w:rPr>
          <w:noProof/>
          <w:lang w:eastAsia="ko-KR"/>
        </w:rPr>
        <w:t xml:space="preserve">The </w:t>
      </w:r>
      <w:r w:rsidR="004E113D" w:rsidRPr="00EB6DF2">
        <w:rPr>
          <w:noProof/>
          <w:lang w:eastAsia="ko-KR"/>
        </w:rPr>
        <w:t xml:space="preserve">lignin </w:t>
      </w:r>
      <w:r w:rsidRPr="00EB6DF2">
        <w:rPr>
          <w:noProof/>
          <w:lang w:eastAsia="ko-KR"/>
        </w:rPr>
        <w:t xml:space="preserve">reduced </w:t>
      </w:r>
      <w:r w:rsidR="00AB6283" w:rsidRPr="00EB6DF2">
        <w:rPr>
          <w:rFonts w:eastAsia="SimSun"/>
          <w:noProof/>
          <w:lang w:eastAsia="zh-CN"/>
        </w:rPr>
        <w:t>transgenics</w:t>
      </w:r>
      <w:r w:rsidRPr="00EB6DF2">
        <w:rPr>
          <w:noProof/>
          <w:lang w:eastAsia="ko-KR"/>
        </w:rPr>
        <w:t xml:space="preserve"> gr</w:t>
      </w:r>
      <w:r w:rsidR="004E113D" w:rsidRPr="00EB6DF2">
        <w:rPr>
          <w:noProof/>
          <w:lang w:eastAsia="ko-KR"/>
        </w:rPr>
        <w:t>e</w:t>
      </w:r>
      <w:r w:rsidRPr="00EB6DF2">
        <w:rPr>
          <w:noProof/>
          <w:lang w:eastAsia="ko-KR"/>
        </w:rPr>
        <w:t>w similarly to wild-type maize plants except for displaying brown-coloration in the leaf mid-rib, husk, and stem</w:t>
      </w:r>
      <w:r w:rsidR="00D82168" w:rsidRPr="00EB6DF2">
        <w:rPr>
          <w:noProof/>
          <w:lang w:eastAsia="ko-KR"/>
        </w:rPr>
        <w:t xml:space="preserve">. The histological assay </w:t>
      </w:r>
      <w:r w:rsidR="003950D7" w:rsidRPr="00EB6DF2">
        <w:rPr>
          <w:noProof/>
          <w:lang w:eastAsia="ko-KR"/>
        </w:rPr>
        <w:t xml:space="preserve">has </w:t>
      </w:r>
      <w:r w:rsidR="003C6F2E" w:rsidRPr="00EB6DF2">
        <w:rPr>
          <w:noProof/>
          <w:lang w:eastAsia="ko-KR"/>
        </w:rPr>
        <w:t xml:space="preserve">shown </w:t>
      </w:r>
      <w:r w:rsidR="00D82168" w:rsidRPr="00EB6DF2">
        <w:rPr>
          <w:noProof/>
          <w:lang w:eastAsia="ko-KR"/>
        </w:rPr>
        <w:t xml:space="preserve">that the mutant lines </w:t>
      </w:r>
      <w:r w:rsidR="003C6F2E" w:rsidRPr="00EB6DF2">
        <w:rPr>
          <w:noProof/>
          <w:lang w:eastAsia="ko-KR"/>
        </w:rPr>
        <w:t xml:space="preserve">exhibit a </w:t>
      </w:r>
      <w:r w:rsidR="00D82168" w:rsidRPr="00EB6DF2">
        <w:rPr>
          <w:noProof/>
          <w:lang w:eastAsia="ko-KR"/>
        </w:rPr>
        <w:t xml:space="preserve">significant reduction </w:t>
      </w:r>
      <w:r w:rsidR="003C6F2E" w:rsidRPr="00EB6DF2">
        <w:rPr>
          <w:noProof/>
          <w:lang w:eastAsia="ko-KR"/>
        </w:rPr>
        <w:t xml:space="preserve">in </w:t>
      </w:r>
      <w:r w:rsidR="00A93411" w:rsidRPr="00EB6DF2">
        <w:rPr>
          <w:noProof/>
          <w:lang w:eastAsia="ko-KR"/>
        </w:rPr>
        <w:t xml:space="preserve">the </w:t>
      </w:r>
      <w:r w:rsidR="00D82168" w:rsidRPr="00EB6DF2">
        <w:rPr>
          <w:noProof/>
          <w:lang w:eastAsia="ko-KR"/>
        </w:rPr>
        <w:t>cell wall thickness</w:t>
      </w:r>
      <w:r w:rsidR="003C6F2E" w:rsidRPr="00EB6DF2">
        <w:rPr>
          <w:noProof/>
          <w:lang w:eastAsia="ko-KR"/>
        </w:rPr>
        <w:t xml:space="preserve"> of</w:t>
      </w:r>
      <w:r w:rsidR="00CC3FA6" w:rsidRPr="00EB6DF2">
        <w:rPr>
          <w:noProof/>
          <w:lang w:eastAsia="ko-KR"/>
        </w:rPr>
        <w:t xml:space="preserve"> the </w:t>
      </w:r>
      <w:r w:rsidR="00D82168" w:rsidRPr="00EB6DF2">
        <w:rPr>
          <w:noProof/>
          <w:lang w:eastAsia="ko-KR"/>
        </w:rPr>
        <w:t>sclerenchyma fibers in the maize leaf mid</w:t>
      </w:r>
      <w:r w:rsidR="00A93411" w:rsidRPr="00EB6DF2">
        <w:rPr>
          <w:noProof/>
          <w:lang w:eastAsia="ko-KR"/>
        </w:rPr>
        <w:t>-</w:t>
      </w:r>
      <w:r w:rsidR="00D82168" w:rsidRPr="00EB6DF2">
        <w:rPr>
          <w:noProof/>
          <w:lang w:eastAsia="ko-KR"/>
        </w:rPr>
        <w:t>rib</w:t>
      </w:r>
      <w:hyperlink w:anchor="_ENREF_18" w:tooltip="Park, 2012 #456" w:history="1">
        <w:r w:rsidR="00A65DA9" w:rsidRPr="00EB6DF2">
          <w:rPr>
            <w:noProof/>
            <w:lang w:eastAsia="ko-KR"/>
          </w:rPr>
          <w:fldChar w:fldCharType="begin"/>
        </w:r>
        <w:r w:rsidR="00A65DA9" w:rsidRPr="00EB6DF2">
          <w:rPr>
            <w:noProof/>
            <w:lang w:eastAsia="ko-KR"/>
          </w:rPr>
          <w:instrText xml:space="preserve"> ADDIN EN.CITE &lt;EndNote&gt;&lt;Cite&gt;&lt;Author&gt;Park&lt;/Author&gt;&lt;Year&gt;2012&lt;/Year&gt;&lt;RecNum&gt;456&lt;/RecNum&gt;&lt;DisplayText&gt;&lt;style face="superscript"&gt;18&lt;/style&gt;&lt;/DisplayText&gt;&lt;record&gt;&lt;rec-number&gt;456&lt;/rec-number&gt;&lt;foreign-keys&gt;&lt;key app="EN" db-id="vedvvtat0r0zwoezvtg5250zaz9de992x02a"&gt;456&lt;/key&gt;&lt;/foreign-keys&gt;&lt;ref-type name="Journal Article"&gt;17&lt;/ref-type&gt;&lt;contributors&gt;&lt;authors&gt;&lt;author&gt;Park, Sang-Hyuck&lt;/author&gt;&lt;author&gt;Mei, Chuansheng&lt;/author&gt;&lt;author&gt;Pauly, Markus&lt;/author&gt;&lt;author&gt;Ong, Rebecca Garlock&lt;/author&gt;&lt;author&gt;Dale, Bruce E.&lt;/author&gt;&lt;author&gt;Sabzikar, Robab&lt;/author&gt;&lt;author&gt;Fotoh, Hussien&lt;/author&gt;&lt;author&gt;Nguyen, Thang&lt;/author&gt;&lt;author&gt;Sticklen, Mariam&lt;/author&gt;&lt;/authors&gt;&lt;/contributors&gt;&lt;titles&gt;&lt;title&gt;Downregulation of Maize Cinnamoyl-Coenzyme A Reductase via RNA Interference Technology Causes Brown Midrib and Improves Ammonia Fiber Expansion-Pretreated Conversion into Fermentable Sugars for Biofuels&lt;/title&gt;&lt;secondary-title&gt;Crop Sci.&lt;/secondary-title&gt;&lt;/titles&gt;&lt;periodical&gt;&lt;full-title&gt;Crop Sci.&lt;/full-title&gt;&lt;/periodical&gt;&lt;pages&gt;2687-2701&lt;/pages&gt;&lt;volume&gt;52&lt;/volume&gt;&lt;number&gt;6&lt;/number&gt;&lt;dates&gt;&lt;year&gt;2012&lt;/year&gt;&lt;pub-dates&gt;&lt;date&gt;2012/11&lt;/date&gt;&lt;/pub-dates&gt;&lt;/dates&gt;&lt;urls&gt;&lt;related-urls&gt;&lt;url&gt;https://www.crops.org/publications/cs/abstracts/52/6/2687&lt;/url&gt;&lt;/related-urls&gt;&lt;/urls&gt;&lt;electronic-resource-num&gt;10.2135/cropsci2012.04.0253&lt;/electronic-resource-num&gt;&lt;/record&gt;&lt;/Cite&gt;&lt;/EndNote&gt;</w:instrText>
        </w:r>
        <w:r w:rsidR="00A65DA9" w:rsidRPr="00EB6DF2">
          <w:rPr>
            <w:noProof/>
            <w:lang w:eastAsia="ko-KR"/>
          </w:rPr>
          <w:fldChar w:fldCharType="separate"/>
        </w:r>
        <w:r w:rsidR="00A65DA9" w:rsidRPr="00EB6DF2">
          <w:rPr>
            <w:noProof/>
            <w:vertAlign w:val="superscript"/>
            <w:lang w:eastAsia="ko-KR"/>
          </w:rPr>
          <w:t>18</w:t>
        </w:r>
        <w:r w:rsidR="00A65DA9" w:rsidRPr="00EB6DF2">
          <w:rPr>
            <w:noProof/>
            <w:lang w:eastAsia="ko-KR"/>
          </w:rPr>
          <w:fldChar w:fldCharType="end"/>
        </w:r>
      </w:hyperlink>
      <w:r w:rsidRPr="00EB6DF2">
        <w:rPr>
          <w:noProof/>
          <w:lang w:eastAsia="ko-KR"/>
        </w:rPr>
        <w:t xml:space="preserve">. Despite </w:t>
      </w:r>
      <w:r w:rsidR="00D82168" w:rsidRPr="00EB6DF2">
        <w:rPr>
          <w:noProof/>
          <w:lang w:eastAsia="ko-KR"/>
        </w:rPr>
        <w:t xml:space="preserve">the </w:t>
      </w:r>
      <w:r w:rsidRPr="00EB6DF2">
        <w:rPr>
          <w:noProof/>
          <w:lang w:eastAsia="ko-KR"/>
        </w:rPr>
        <w:t>reduction</w:t>
      </w:r>
      <w:r w:rsidR="001C0D8F" w:rsidRPr="00EB6DF2">
        <w:rPr>
          <w:noProof/>
          <w:lang w:eastAsia="ko-KR"/>
        </w:rPr>
        <w:t xml:space="preserve"> of cell wall thickness</w:t>
      </w:r>
      <w:r w:rsidRPr="00EB6DF2">
        <w:rPr>
          <w:noProof/>
          <w:lang w:eastAsia="ko-KR"/>
        </w:rPr>
        <w:t xml:space="preserve">, </w:t>
      </w:r>
      <w:r w:rsidR="00CC3FA6" w:rsidRPr="00EB6DF2">
        <w:rPr>
          <w:noProof/>
          <w:lang w:eastAsia="ko-KR"/>
        </w:rPr>
        <w:t xml:space="preserve">the structure of </w:t>
      </w:r>
      <w:r w:rsidR="00A93411" w:rsidRPr="00EB6DF2">
        <w:rPr>
          <w:noProof/>
          <w:lang w:eastAsia="ko-KR"/>
        </w:rPr>
        <w:t xml:space="preserve">other </w:t>
      </w:r>
      <w:r w:rsidRPr="00EB6DF2">
        <w:rPr>
          <w:noProof/>
          <w:lang w:eastAsia="ko-KR"/>
        </w:rPr>
        <w:t>major vascular system</w:t>
      </w:r>
      <w:r w:rsidR="00A93411" w:rsidRPr="00EB6DF2">
        <w:rPr>
          <w:noProof/>
          <w:lang w:eastAsia="ko-KR"/>
        </w:rPr>
        <w:t xml:space="preserve">s including </w:t>
      </w:r>
      <w:r w:rsidR="00947791" w:rsidRPr="00EB6DF2">
        <w:rPr>
          <w:noProof/>
          <w:lang w:eastAsia="ko-KR"/>
        </w:rPr>
        <w:t xml:space="preserve">the </w:t>
      </w:r>
      <w:r w:rsidR="00A93411" w:rsidRPr="00EB6DF2">
        <w:rPr>
          <w:noProof/>
          <w:lang w:eastAsia="ko-KR"/>
        </w:rPr>
        <w:t xml:space="preserve">xylem vessel, phloem, </w:t>
      </w:r>
      <w:r w:rsidR="004272CF" w:rsidRPr="00EB6DF2">
        <w:rPr>
          <w:noProof/>
          <w:lang w:eastAsia="ko-KR"/>
        </w:rPr>
        <w:t>and</w:t>
      </w:r>
      <w:r w:rsidR="00A93411" w:rsidRPr="00EB6DF2">
        <w:rPr>
          <w:noProof/>
          <w:lang w:eastAsia="ko-KR"/>
        </w:rPr>
        <w:t xml:space="preserve"> sheath cells</w:t>
      </w:r>
      <w:r w:rsidRPr="00EB6DF2">
        <w:rPr>
          <w:noProof/>
          <w:lang w:eastAsia="ko-KR"/>
        </w:rPr>
        <w:t xml:space="preserve"> </w:t>
      </w:r>
      <w:r w:rsidR="001C0D8F" w:rsidRPr="00EB6DF2">
        <w:rPr>
          <w:noProof/>
          <w:lang w:eastAsia="ko-KR"/>
        </w:rPr>
        <w:t xml:space="preserve">did not reveal any </w:t>
      </w:r>
      <w:r w:rsidR="00A93411" w:rsidRPr="00EB6DF2">
        <w:rPr>
          <w:noProof/>
          <w:lang w:eastAsia="ko-KR"/>
        </w:rPr>
        <w:t>difference</w:t>
      </w:r>
      <w:r w:rsidR="001C0D8F" w:rsidRPr="00EB6DF2">
        <w:rPr>
          <w:noProof/>
          <w:lang w:eastAsia="ko-KR"/>
        </w:rPr>
        <w:t xml:space="preserve">s compared to the </w:t>
      </w:r>
      <w:r w:rsidR="00A93411" w:rsidRPr="00EB6DF2">
        <w:rPr>
          <w:noProof/>
          <w:lang w:eastAsia="ko-KR"/>
        </w:rPr>
        <w:t>wild-type control</w:t>
      </w:r>
      <w:r w:rsidR="001C0D8F" w:rsidRPr="00EB6DF2">
        <w:rPr>
          <w:noProof/>
          <w:lang w:eastAsia="ko-KR"/>
        </w:rPr>
        <w:t xml:space="preserve"> (Fig 2A)</w:t>
      </w:r>
      <w:hyperlink w:anchor="_ENREF_18" w:tooltip="Park, 2012 #456" w:history="1">
        <w:r w:rsidR="00A65DA9" w:rsidRPr="00EB6DF2">
          <w:rPr>
            <w:noProof/>
            <w:lang w:eastAsia="ko-KR"/>
          </w:rPr>
          <w:fldChar w:fldCharType="begin"/>
        </w:r>
        <w:r w:rsidR="00A65DA9" w:rsidRPr="00EB6DF2">
          <w:rPr>
            <w:noProof/>
            <w:lang w:eastAsia="ko-KR"/>
          </w:rPr>
          <w:instrText xml:space="preserve"> ADDIN EN.CITE &lt;EndNote&gt;&lt;Cite&gt;&lt;Author&gt;Park&lt;/Author&gt;&lt;Year&gt;2012&lt;/Year&gt;&lt;RecNum&gt;456&lt;/RecNum&gt;&lt;DisplayText&gt;&lt;style face="superscript"&gt;18&lt;/style&gt;&lt;/DisplayText&gt;&lt;record&gt;&lt;rec-number&gt;456&lt;/rec-number&gt;&lt;foreign-keys&gt;&lt;key app="EN" db-id="vedvvtat0r0zwoezvtg5250zaz9de992x02a"&gt;456&lt;/key&gt;&lt;/foreign-keys&gt;&lt;ref-type name="Journal Article"&gt;17&lt;/ref-type&gt;&lt;contributors&gt;&lt;authors&gt;&lt;author&gt;Park, Sang-Hyuck&lt;/author&gt;&lt;author&gt;Mei, Chuansheng&lt;/author&gt;&lt;author&gt;Pauly, Markus&lt;/author&gt;&lt;author&gt;Ong, Rebecca Garlock&lt;/author&gt;&lt;author&gt;Dale, Bruce E.&lt;/author&gt;&lt;author&gt;Sabzikar, Robab&lt;/author&gt;&lt;author&gt;Fotoh, Hussien&lt;/author&gt;&lt;author&gt;Nguyen, Thang&lt;/author&gt;&lt;author&gt;Sticklen, Mariam&lt;/author&gt;&lt;/authors&gt;&lt;/contributors&gt;&lt;titles&gt;&lt;title&gt;Downregulation of Maize Cinnamoyl-Coenzyme A Reductase via RNA Interference Technology Causes Brown Midrib and Improves Ammonia Fiber Expansion-Pretreated Conversion into Fermentable Sugars for Biofuels&lt;/title&gt;&lt;secondary-title&gt;Crop Sci.&lt;/secondary-title&gt;&lt;/titles&gt;&lt;periodical&gt;&lt;full-title&gt;Crop Sci.&lt;/full-title&gt;&lt;/periodical&gt;&lt;pages&gt;2687-2701&lt;/pages&gt;&lt;volume&gt;52&lt;/volume&gt;&lt;number&gt;6&lt;/number&gt;&lt;dates&gt;&lt;year&gt;2012&lt;/year&gt;&lt;pub-dates&gt;&lt;date&gt;2012/11&lt;/date&gt;&lt;/pub-dates&gt;&lt;/dates&gt;&lt;urls&gt;&lt;related-urls&gt;&lt;url&gt;https://www.crops.org/publications/cs/abstracts/52/6/2687&lt;/url&gt;&lt;/related-urls&gt;&lt;/urls&gt;&lt;electronic-resource-num&gt;10.2135/cropsci2012.04.0253&lt;/electronic-resource-num&gt;&lt;/record&gt;&lt;/Cite&gt;&lt;/EndNote&gt;</w:instrText>
        </w:r>
        <w:r w:rsidR="00A65DA9" w:rsidRPr="00EB6DF2">
          <w:rPr>
            <w:noProof/>
            <w:lang w:eastAsia="ko-KR"/>
          </w:rPr>
          <w:fldChar w:fldCharType="separate"/>
        </w:r>
        <w:r w:rsidR="00A65DA9" w:rsidRPr="00EB6DF2">
          <w:rPr>
            <w:noProof/>
            <w:vertAlign w:val="superscript"/>
            <w:lang w:eastAsia="ko-KR"/>
          </w:rPr>
          <w:t>18</w:t>
        </w:r>
        <w:r w:rsidR="00A65DA9" w:rsidRPr="00EB6DF2">
          <w:rPr>
            <w:noProof/>
            <w:lang w:eastAsia="ko-KR"/>
          </w:rPr>
          <w:fldChar w:fldCharType="end"/>
        </w:r>
      </w:hyperlink>
      <w:r w:rsidR="00947791" w:rsidRPr="00EB6DF2">
        <w:rPr>
          <w:noProof/>
          <w:lang w:eastAsia="ko-KR"/>
        </w:rPr>
        <w:t>. This</w:t>
      </w:r>
      <w:r w:rsidR="00A93411" w:rsidRPr="00EB6DF2">
        <w:rPr>
          <w:noProof/>
          <w:lang w:eastAsia="ko-KR"/>
        </w:rPr>
        <w:t xml:space="preserve"> </w:t>
      </w:r>
      <w:r w:rsidR="00947791" w:rsidRPr="00EB6DF2">
        <w:rPr>
          <w:noProof/>
          <w:lang w:eastAsia="ko-KR"/>
        </w:rPr>
        <w:t>implies</w:t>
      </w:r>
      <w:r w:rsidR="00E625A0" w:rsidRPr="00EB6DF2">
        <w:rPr>
          <w:noProof/>
          <w:lang w:eastAsia="ko-KR"/>
        </w:rPr>
        <w:t xml:space="preserve"> </w:t>
      </w:r>
      <w:r w:rsidR="00CC3FA6" w:rsidRPr="00EB6DF2">
        <w:rPr>
          <w:noProof/>
          <w:lang w:eastAsia="ko-KR"/>
        </w:rPr>
        <w:t xml:space="preserve">that there are no </w:t>
      </w:r>
      <w:r w:rsidR="00A93411" w:rsidRPr="00EB6DF2">
        <w:rPr>
          <w:noProof/>
          <w:lang w:eastAsia="ko-KR"/>
        </w:rPr>
        <w:t xml:space="preserve">detrimental effects </w:t>
      </w:r>
      <w:r w:rsidRPr="00EB6DF2">
        <w:rPr>
          <w:noProof/>
          <w:lang w:eastAsia="ko-KR"/>
        </w:rPr>
        <w:t>for either water</w:t>
      </w:r>
      <w:r w:rsidR="003C6F2E" w:rsidRPr="00EB6DF2">
        <w:rPr>
          <w:noProof/>
          <w:lang w:eastAsia="ko-KR"/>
        </w:rPr>
        <w:t xml:space="preserve"> transport</w:t>
      </w:r>
      <w:r w:rsidRPr="00EB6DF2">
        <w:rPr>
          <w:noProof/>
          <w:lang w:eastAsia="ko-KR"/>
        </w:rPr>
        <w:t xml:space="preserve">, nutrient transfer, or mechanical </w:t>
      </w:r>
      <w:r w:rsidR="00CB7932" w:rsidRPr="00EB6DF2">
        <w:rPr>
          <w:noProof/>
          <w:lang w:eastAsia="ko-KR"/>
        </w:rPr>
        <w:t>strength</w:t>
      </w:r>
      <w:r w:rsidRPr="00EB6DF2">
        <w:rPr>
          <w:noProof/>
          <w:lang w:eastAsia="ko-KR"/>
        </w:rPr>
        <w:t xml:space="preserve"> </w:t>
      </w:r>
      <w:r w:rsidR="00CB7932" w:rsidRPr="00EB6DF2">
        <w:rPr>
          <w:noProof/>
          <w:lang w:eastAsia="ko-KR"/>
        </w:rPr>
        <w:t>to</w:t>
      </w:r>
      <w:r w:rsidRPr="00EB6DF2">
        <w:rPr>
          <w:noProof/>
          <w:lang w:eastAsia="ko-KR"/>
        </w:rPr>
        <w:t xml:space="preserve"> </w:t>
      </w:r>
      <w:r w:rsidR="00947791" w:rsidRPr="00EB6DF2">
        <w:rPr>
          <w:noProof/>
          <w:lang w:eastAsia="ko-KR"/>
        </w:rPr>
        <w:t xml:space="preserve">the </w:t>
      </w:r>
      <w:r w:rsidRPr="00EB6DF2">
        <w:rPr>
          <w:noProof/>
          <w:lang w:eastAsia="ko-KR"/>
        </w:rPr>
        <w:t>stems</w:t>
      </w:r>
      <w:r w:rsidR="00CC3FA6" w:rsidRPr="00EB6DF2">
        <w:rPr>
          <w:noProof/>
          <w:lang w:eastAsia="ko-KR"/>
        </w:rPr>
        <w:t xml:space="preserve"> in the </w:t>
      </w:r>
      <w:r w:rsidR="00CC3FA6" w:rsidRPr="00EB6DF2">
        <w:rPr>
          <w:i/>
          <w:noProof/>
          <w:lang w:eastAsia="ko-KR"/>
        </w:rPr>
        <w:t>ZmCCR</w:t>
      </w:r>
      <w:r w:rsidR="00C91983" w:rsidRPr="00EB6DF2">
        <w:rPr>
          <w:i/>
          <w:noProof/>
          <w:lang w:eastAsia="ko-KR"/>
        </w:rPr>
        <w:t>1</w:t>
      </w:r>
      <w:r w:rsidR="00CC3FA6" w:rsidRPr="00EB6DF2">
        <w:rPr>
          <w:i/>
          <w:noProof/>
          <w:lang w:eastAsia="ko-KR"/>
        </w:rPr>
        <w:t>_RNAi</w:t>
      </w:r>
      <w:r w:rsidR="00CC3FA6" w:rsidRPr="00EB6DF2">
        <w:rPr>
          <w:noProof/>
          <w:lang w:eastAsia="ko-KR"/>
        </w:rPr>
        <w:t xml:space="preserve"> mutant lines</w:t>
      </w:r>
      <w:r w:rsidRPr="00EB6DF2">
        <w:rPr>
          <w:noProof/>
          <w:lang w:eastAsia="ko-KR"/>
        </w:rPr>
        <w:t xml:space="preserve">. </w:t>
      </w:r>
    </w:p>
    <w:p w14:paraId="5531304D" w14:textId="77777777" w:rsidR="00183E3C" w:rsidRPr="00EB6DF2" w:rsidRDefault="00183E3C" w:rsidP="0062364D">
      <w:pPr>
        <w:rPr>
          <w:noProof/>
          <w:lang w:eastAsia="ko-KR"/>
        </w:rPr>
      </w:pPr>
    </w:p>
    <w:p w14:paraId="5B16E259" w14:textId="53C7F9FF" w:rsidR="000B1714" w:rsidRPr="00EB6DF2" w:rsidRDefault="00D82168" w:rsidP="0062364D">
      <w:pPr>
        <w:rPr>
          <w:noProof/>
          <w:lang w:eastAsia="ko-KR"/>
        </w:rPr>
      </w:pPr>
      <w:r w:rsidRPr="00EB6DF2">
        <w:rPr>
          <w:noProof/>
          <w:lang w:eastAsia="ko-KR"/>
        </w:rPr>
        <w:t xml:space="preserve">The lignin content </w:t>
      </w:r>
      <w:r w:rsidR="003C6F2E" w:rsidRPr="00EB6DF2">
        <w:rPr>
          <w:noProof/>
          <w:lang w:eastAsia="ko-KR"/>
        </w:rPr>
        <w:t xml:space="preserve">was </w:t>
      </w:r>
      <w:r w:rsidRPr="00EB6DF2">
        <w:rPr>
          <w:noProof/>
          <w:lang w:eastAsia="ko-KR"/>
        </w:rPr>
        <w:t xml:space="preserve">quantified using a Klason lingin measurement. </w:t>
      </w:r>
      <w:r w:rsidR="00183E3C" w:rsidRPr="00EB6DF2">
        <w:rPr>
          <w:noProof/>
          <w:lang w:eastAsia="ko-KR"/>
        </w:rPr>
        <w:t xml:space="preserve">Figure 3 shows the amount of acid-insoluble Klason lignin (g/kg con stover) in wild-type maize and </w:t>
      </w:r>
      <w:r w:rsidR="00183E3C" w:rsidRPr="00EB6DF2">
        <w:rPr>
          <w:i/>
          <w:noProof/>
          <w:lang w:eastAsia="ko-KR"/>
        </w:rPr>
        <w:t>ZmCCR1_RNAi</w:t>
      </w:r>
      <w:r w:rsidR="00183E3C" w:rsidRPr="00EB6DF2">
        <w:rPr>
          <w:noProof/>
          <w:lang w:eastAsia="ko-KR"/>
        </w:rPr>
        <w:t xml:space="preserve"> transgenic lines (T1). </w:t>
      </w:r>
      <w:r w:rsidRPr="00EB6DF2">
        <w:rPr>
          <w:noProof/>
          <w:lang w:eastAsia="ko-KR"/>
        </w:rPr>
        <w:t>Th</w:t>
      </w:r>
      <w:r w:rsidR="00553AA2" w:rsidRPr="00EB6DF2">
        <w:rPr>
          <w:noProof/>
          <w:lang w:eastAsia="ko-KR"/>
        </w:rPr>
        <w:t>ree</w:t>
      </w:r>
      <w:r w:rsidRPr="00EB6DF2">
        <w:rPr>
          <w:noProof/>
          <w:lang w:eastAsia="ko-KR"/>
        </w:rPr>
        <w:t xml:space="preserve"> transgenic lines (</w:t>
      </w:r>
      <w:r w:rsidR="00553AA2" w:rsidRPr="00EB6DF2">
        <w:rPr>
          <w:noProof/>
          <w:lang w:eastAsia="ko-KR"/>
        </w:rPr>
        <w:t>1</w:t>
      </w:r>
      <w:r w:rsidR="00183E3C" w:rsidRPr="00EB6DF2">
        <w:rPr>
          <w:noProof/>
          <w:lang w:eastAsia="ko-KR"/>
        </w:rPr>
        <w:t>c-4</w:t>
      </w:r>
      <w:r w:rsidR="00553AA2" w:rsidRPr="00EB6DF2">
        <w:rPr>
          <w:noProof/>
          <w:lang w:eastAsia="ko-KR"/>
        </w:rPr>
        <w:t xml:space="preserve">, -5, and </w:t>
      </w:r>
      <w:r w:rsidR="00183E3C" w:rsidRPr="00EB6DF2">
        <w:rPr>
          <w:noProof/>
          <w:lang w:eastAsia="ko-KR"/>
        </w:rPr>
        <w:t>-6</w:t>
      </w:r>
      <w:r w:rsidRPr="00EB6DF2">
        <w:rPr>
          <w:noProof/>
          <w:lang w:eastAsia="ko-KR"/>
        </w:rPr>
        <w:t>)</w:t>
      </w:r>
      <w:r w:rsidR="00183E3C" w:rsidRPr="00EB6DF2">
        <w:rPr>
          <w:noProof/>
          <w:lang w:eastAsia="ko-KR"/>
        </w:rPr>
        <w:t xml:space="preserve"> showed a statistically significant </w:t>
      </w:r>
      <w:r w:rsidR="00271920" w:rsidRPr="00EB6DF2">
        <w:rPr>
          <w:noProof/>
          <w:lang w:eastAsia="ko-KR"/>
        </w:rPr>
        <w:t xml:space="preserve">lignin </w:t>
      </w:r>
      <w:r w:rsidR="00183E3C" w:rsidRPr="00EB6DF2">
        <w:rPr>
          <w:noProof/>
          <w:lang w:eastAsia="ko-KR"/>
        </w:rPr>
        <w:t xml:space="preserve">reduction </w:t>
      </w:r>
      <w:r w:rsidR="004C3A8F" w:rsidRPr="00EB6DF2">
        <w:rPr>
          <w:noProof/>
          <w:lang w:eastAsia="ko-KR"/>
        </w:rPr>
        <w:t>(8.1%, 7.0%</w:t>
      </w:r>
      <w:r w:rsidR="006965AA" w:rsidRPr="00EB6DF2">
        <w:rPr>
          <w:noProof/>
          <w:lang w:eastAsia="ko-KR"/>
        </w:rPr>
        <w:t>,</w:t>
      </w:r>
      <w:r w:rsidR="004C3A8F" w:rsidRPr="00EB6DF2">
        <w:rPr>
          <w:noProof/>
          <w:lang w:eastAsia="ko-KR"/>
        </w:rPr>
        <w:t xml:space="preserve"> and 8.7%</w:t>
      </w:r>
      <w:r w:rsidR="006965AA" w:rsidRPr="00EB6DF2">
        <w:rPr>
          <w:noProof/>
          <w:lang w:eastAsia="ko-KR"/>
        </w:rPr>
        <w:t xml:space="preserve"> respectively</w:t>
      </w:r>
      <w:r w:rsidR="004C3A8F" w:rsidRPr="00EB6DF2">
        <w:rPr>
          <w:noProof/>
          <w:lang w:eastAsia="ko-KR"/>
        </w:rPr>
        <w:t xml:space="preserve">) </w:t>
      </w:r>
      <w:r w:rsidR="00271920" w:rsidRPr="00EB6DF2">
        <w:rPr>
          <w:noProof/>
          <w:lang w:eastAsia="ko-KR"/>
        </w:rPr>
        <w:t>c</w:t>
      </w:r>
      <w:r w:rsidR="00183E3C" w:rsidRPr="00EB6DF2">
        <w:rPr>
          <w:noProof/>
          <w:lang w:eastAsia="ko-KR"/>
        </w:rPr>
        <w:t>ompared to that of the wild-type maize plant</w:t>
      </w:r>
      <w:r w:rsidR="00271920" w:rsidRPr="00EB6DF2">
        <w:rPr>
          <w:noProof/>
          <w:lang w:eastAsia="ko-KR"/>
        </w:rPr>
        <w:t>s</w:t>
      </w:r>
      <w:hyperlink w:anchor="_ENREF_18" w:tooltip="Park, 2012 #456" w:history="1">
        <w:r w:rsidR="00A65DA9" w:rsidRPr="00EB6DF2">
          <w:rPr>
            <w:noProof/>
            <w:lang w:eastAsia="ko-KR"/>
          </w:rPr>
          <w:fldChar w:fldCharType="begin"/>
        </w:r>
        <w:r w:rsidR="00A65DA9" w:rsidRPr="00EB6DF2">
          <w:rPr>
            <w:noProof/>
            <w:lang w:eastAsia="ko-KR"/>
          </w:rPr>
          <w:instrText xml:space="preserve"> ADDIN EN.CITE &lt;EndNote&gt;&lt;Cite&gt;&lt;Author&gt;Park&lt;/Author&gt;&lt;Year&gt;2012&lt;/Year&gt;&lt;RecNum&gt;456&lt;/RecNum&gt;&lt;DisplayText&gt;&lt;style face="superscript"&gt;18&lt;/style&gt;&lt;/DisplayText&gt;&lt;record&gt;&lt;rec-number&gt;456&lt;/rec-number&gt;&lt;foreign-keys&gt;&lt;key app="EN" db-id="vedvvtat0r0zwoezvtg5250zaz9de992x02a"&gt;456&lt;/key&gt;&lt;/foreign-keys&gt;&lt;ref-type name="Journal Article"&gt;17&lt;/ref-type&gt;&lt;contributors&gt;&lt;authors&gt;&lt;author&gt;Park, Sang-Hyuck&lt;/author&gt;&lt;author&gt;Mei, Chuansheng&lt;/author&gt;&lt;author&gt;Pauly, Markus&lt;/author&gt;&lt;author&gt;Ong, Rebecca Garlock&lt;/author&gt;&lt;author&gt;Dale, Bruce E.&lt;/author&gt;&lt;author&gt;Sabzikar, Robab&lt;/author&gt;&lt;author&gt;Fotoh, Hussien&lt;/author&gt;&lt;author&gt;Nguyen, Thang&lt;/author&gt;&lt;author&gt;Sticklen, Mariam&lt;/author&gt;&lt;/authors&gt;&lt;/contributors&gt;&lt;titles&gt;&lt;title&gt;Downregulation of Maize Cinnamoyl-Coenzyme A Reductase via RNA Interference Technology Causes Brown Midrib and Improves Ammonia Fiber Expansion-Pretreated Conversion into Fermentable Sugars for Biofuels&lt;/title&gt;&lt;secondary-title&gt;Crop Sci.&lt;/secondary-title&gt;&lt;/titles&gt;&lt;periodical&gt;&lt;full-title&gt;Crop Sci.&lt;/full-title&gt;&lt;/periodical&gt;&lt;pages&gt;2687-2701&lt;/pages&gt;&lt;volume&gt;52&lt;/volume&gt;&lt;number&gt;6&lt;/number&gt;&lt;dates&gt;&lt;year&gt;2012&lt;/year&gt;&lt;pub-dates&gt;&lt;date&gt;2012/11&lt;/date&gt;&lt;/pub-dates&gt;&lt;/dates&gt;&lt;urls&gt;&lt;related-urls&gt;&lt;url&gt;https://www.crops.org/publications/cs/abstracts/52/6/2687&lt;/url&gt;&lt;/related-urls&gt;&lt;/urls&gt;&lt;electronic-resource-num&gt;10.2135/cropsci2012.04.0253&lt;/electronic-resource-num&gt;&lt;/record&gt;&lt;/Cite&gt;&lt;/EndNote&gt;</w:instrText>
        </w:r>
        <w:r w:rsidR="00A65DA9" w:rsidRPr="00EB6DF2">
          <w:rPr>
            <w:noProof/>
            <w:lang w:eastAsia="ko-KR"/>
          </w:rPr>
          <w:fldChar w:fldCharType="separate"/>
        </w:r>
        <w:r w:rsidR="00A65DA9" w:rsidRPr="00EB6DF2">
          <w:rPr>
            <w:noProof/>
            <w:vertAlign w:val="superscript"/>
            <w:lang w:eastAsia="ko-KR"/>
          </w:rPr>
          <w:t>18</w:t>
        </w:r>
        <w:r w:rsidR="00A65DA9" w:rsidRPr="00EB6DF2">
          <w:rPr>
            <w:noProof/>
            <w:lang w:eastAsia="ko-KR"/>
          </w:rPr>
          <w:fldChar w:fldCharType="end"/>
        </w:r>
      </w:hyperlink>
      <w:r w:rsidR="00183E3C" w:rsidRPr="00EB6DF2">
        <w:rPr>
          <w:noProof/>
          <w:lang w:eastAsia="ko-KR"/>
        </w:rPr>
        <w:t xml:space="preserve">. To determine whether </w:t>
      </w:r>
      <w:r w:rsidR="004C3A8F" w:rsidRPr="00EB6DF2">
        <w:rPr>
          <w:noProof/>
          <w:lang w:eastAsia="ko-KR"/>
        </w:rPr>
        <w:t>carbon flow was shifted from</w:t>
      </w:r>
      <w:r w:rsidR="001870D2" w:rsidRPr="00EB6DF2">
        <w:rPr>
          <w:noProof/>
          <w:lang w:eastAsia="ko-KR"/>
        </w:rPr>
        <w:t xml:space="preserve"> the</w:t>
      </w:r>
      <w:r w:rsidR="004C3A8F" w:rsidRPr="00EB6DF2">
        <w:rPr>
          <w:noProof/>
          <w:lang w:eastAsia="ko-KR"/>
        </w:rPr>
        <w:t xml:space="preserve"> lignin biosynthetic pathway to </w:t>
      </w:r>
      <w:r w:rsidR="00553AA2" w:rsidRPr="00EB6DF2">
        <w:rPr>
          <w:noProof/>
          <w:lang w:eastAsia="ko-KR"/>
        </w:rPr>
        <w:t xml:space="preserve">cell wall carbohydrate </w:t>
      </w:r>
      <w:r w:rsidR="004C3A8F" w:rsidRPr="00EB6DF2">
        <w:rPr>
          <w:noProof/>
          <w:lang w:eastAsia="ko-KR"/>
        </w:rPr>
        <w:t>biosynthesis pathway</w:t>
      </w:r>
      <w:r w:rsidR="00553AA2" w:rsidRPr="00EB6DF2">
        <w:rPr>
          <w:noProof/>
          <w:lang w:eastAsia="ko-KR"/>
        </w:rPr>
        <w:t>s</w:t>
      </w:r>
      <w:r w:rsidR="004C3A8F" w:rsidRPr="00EB6DF2">
        <w:rPr>
          <w:noProof/>
          <w:lang w:eastAsia="ko-KR"/>
        </w:rPr>
        <w:t>,</w:t>
      </w:r>
      <w:r w:rsidR="00553AA2" w:rsidRPr="00EB6DF2">
        <w:rPr>
          <w:noProof/>
          <w:lang w:eastAsia="ko-KR"/>
        </w:rPr>
        <w:t xml:space="preserve"> cellulose </w:t>
      </w:r>
      <w:r w:rsidR="004C3A8F" w:rsidRPr="00EB6DF2">
        <w:rPr>
          <w:noProof/>
          <w:lang w:eastAsia="ko-KR"/>
        </w:rPr>
        <w:t>w</w:t>
      </w:r>
      <w:r w:rsidR="00B06312" w:rsidRPr="00EB6DF2">
        <w:rPr>
          <w:noProof/>
          <w:lang w:eastAsia="ko-KR"/>
        </w:rPr>
        <w:t>as</w:t>
      </w:r>
      <w:r w:rsidR="004C3A8F" w:rsidRPr="00EB6DF2">
        <w:rPr>
          <w:noProof/>
          <w:lang w:eastAsia="ko-KR"/>
        </w:rPr>
        <w:t xml:space="preserve"> analzyed via </w:t>
      </w:r>
      <w:r w:rsidR="00435A2E" w:rsidRPr="00EB6DF2">
        <w:rPr>
          <w:noProof/>
          <w:lang w:eastAsia="ko-KR"/>
        </w:rPr>
        <w:t>the Updegraff method</w:t>
      </w:r>
      <w:r w:rsidR="00183E3C" w:rsidRPr="00EB6DF2">
        <w:rPr>
          <w:noProof/>
          <w:lang w:eastAsia="ko-KR"/>
        </w:rPr>
        <w:t xml:space="preserve">. Figure 3A shows that two </w:t>
      </w:r>
      <w:r w:rsidR="006965AA" w:rsidRPr="00EB6DF2">
        <w:rPr>
          <w:i/>
          <w:noProof/>
          <w:lang w:eastAsia="ko-KR"/>
        </w:rPr>
        <w:t>ZmCCR1_RNAi</w:t>
      </w:r>
      <w:r w:rsidR="006965AA" w:rsidRPr="00EB6DF2">
        <w:rPr>
          <w:noProof/>
          <w:lang w:eastAsia="ko-KR"/>
        </w:rPr>
        <w:t xml:space="preserve"> muta</w:t>
      </w:r>
      <w:r w:rsidR="003C6F2E" w:rsidRPr="00EB6DF2">
        <w:rPr>
          <w:noProof/>
          <w:lang w:eastAsia="ko-KR"/>
        </w:rPr>
        <w:t>n</w:t>
      </w:r>
      <w:r w:rsidR="006965AA" w:rsidRPr="00EB6DF2">
        <w:rPr>
          <w:noProof/>
          <w:lang w:eastAsia="ko-KR"/>
        </w:rPr>
        <w:t xml:space="preserve">t lines </w:t>
      </w:r>
      <w:r w:rsidR="00183E3C" w:rsidRPr="00EB6DF2">
        <w:rPr>
          <w:noProof/>
          <w:lang w:eastAsia="ko-KR"/>
        </w:rPr>
        <w:t xml:space="preserve">(1b-6 and 1c-6) </w:t>
      </w:r>
      <w:r w:rsidR="001870D2" w:rsidRPr="00EB6DF2">
        <w:rPr>
          <w:noProof/>
          <w:lang w:eastAsia="ko-KR"/>
        </w:rPr>
        <w:t>contained</w:t>
      </w:r>
      <w:r w:rsidR="00553AA2" w:rsidRPr="00EB6DF2">
        <w:rPr>
          <w:noProof/>
          <w:lang w:eastAsia="ko-KR"/>
        </w:rPr>
        <w:t xml:space="preserve"> </w:t>
      </w:r>
      <w:r w:rsidR="000724E5" w:rsidRPr="00EB6DF2">
        <w:rPr>
          <w:noProof/>
          <w:lang w:eastAsia="ko-KR"/>
        </w:rPr>
        <w:t xml:space="preserve">significantly </w:t>
      </w:r>
      <w:r w:rsidR="00183E3C" w:rsidRPr="00EB6DF2">
        <w:rPr>
          <w:noProof/>
          <w:lang w:eastAsia="ko-KR"/>
        </w:rPr>
        <w:t>increased</w:t>
      </w:r>
      <w:r w:rsidR="004E113D" w:rsidRPr="00EB6DF2">
        <w:rPr>
          <w:noProof/>
          <w:lang w:eastAsia="ko-KR"/>
        </w:rPr>
        <w:t xml:space="preserve"> </w:t>
      </w:r>
      <w:r w:rsidR="00183E3C" w:rsidRPr="00EB6DF2">
        <w:rPr>
          <w:noProof/>
          <w:lang w:eastAsia="ko-KR"/>
        </w:rPr>
        <w:t>levels of crystalline cellulose</w:t>
      </w:r>
      <w:r w:rsidR="003C6F2E" w:rsidRPr="00EB6DF2">
        <w:rPr>
          <w:noProof/>
          <w:lang w:eastAsia="ko-KR"/>
        </w:rPr>
        <w:t xml:space="preserve"> (</w:t>
      </w:r>
      <w:r w:rsidR="008E17FB">
        <w:rPr>
          <w:noProof/>
          <w:lang w:eastAsia="ko-KR"/>
        </w:rPr>
        <w:t>1.5</w:t>
      </w:r>
      <w:r w:rsidR="00AF4DBA" w:rsidRPr="00EB6DF2">
        <w:rPr>
          <w:noProof/>
          <w:lang w:eastAsia="ko-KR"/>
        </w:rPr>
        <w:t xml:space="preserve"> and 1.8 fold respecitively</w:t>
      </w:r>
      <w:r w:rsidR="003C6F2E" w:rsidRPr="00EB6DF2">
        <w:rPr>
          <w:noProof/>
          <w:lang w:eastAsia="ko-KR"/>
        </w:rPr>
        <w:t>)</w:t>
      </w:r>
      <w:hyperlink w:anchor="_ENREF_18" w:tooltip="Park, 2012 #456" w:history="1">
        <w:r w:rsidR="00A65DA9" w:rsidRPr="00EB6DF2">
          <w:rPr>
            <w:noProof/>
            <w:lang w:eastAsia="ko-KR"/>
          </w:rPr>
          <w:fldChar w:fldCharType="begin"/>
        </w:r>
        <w:r w:rsidR="00A65DA9" w:rsidRPr="00EB6DF2">
          <w:rPr>
            <w:noProof/>
            <w:lang w:eastAsia="ko-KR"/>
          </w:rPr>
          <w:instrText xml:space="preserve"> ADDIN EN.CITE &lt;EndNote&gt;&lt;Cite&gt;&lt;Author&gt;Park&lt;/Author&gt;&lt;Year&gt;2012&lt;/Year&gt;&lt;RecNum&gt;456&lt;/RecNum&gt;&lt;DisplayText&gt;&lt;style face="superscript"&gt;18&lt;/style&gt;&lt;/DisplayText&gt;&lt;record&gt;&lt;rec-number&gt;456&lt;/rec-number&gt;&lt;foreign-keys&gt;&lt;key app="EN" db-id="vedvvtat0r0zwoezvtg5250zaz9de992x02a"&gt;456&lt;/key&gt;&lt;/foreign-keys&gt;&lt;ref-type name="Journal Article"&gt;17&lt;/ref-type&gt;&lt;contributors&gt;&lt;authors&gt;&lt;author&gt;Park, Sang-Hyuck&lt;/author&gt;&lt;author&gt;Mei, Chuansheng&lt;/author&gt;&lt;author&gt;Pauly, Markus&lt;/author&gt;&lt;author&gt;Ong, Rebecca Garlock&lt;/author&gt;&lt;author&gt;Dale, Bruce E.&lt;/author&gt;&lt;author&gt;Sabzikar, Robab&lt;/author&gt;&lt;author&gt;Fotoh, Hussien&lt;/author&gt;&lt;author&gt;Nguyen, Thang&lt;/author&gt;&lt;author&gt;Sticklen, Mariam&lt;/author&gt;&lt;/authors&gt;&lt;/contributors&gt;&lt;titles&gt;&lt;title&gt;Downregulation of Maize Cinnamoyl-Coenzyme A Reductase via RNA Interference Technology Causes Brown Midrib and Improves Ammonia Fiber Expansion-Pretreated Conversion into Fermentable Sugars for Biofuels&lt;/title&gt;&lt;secondary-title&gt;Crop Sci.&lt;/secondary-title&gt;&lt;/titles&gt;&lt;periodical&gt;&lt;full-title&gt;Crop Sci.&lt;/full-title&gt;&lt;/periodical&gt;&lt;pages&gt;2687-2701&lt;/pages&gt;&lt;volume&gt;52&lt;/volume&gt;&lt;number&gt;6&lt;/number&gt;&lt;dates&gt;&lt;year&gt;2012&lt;/year&gt;&lt;pub-dates&gt;&lt;date&gt;2012/11&lt;/date&gt;&lt;/pub-dates&gt;&lt;/dates&gt;&lt;urls&gt;&lt;related-urls&gt;&lt;url&gt;https://www.crops.org/publications/cs/abstracts/52/6/2687&lt;/url&gt;&lt;/related-urls&gt;&lt;/urls&gt;&lt;electronic-resource-num&gt;10.2135/cropsci2012.04.0253&lt;/electronic-resource-num&gt;&lt;/record&gt;&lt;/Cite&gt;&lt;/EndNote&gt;</w:instrText>
        </w:r>
        <w:r w:rsidR="00A65DA9" w:rsidRPr="00EB6DF2">
          <w:rPr>
            <w:noProof/>
            <w:lang w:eastAsia="ko-KR"/>
          </w:rPr>
          <w:fldChar w:fldCharType="separate"/>
        </w:r>
        <w:r w:rsidR="00A65DA9" w:rsidRPr="00EB6DF2">
          <w:rPr>
            <w:noProof/>
            <w:vertAlign w:val="superscript"/>
            <w:lang w:eastAsia="ko-KR"/>
          </w:rPr>
          <w:t>18</w:t>
        </w:r>
        <w:r w:rsidR="00A65DA9" w:rsidRPr="00EB6DF2">
          <w:rPr>
            <w:noProof/>
            <w:lang w:eastAsia="ko-KR"/>
          </w:rPr>
          <w:fldChar w:fldCharType="end"/>
        </w:r>
      </w:hyperlink>
      <w:r w:rsidR="00183E3C" w:rsidRPr="00EB6DF2">
        <w:rPr>
          <w:noProof/>
          <w:lang w:eastAsia="ko-KR"/>
        </w:rPr>
        <w:t xml:space="preserve">. </w:t>
      </w:r>
      <w:r w:rsidR="003C6F2E" w:rsidRPr="00EB6DF2">
        <w:rPr>
          <w:noProof/>
          <w:lang w:eastAsia="ko-KR"/>
        </w:rPr>
        <w:t>The</w:t>
      </w:r>
      <w:r w:rsidR="00361FB3" w:rsidRPr="00EB6DF2">
        <w:rPr>
          <w:noProof/>
          <w:lang w:eastAsia="ko-KR"/>
        </w:rPr>
        <w:t xml:space="preserve"> </w:t>
      </w:r>
      <w:r w:rsidR="00553AA2" w:rsidRPr="00EB6DF2">
        <w:rPr>
          <w:noProof/>
          <w:lang w:eastAsia="ko-KR"/>
        </w:rPr>
        <w:t>hemicellulose</w:t>
      </w:r>
      <w:r w:rsidR="003C6F2E" w:rsidRPr="00EB6DF2">
        <w:rPr>
          <w:noProof/>
          <w:lang w:eastAsia="ko-KR"/>
        </w:rPr>
        <w:t xml:space="preserve"> content</w:t>
      </w:r>
      <w:r w:rsidR="00553AA2" w:rsidRPr="00EB6DF2">
        <w:rPr>
          <w:noProof/>
          <w:lang w:eastAsia="ko-KR"/>
        </w:rPr>
        <w:t xml:space="preserve"> </w:t>
      </w:r>
      <w:r w:rsidR="00524AA4" w:rsidRPr="00EB6DF2">
        <w:rPr>
          <w:noProof/>
          <w:lang w:eastAsia="ko-KR"/>
        </w:rPr>
        <w:t xml:space="preserve">was </w:t>
      </w:r>
      <w:r w:rsidR="00553AA2" w:rsidRPr="00EB6DF2">
        <w:rPr>
          <w:noProof/>
          <w:lang w:eastAsia="ko-KR"/>
        </w:rPr>
        <w:t xml:space="preserve">also </w:t>
      </w:r>
      <w:r w:rsidR="00183E3C" w:rsidRPr="00EB6DF2">
        <w:rPr>
          <w:noProof/>
          <w:lang w:eastAsia="ko-KR"/>
        </w:rPr>
        <w:t>analyzed</w:t>
      </w:r>
      <w:r w:rsidR="00553AA2" w:rsidRPr="00EB6DF2">
        <w:rPr>
          <w:noProof/>
          <w:lang w:eastAsia="ko-KR"/>
        </w:rPr>
        <w:t xml:space="preserve">. </w:t>
      </w:r>
      <w:r w:rsidR="00183E3C" w:rsidRPr="00EB6DF2">
        <w:rPr>
          <w:noProof/>
          <w:lang w:eastAsia="ko-KR"/>
        </w:rPr>
        <w:t xml:space="preserve">Figure 4B shows the amount of </w:t>
      </w:r>
      <w:r w:rsidR="00B06312" w:rsidRPr="00EB6DF2">
        <w:rPr>
          <w:noProof/>
          <w:lang w:eastAsia="ko-KR"/>
        </w:rPr>
        <w:t>four</w:t>
      </w:r>
      <w:r w:rsidR="00183E3C" w:rsidRPr="00EB6DF2">
        <w:rPr>
          <w:noProof/>
          <w:lang w:eastAsia="ko-KR"/>
        </w:rPr>
        <w:t xml:space="preserve"> </w:t>
      </w:r>
      <w:r w:rsidR="00524AA4" w:rsidRPr="00EB6DF2">
        <w:rPr>
          <w:noProof/>
          <w:lang w:eastAsia="ko-KR"/>
        </w:rPr>
        <w:t xml:space="preserve">main </w:t>
      </w:r>
      <w:r w:rsidR="00183E3C" w:rsidRPr="00EB6DF2">
        <w:rPr>
          <w:noProof/>
          <w:lang w:eastAsia="ko-KR"/>
        </w:rPr>
        <w:t>hemicellulose</w:t>
      </w:r>
      <w:r w:rsidR="00524AA4" w:rsidRPr="00EB6DF2">
        <w:rPr>
          <w:noProof/>
          <w:lang w:eastAsia="ko-KR"/>
        </w:rPr>
        <w:t xml:space="preserve"> component</w:t>
      </w:r>
      <w:r w:rsidR="005E1BCA" w:rsidRPr="00EB6DF2">
        <w:rPr>
          <w:noProof/>
          <w:lang w:eastAsia="ko-KR"/>
        </w:rPr>
        <w:t>s</w:t>
      </w:r>
      <w:r w:rsidR="00183E3C" w:rsidRPr="00EB6DF2">
        <w:rPr>
          <w:noProof/>
          <w:lang w:eastAsia="ko-KR"/>
        </w:rPr>
        <w:t xml:space="preserve"> (arabionose, xylose</w:t>
      </w:r>
      <w:r w:rsidR="006965AA" w:rsidRPr="00EB6DF2">
        <w:rPr>
          <w:noProof/>
          <w:lang w:eastAsia="ko-KR"/>
        </w:rPr>
        <w:t xml:space="preserve">, </w:t>
      </w:r>
      <w:r w:rsidR="00183E3C" w:rsidRPr="00EB6DF2">
        <w:rPr>
          <w:noProof/>
          <w:lang w:eastAsia="ko-KR"/>
        </w:rPr>
        <w:t>galactose</w:t>
      </w:r>
      <w:r w:rsidR="006965AA" w:rsidRPr="00EB6DF2">
        <w:rPr>
          <w:noProof/>
          <w:lang w:eastAsia="ko-KR"/>
        </w:rPr>
        <w:t>, and glucose</w:t>
      </w:r>
      <w:r w:rsidR="00183E3C" w:rsidRPr="00EB6DF2">
        <w:rPr>
          <w:noProof/>
          <w:lang w:eastAsia="ko-KR"/>
        </w:rPr>
        <w:t>)</w:t>
      </w:r>
      <w:r w:rsidR="001870D2" w:rsidRPr="00EB6DF2">
        <w:rPr>
          <w:noProof/>
          <w:lang w:eastAsia="ko-KR"/>
        </w:rPr>
        <w:t>. None of the</w:t>
      </w:r>
      <w:r w:rsidR="006965AA" w:rsidRPr="00EB6DF2">
        <w:rPr>
          <w:noProof/>
          <w:lang w:eastAsia="ko-KR"/>
        </w:rPr>
        <w:t xml:space="preserve"> four carbohydrate</w:t>
      </w:r>
      <w:r w:rsidR="001870D2" w:rsidRPr="00EB6DF2">
        <w:rPr>
          <w:noProof/>
          <w:lang w:eastAsia="ko-KR"/>
        </w:rPr>
        <w:t xml:space="preserve"> groups</w:t>
      </w:r>
      <w:r w:rsidR="004C3A8F" w:rsidRPr="00EB6DF2">
        <w:rPr>
          <w:noProof/>
          <w:lang w:eastAsia="ko-KR"/>
        </w:rPr>
        <w:t xml:space="preserve"> </w:t>
      </w:r>
      <w:r w:rsidR="00271920" w:rsidRPr="00EB6DF2">
        <w:rPr>
          <w:noProof/>
          <w:lang w:eastAsia="ko-KR"/>
        </w:rPr>
        <w:t>rev</w:t>
      </w:r>
      <w:r w:rsidR="004C3A8F" w:rsidRPr="00EB6DF2">
        <w:rPr>
          <w:noProof/>
          <w:lang w:eastAsia="ko-KR"/>
        </w:rPr>
        <w:t>eal</w:t>
      </w:r>
      <w:r w:rsidR="001870D2" w:rsidRPr="00EB6DF2">
        <w:rPr>
          <w:noProof/>
          <w:lang w:eastAsia="ko-KR"/>
        </w:rPr>
        <w:t>ed</w:t>
      </w:r>
      <w:r w:rsidR="004C3A8F" w:rsidRPr="00EB6DF2">
        <w:rPr>
          <w:noProof/>
          <w:lang w:eastAsia="ko-KR"/>
        </w:rPr>
        <w:t xml:space="preserve"> any changes in the mutant lines</w:t>
      </w:r>
      <w:hyperlink w:anchor="_ENREF_18" w:tooltip="Park, 2012 #456" w:history="1">
        <w:r w:rsidR="00A65DA9" w:rsidRPr="00EB6DF2">
          <w:rPr>
            <w:noProof/>
            <w:lang w:eastAsia="ko-KR"/>
          </w:rPr>
          <w:fldChar w:fldCharType="begin"/>
        </w:r>
        <w:r w:rsidR="00A65DA9" w:rsidRPr="00EB6DF2">
          <w:rPr>
            <w:noProof/>
            <w:lang w:eastAsia="ko-KR"/>
          </w:rPr>
          <w:instrText xml:space="preserve"> ADDIN EN.CITE &lt;EndNote&gt;&lt;Cite&gt;&lt;Author&gt;Park&lt;/Author&gt;&lt;Year&gt;2012&lt;/Year&gt;&lt;RecNum&gt;456&lt;/RecNum&gt;&lt;DisplayText&gt;&lt;style face="superscript"&gt;18&lt;/style&gt;&lt;/DisplayText&gt;&lt;record&gt;&lt;rec-number&gt;456&lt;/rec-number&gt;&lt;foreign-keys&gt;&lt;key app="EN" db-id="vedvvtat0r0zwoezvtg5250zaz9de992x02a"&gt;456&lt;/key&gt;&lt;/foreign-keys&gt;&lt;ref-type name="Journal Article"&gt;17&lt;/ref-type&gt;&lt;contributors&gt;&lt;authors&gt;&lt;author&gt;Park, Sang-Hyuck&lt;/author&gt;&lt;author&gt;Mei, Chuansheng&lt;/author&gt;&lt;author&gt;Pauly, Markus&lt;/author&gt;&lt;author&gt;Ong, Rebecca Garlock&lt;/author&gt;&lt;author&gt;Dale, Bruce E.&lt;/author&gt;&lt;author&gt;Sabzikar, Robab&lt;/author&gt;&lt;author&gt;Fotoh, Hussien&lt;/author&gt;&lt;author&gt;Nguyen, Thang&lt;/author&gt;&lt;author&gt;Sticklen, Mariam&lt;/author&gt;&lt;/authors&gt;&lt;/contributors&gt;&lt;titles&gt;&lt;title&gt;Downregulation of Maize Cinnamoyl-Coenzyme A Reductase via RNA Interference Technology Causes Brown Midrib and Improves Ammonia Fiber Expansion-Pretreated Conversion into Fermentable Sugars for Biofuels&lt;/title&gt;&lt;secondary-title&gt;Crop Sci.&lt;/secondary-title&gt;&lt;/titles&gt;&lt;periodical&gt;&lt;full-title&gt;Crop Sci.&lt;/full-title&gt;&lt;/periodical&gt;&lt;pages&gt;2687-2701&lt;/pages&gt;&lt;volume&gt;52&lt;/volume&gt;&lt;number&gt;6&lt;/number&gt;&lt;dates&gt;&lt;year&gt;2012&lt;/year&gt;&lt;pub-dates&gt;&lt;date&gt;2012/11&lt;/date&gt;&lt;/pub-dates&gt;&lt;/dates&gt;&lt;urls&gt;&lt;related-urls&gt;&lt;url&gt;https://www.crops.org/publications/cs/abstracts/52/6/2687&lt;/url&gt;&lt;/related-urls&gt;&lt;/urls&gt;&lt;electronic-resource-num&gt;10.2135/cropsci2012.04.0253&lt;/electronic-resource-num&gt;&lt;/record&gt;&lt;/Cite&gt;&lt;/EndNote&gt;</w:instrText>
        </w:r>
        <w:r w:rsidR="00A65DA9" w:rsidRPr="00EB6DF2">
          <w:rPr>
            <w:noProof/>
            <w:lang w:eastAsia="ko-KR"/>
          </w:rPr>
          <w:fldChar w:fldCharType="separate"/>
        </w:r>
        <w:r w:rsidR="00A65DA9" w:rsidRPr="00EB6DF2">
          <w:rPr>
            <w:noProof/>
            <w:vertAlign w:val="superscript"/>
            <w:lang w:eastAsia="ko-KR"/>
          </w:rPr>
          <w:t>18</w:t>
        </w:r>
        <w:r w:rsidR="00A65DA9" w:rsidRPr="00EB6DF2">
          <w:rPr>
            <w:noProof/>
            <w:lang w:eastAsia="ko-KR"/>
          </w:rPr>
          <w:fldChar w:fldCharType="end"/>
        </w:r>
      </w:hyperlink>
      <w:r w:rsidR="00183E3C" w:rsidRPr="00EB6DF2">
        <w:rPr>
          <w:noProof/>
          <w:lang w:eastAsia="ko-KR"/>
        </w:rPr>
        <w:t>.</w:t>
      </w:r>
      <w:r w:rsidR="006965AA" w:rsidRPr="00EB6DF2">
        <w:rPr>
          <w:noProof/>
          <w:lang w:eastAsia="ko-KR"/>
        </w:rPr>
        <w:t xml:space="preserve"> </w:t>
      </w:r>
    </w:p>
    <w:p w14:paraId="17F64B26" w14:textId="77777777" w:rsidR="000B1714" w:rsidRPr="00EB6DF2" w:rsidRDefault="000B1714" w:rsidP="0062364D">
      <w:pPr>
        <w:rPr>
          <w:noProof/>
          <w:lang w:eastAsia="ko-KR"/>
        </w:rPr>
      </w:pPr>
    </w:p>
    <w:p w14:paraId="1F6F913C" w14:textId="4B20918C" w:rsidR="007C36B6" w:rsidRPr="00EB6DF2" w:rsidRDefault="007C36B6" w:rsidP="0062364D">
      <w:pPr>
        <w:rPr>
          <w:b/>
          <w:noProof/>
          <w:lang w:eastAsia="ko-KR"/>
        </w:rPr>
      </w:pPr>
      <w:r w:rsidRPr="00EB6DF2">
        <w:rPr>
          <w:b/>
          <w:noProof/>
          <w:lang w:eastAsia="ko-KR"/>
        </w:rPr>
        <w:t>Figure legends</w:t>
      </w:r>
    </w:p>
    <w:p w14:paraId="5D805B75" w14:textId="77777777" w:rsidR="001C4C71" w:rsidRPr="00EB6DF2" w:rsidRDefault="001C4C71" w:rsidP="0062364D">
      <w:pPr>
        <w:rPr>
          <w:b/>
          <w:noProof/>
          <w:lang w:eastAsia="ko-KR"/>
        </w:rPr>
      </w:pPr>
    </w:p>
    <w:p w14:paraId="63106265" w14:textId="283BF76D" w:rsidR="007C36B6" w:rsidRPr="00EB6DF2" w:rsidRDefault="007C36B6" w:rsidP="0062364D">
      <w:pPr>
        <w:widowControl/>
        <w:adjustRightInd w:val="0"/>
        <w:contextualSpacing w:val="0"/>
        <w:jc w:val="left"/>
      </w:pPr>
      <w:proofErr w:type="gramStart"/>
      <w:r w:rsidRPr="00EB6DF2">
        <w:rPr>
          <w:b/>
          <w:bCs/>
        </w:rPr>
        <w:t>Figure 1.</w:t>
      </w:r>
      <w:proofErr w:type="gramEnd"/>
      <w:r w:rsidRPr="00EB6DF2">
        <w:rPr>
          <w:b/>
          <w:bCs/>
        </w:rPr>
        <w:t xml:space="preserve"> </w:t>
      </w:r>
      <w:r w:rsidR="005859ED" w:rsidRPr="00EB6DF2">
        <w:rPr>
          <w:b/>
          <w:bCs/>
        </w:rPr>
        <w:t xml:space="preserve">Cloning strategy for </w:t>
      </w:r>
      <w:r w:rsidRPr="00EB6DF2">
        <w:rPr>
          <w:b/>
          <w:bCs/>
        </w:rPr>
        <w:t xml:space="preserve">dsRNAi plasmid constructs for the down-regulation of the </w:t>
      </w:r>
      <w:r w:rsidRPr="00EB6DF2">
        <w:rPr>
          <w:b/>
          <w:bCs/>
          <w:i/>
          <w:iCs/>
        </w:rPr>
        <w:t>ZmCCR1</w:t>
      </w:r>
      <w:r w:rsidRPr="00EB6DF2">
        <w:rPr>
          <w:i/>
          <w:iCs/>
        </w:rPr>
        <w:t xml:space="preserve">. </w:t>
      </w:r>
      <w:r w:rsidRPr="00EB6DF2">
        <w:t>PRbcS1</w:t>
      </w:r>
      <w:proofErr w:type="gramStart"/>
      <w:r w:rsidRPr="00EB6DF2">
        <w:t>:Ribulose</w:t>
      </w:r>
      <w:proofErr w:type="gramEnd"/>
      <w:r w:rsidRPr="00EB6DF2">
        <w:t xml:space="preserve"> </w:t>
      </w:r>
      <w:proofErr w:type="spellStart"/>
      <w:r w:rsidRPr="00EB6DF2">
        <w:t>bisphosphate</w:t>
      </w:r>
      <w:proofErr w:type="spellEnd"/>
      <w:r w:rsidRPr="00EB6DF2">
        <w:t xml:space="preserve"> carboxylase promoter from </w:t>
      </w:r>
      <w:r w:rsidRPr="00EB6DF2">
        <w:rPr>
          <w:i/>
          <w:iCs/>
        </w:rPr>
        <w:t>Chrysanthemum morifolium</w:t>
      </w:r>
      <w:r w:rsidR="005859ED" w:rsidRPr="00EB6DF2">
        <w:t xml:space="preserve"> </w:t>
      </w:r>
      <w:r w:rsidRPr="00EB6DF2">
        <w:t xml:space="preserve">Ramat. T-RbcS1: </w:t>
      </w:r>
      <w:proofErr w:type="spellStart"/>
      <w:r w:rsidRPr="00EB6DF2">
        <w:t>Ribulose</w:t>
      </w:r>
      <w:proofErr w:type="spellEnd"/>
      <w:r w:rsidRPr="00EB6DF2">
        <w:t xml:space="preserve"> </w:t>
      </w:r>
      <w:proofErr w:type="spellStart"/>
      <w:r w:rsidRPr="00EB6DF2">
        <w:t>bisphosphate</w:t>
      </w:r>
      <w:proofErr w:type="spellEnd"/>
      <w:r w:rsidRPr="00EB6DF2">
        <w:t xml:space="preserve"> carboxylase small unit terminator from</w:t>
      </w:r>
    </w:p>
    <w:p w14:paraId="3B7C8C44" w14:textId="7CB18AAD" w:rsidR="007C36B6" w:rsidRPr="00EB6DF2" w:rsidRDefault="007C36B6" w:rsidP="0062364D">
      <w:proofErr w:type="gramStart"/>
      <w:r w:rsidRPr="00EB6DF2">
        <w:rPr>
          <w:i/>
          <w:iCs/>
        </w:rPr>
        <w:t>Asteraceous chrysanthemum</w:t>
      </w:r>
      <w:r w:rsidRPr="00EB6DF2">
        <w:t>.</w:t>
      </w:r>
      <w:proofErr w:type="gramEnd"/>
      <w:r w:rsidR="00085950" w:rsidRPr="00EB6DF2">
        <w:t xml:space="preserve"> This figure has been modified from Park et al (2012)</w:t>
      </w:r>
      <w:hyperlink w:anchor="_ENREF_18" w:tooltip="Park, 2012 #456" w:history="1">
        <w:r w:rsidR="00A65DA9" w:rsidRPr="00EB6DF2">
          <w:fldChar w:fldCharType="begin"/>
        </w:r>
        <w:r w:rsidR="00A65DA9" w:rsidRPr="00EB6DF2">
          <w:instrText xml:space="preserve"> ADDIN EN.CITE &lt;EndNote&gt;&lt;Cite&gt;&lt;Author&gt;Park&lt;/Author&gt;&lt;Year&gt;2012&lt;/Year&gt;&lt;RecNum&gt;456&lt;/RecNum&gt;&lt;DisplayText&gt;&lt;style face="superscript"&gt;18&lt;/style&gt;&lt;/DisplayText&gt;&lt;record&gt;&lt;rec-number&gt;456&lt;/rec-number&gt;&lt;foreign-keys&gt;&lt;key app="EN" db-id="vedvvtat0r0zwoezvtg5250zaz9de992x02a"&gt;456&lt;/key&gt;&lt;/foreign-keys&gt;&lt;ref-type name="Journal Article"&gt;17&lt;/ref-type&gt;&lt;contributors&gt;&lt;authors&gt;&lt;author&gt;Park, Sang-Hyuck&lt;/author&gt;&lt;author&gt;Mei, Chuansheng&lt;/author&gt;&lt;author&gt;Pauly, Markus&lt;/author&gt;&lt;author&gt;Ong, Rebecca Garlock&lt;/author&gt;&lt;author&gt;Dale, Bruce E.&lt;/author&gt;&lt;author&gt;Sabzikar, Robab&lt;/author&gt;&lt;author&gt;Fotoh, Hussien&lt;/author&gt;&lt;author&gt;Nguyen, Thang&lt;/author&gt;&lt;author&gt;Sticklen, Mariam&lt;/author&gt;&lt;/authors&gt;&lt;/contributors&gt;&lt;titles&gt;&lt;title&gt;Downregulation of Maize Cinnamoyl-Coenzyme A Reductase via RNA Interference Technology Causes Brown Midrib and Improves Ammonia Fiber Expansion-Pretreated Conversion into Fermentable Sugars for Biofuels&lt;/title&gt;&lt;secondary-title&gt;Crop Sci.&lt;/secondary-title&gt;&lt;/titles&gt;&lt;periodical&gt;&lt;full-title&gt;Crop Sci.&lt;/full-title&gt;&lt;/periodical&gt;&lt;pages&gt;2687-2701&lt;/pages&gt;&lt;volume&gt;52&lt;/volume&gt;&lt;number&gt;6&lt;/number&gt;&lt;dates&gt;&lt;year&gt;2012&lt;/year&gt;&lt;pub-dates&gt;&lt;date&gt;2012/11&lt;/date&gt;&lt;/pub-dates&gt;&lt;/dates&gt;&lt;urls&gt;&lt;related-urls&gt;&lt;url&gt;https://www.crops.org/publications/cs/abstracts/52/6/2687&lt;/url&gt;&lt;/related-urls&gt;&lt;/urls&gt;&lt;electronic-resource-num&gt;10.2135/cropsci2012.04.0253&lt;/electronic-resource-num&gt;&lt;/record&gt;&lt;/Cite&gt;&lt;/EndNote&gt;</w:instrText>
        </w:r>
        <w:r w:rsidR="00A65DA9" w:rsidRPr="00EB6DF2">
          <w:fldChar w:fldCharType="separate"/>
        </w:r>
        <w:r w:rsidR="00A65DA9" w:rsidRPr="00EB6DF2">
          <w:rPr>
            <w:noProof/>
            <w:vertAlign w:val="superscript"/>
          </w:rPr>
          <w:t>18</w:t>
        </w:r>
        <w:r w:rsidR="00A65DA9" w:rsidRPr="00EB6DF2">
          <w:fldChar w:fldCharType="end"/>
        </w:r>
      </w:hyperlink>
      <w:r w:rsidR="00085950" w:rsidRPr="00EB6DF2">
        <w:t>.</w:t>
      </w:r>
    </w:p>
    <w:p w14:paraId="7B762C46" w14:textId="77777777" w:rsidR="007C36B6" w:rsidRPr="00EB6DF2" w:rsidRDefault="007C36B6" w:rsidP="0062364D"/>
    <w:p w14:paraId="7B9152A5" w14:textId="1F8FD4B6" w:rsidR="00DB3E8E" w:rsidRPr="00EB6DF2" w:rsidRDefault="00DB3E8E" w:rsidP="0062364D">
      <w:pPr>
        <w:jc w:val="left"/>
        <w:rPr>
          <w:bCs/>
          <w:iCs/>
        </w:rPr>
      </w:pPr>
      <w:proofErr w:type="gramStart"/>
      <w:r w:rsidRPr="00EB6DF2">
        <w:rPr>
          <w:b/>
        </w:rPr>
        <w:t>Figure 2.</w:t>
      </w:r>
      <w:proofErr w:type="gramEnd"/>
      <w:r w:rsidRPr="00EB6DF2">
        <w:rPr>
          <w:b/>
        </w:rPr>
        <w:t xml:space="preserve"> Phenotypic analyses of wild-type corn (Hi-II) and </w:t>
      </w:r>
      <w:r w:rsidRPr="00EB6DF2">
        <w:rPr>
          <w:b/>
          <w:i/>
        </w:rPr>
        <w:t>ZmCCR1_RNAi</w:t>
      </w:r>
      <w:r w:rsidRPr="00EB6DF2">
        <w:rPr>
          <w:b/>
        </w:rPr>
        <w:t xml:space="preserve"> mutant leaf midrib. </w:t>
      </w:r>
      <w:r w:rsidRPr="00EB6DF2">
        <w:t xml:space="preserve">(A) Brown coloration was seen in </w:t>
      </w:r>
      <w:r w:rsidRPr="00EB6DF2">
        <w:rPr>
          <w:i/>
        </w:rPr>
        <w:t>ZmCCR1</w:t>
      </w:r>
      <w:r w:rsidRPr="00EB6DF2">
        <w:t xml:space="preserve"> down-regulated corn leaves, stems and corn husks. (B) The cross-sectioned maize leaf midribs of wild-type HI-II (left) and </w:t>
      </w:r>
      <w:r w:rsidRPr="00EB6DF2">
        <w:rPr>
          <w:i/>
        </w:rPr>
        <w:t>ZmCCR1_RNAi</w:t>
      </w:r>
      <w:r w:rsidRPr="00EB6DF2">
        <w:t xml:space="preserve"> mutant line (right) were stained with 0.05 % toluidine blue O for 1 min to visualize secondary xylem tissues. The red arrowhead indicates the cell walls of sclerenchyma fibers of the leaf midrib. (C)</w:t>
      </w:r>
      <w:r w:rsidRPr="00EB6DF2">
        <w:rPr>
          <w:b/>
        </w:rPr>
        <w:t xml:space="preserve"> </w:t>
      </w:r>
      <w:r w:rsidRPr="00EB6DF2">
        <w:rPr>
          <w:bCs/>
        </w:rPr>
        <w:t xml:space="preserve">Scanning electron microscopy (SEM) of </w:t>
      </w:r>
      <w:r w:rsidRPr="00EB6DF2">
        <w:rPr>
          <w:bCs/>
          <w:i/>
        </w:rPr>
        <w:t>ZmCCR1</w:t>
      </w:r>
      <w:r w:rsidRPr="00EB6DF2">
        <w:rPr>
          <w:bCs/>
        </w:rPr>
        <w:t xml:space="preserve"> down-regulated transgenic maize leaf midrib (right) as compared to that of wild-type non-transgenic control plant (left)</w:t>
      </w:r>
      <w:r w:rsidRPr="00EB6DF2">
        <w:rPr>
          <w:bCs/>
          <w:iCs/>
        </w:rPr>
        <w:t>. The red arrow indicates sclerenchyma fibers.</w:t>
      </w:r>
      <w:r w:rsidR="00085950" w:rsidRPr="00EB6DF2">
        <w:rPr>
          <w:bCs/>
          <w:iCs/>
        </w:rPr>
        <w:t xml:space="preserve"> This figure has been modified from Park et al (2012)</w:t>
      </w:r>
      <w:r w:rsidR="00085950" w:rsidRPr="00EB6DF2">
        <w:rPr>
          <w:bCs/>
          <w:iCs/>
          <w:vertAlign w:val="superscript"/>
        </w:rPr>
        <w:t>18</w:t>
      </w:r>
      <w:r w:rsidR="00085950" w:rsidRPr="00EB6DF2">
        <w:rPr>
          <w:bCs/>
          <w:iCs/>
        </w:rPr>
        <w:t>.</w:t>
      </w:r>
    </w:p>
    <w:p w14:paraId="34971D06" w14:textId="77777777" w:rsidR="007C36B6" w:rsidRPr="00EB6DF2" w:rsidRDefault="007C36B6" w:rsidP="0062364D"/>
    <w:p w14:paraId="4A787971" w14:textId="625B25B0" w:rsidR="00504740" w:rsidRPr="00EB6DF2" w:rsidRDefault="00504740" w:rsidP="0062364D">
      <w:r w:rsidRPr="00EB6DF2">
        <w:rPr>
          <w:b/>
        </w:rPr>
        <w:t xml:space="preserve">Figure 3 Klason lignin measurements (acid-insoluble lignin contents) of wild-type HI-II and </w:t>
      </w:r>
      <w:r w:rsidRPr="00EB6DF2">
        <w:rPr>
          <w:b/>
          <w:i/>
        </w:rPr>
        <w:t>ZmCCR1_RNAi</w:t>
      </w:r>
      <w:r w:rsidRPr="00EB6DF2">
        <w:rPr>
          <w:b/>
        </w:rPr>
        <w:t xml:space="preserve"> mutant</w:t>
      </w:r>
      <w:r w:rsidRPr="00EB6DF2">
        <w:t>. T</w:t>
      </w:r>
      <w:r w:rsidRPr="00EB6DF2">
        <w:rPr>
          <w:bCs/>
        </w:rPr>
        <w:t xml:space="preserve">he three mutant lines 1c, 1c-5, and 1c-6 </w:t>
      </w:r>
      <w:r w:rsidRPr="00EB6DF2">
        <w:t xml:space="preserve">had statistically lower </w:t>
      </w:r>
      <w:r w:rsidRPr="00EB6DF2">
        <w:lastRenderedPageBreak/>
        <w:t xml:space="preserve">lignin content, 8.5%, 7.5% and 9.2% respectively, as percent of dry matter </w:t>
      </w:r>
      <w:r w:rsidRPr="00EB6DF2">
        <w:rPr>
          <w:rFonts w:eastAsia="SimSun"/>
          <w:lang w:eastAsia="zh-CN"/>
        </w:rPr>
        <w:t>compared with the wild-type control plants</w:t>
      </w:r>
      <w:r w:rsidRPr="00EB6DF2">
        <w:rPr>
          <w:bCs/>
        </w:rPr>
        <w:t xml:space="preserve">. </w:t>
      </w:r>
      <w:r w:rsidRPr="00EB6DF2">
        <w:t>Mean ± standard deviation (P&lt;0.05, n=3). This figure has been modified from Park et al (2012)</w:t>
      </w:r>
      <w:hyperlink w:anchor="_ENREF_18" w:tooltip="Park, 2012 #456" w:history="1">
        <w:r w:rsidR="00A65DA9" w:rsidRPr="00EB6DF2">
          <w:fldChar w:fldCharType="begin"/>
        </w:r>
        <w:r w:rsidR="00A65DA9" w:rsidRPr="00EB6DF2">
          <w:instrText xml:space="preserve"> ADDIN EN.CITE &lt;EndNote&gt;&lt;Cite&gt;&lt;Author&gt;Park&lt;/Author&gt;&lt;Year&gt;2012&lt;/Year&gt;&lt;RecNum&gt;456&lt;/RecNum&gt;&lt;DisplayText&gt;&lt;style face="superscript"&gt;18&lt;/style&gt;&lt;/DisplayText&gt;&lt;record&gt;&lt;rec-number&gt;456&lt;/rec-number&gt;&lt;foreign-keys&gt;&lt;key app="EN" db-id="vedvvtat0r0zwoezvtg5250zaz9de992x02a"&gt;456&lt;/key&gt;&lt;/foreign-keys&gt;&lt;ref-type name="Journal Article"&gt;17&lt;/ref-type&gt;&lt;contributors&gt;&lt;authors&gt;&lt;author&gt;Park, Sang-Hyuck&lt;/author&gt;&lt;author&gt;Mei, Chuansheng&lt;/author&gt;&lt;author&gt;Pauly, Markus&lt;/author&gt;&lt;author&gt;Ong, Rebecca Garlock&lt;/author&gt;&lt;author&gt;Dale, Bruce E.&lt;/author&gt;&lt;author&gt;Sabzikar, Robab&lt;/author&gt;&lt;author&gt;Fotoh, Hussien&lt;/author&gt;&lt;author&gt;Nguyen, Thang&lt;/author&gt;&lt;author&gt;Sticklen, Mariam&lt;/author&gt;&lt;/authors&gt;&lt;/contributors&gt;&lt;titles&gt;&lt;title&gt;Downregulation of Maize Cinnamoyl-Coenzyme A Reductase via RNA Interference Technology Causes Brown Midrib and Improves Ammonia Fiber Expansion-Pretreated Conversion into Fermentable Sugars for Biofuels&lt;/title&gt;&lt;secondary-title&gt;Crop Sci.&lt;/secondary-title&gt;&lt;/titles&gt;&lt;periodical&gt;&lt;full-title&gt;Crop Sci.&lt;/full-title&gt;&lt;/periodical&gt;&lt;pages&gt;2687-2701&lt;/pages&gt;&lt;volume&gt;52&lt;/volume&gt;&lt;number&gt;6&lt;/number&gt;&lt;dates&gt;&lt;year&gt;2012&lt;/year&gt;&lt;pub-dates&gt;&lt;date&gt;2012/11&lt;/date&gt;&lt;/pub-dates&gt;&lt;/dates&gt;&lt;urls&gt;&lt;related-urls&gt;&lt;url&gt;https://www.crops.org/publications/cs/abstracts/52/6/2687&lt;/url&gt;&lt;/related-urls&gt;&lt;/urls&gt;&lt;electronic-resource-num&gt;10.2135/cropsci2012.04.0253&lt;/electronic-resource-num&gt;&lt;/record&gt;&lt;/Cite&gt;&lt;/EndNote&gt;</w:instrText>
        </w:r>
        <w:r w:rsidR="00A65DA9" w:rsidRPr="00EB6DF2">
          <w:fldChar w:fldCharType="separate"/>
        </w:r>
        <w:r w:rsidR="00A65DA9" w:rsidRPr="00EB6DF2">
          <w:rPr>
            <w:noProof/>
            <w:vertAlign w:val="superscript"/>
          </w:rPr>
          <w:t>18</w:t>
        </w:r>
        <w:r w:rsidR="00A65DA9" w:rsidRPr="00EB6DF2">
          <w:fldChar w:fldCharType="end"/>
        </w:r>
      </w:hyperlink>
      <w:r w:rsidRPr="00EB6DF2">
        <w:t>.</w:t>
      </w:r>
    </w:p>
    <w:p w14:paraId="0ED34C73" w14:textId="77777777" w:rsidR="007C36B6" w:rsidRPr="00EB6DF2" w:rsidRDefault="007C36B6" w:rsidP="0062364D"/>
    <w:p w14:paraId="2493515C" w14:textId="581DF80B" w:rsidR="007C36B6" w:rsidRPr="00EB6DF2" w:rsidRDefault="007C36B6" w:rsidP="0062364D">
      <w:pPr>
        <w:widowControl/>
        <w:adjustRightInd w:val="0"/>
        <w:contextualSpacing w:val="0"/>
        <w:jc w:val="left"/>
      </w:pPr>
      <w:proofErr w:type="gramStart"/>
      <w:r w:rsidRPr="00EB6DF2">
        <w:rPr>
          <w:b/>
          <w:bCs/>
        </w:rPr>
        <w:t>Figure 4</w:t>
      </w:r>
      <w:r w:rsidRPr="00EB6DF2">
        <w:t>.</w:t>
      </w:r>
      <w:proofErr w:type="gramEnd"/>
      <w:r w:rsidRPr="00EB6DF2">
        <w:t xml:space="preserve"> </w:t>
      </w:r>
      <w:proofErr w:type="gramStart"/>
      <w:r w:rsidRPr="00EB6DF2">
        <w:rPr>
          <w:b/>
          <w:bCs/>
        </w:rPr>
        <w:t>Cell wall compositional analyses</w:t>
      </w:r>
      <w:r w:rsidRPr="00EB6DF2">
        <w:t>.</w:t>
      </w:r>
      <w:proofErr w:type="gramEnd"/>
      <w:r w:rsidRPr="00EB6DF2">
        <w:t xml:space="preserve"> (A) Crystalline cellulose analysis of</w:t>
      </w:r>
    </w:p>
    <w:p w14:paraId="42A50E9D" w14:textId="77777777" w:rsidR="007C36B6" w:rsidRPr="00EB6DF2" w:rsidRDefault="007C36B6" w:rsidP="0062364D">
      <w:pPr>
        <w:widowControl/>
        <w:adjustRightInd w:val="0"/>
        <w:contextualSpacing w:val="0"/>
        <w:jc w:val="left"/>
      </w:pPr>
      <w:r w:rsidRPr="00EB6DF2">
        <w:rPr>
          <w:i/>
          <w:iCs/>
        </w:rPr>
        <w:t xml:space="preserve">ZmCCR1_RNAi </w:t>
      </w:r>
      <w:r w:rsidRPr="00EB6DF2">
        <w:t>lines (Tukey’s pairwise comparisons, * P&lt;0.05, n=3) (B) Hemicellulose</w:t>
      </w:r>
    </w:p>
    <w:p w14:paraId="512E6EDB" w14:textId="77777777" w:rsidR="007C36B6" w:rsidRPr="00EB6DF2" w:rsidRDefault="007C36B6" w:rsidP="0062364D">
      <w:pPr>
        <w:widowControl/>
        <w:adjustRightInd w:val="0"/>
        <w:contextualSpacing w:val="0"/>
        <w:jc w:val="left"/>
      </w:pPr>
      <w:proofErr w:type="gramStart"/>
      <w:r w:rsidRPr="00EB6DF2">
        <w:t>compositional</w:t>
      </w:r>
      <w:proofErr w:type="gramEnd"/>
      <w:r w:rsidRPr="00EB6DF2">
        <w:t xml:space="preserve"> analysis of wild-type maize and </w:t>
      </w:r>
      <w:proofErr w:type="spellStart"/>
      <w:r w:rsidRPr="00EB6DF2">
        <w:rPr>
          <w:i/>
          <w:iCs/>
        </w:rPr>
        <w:t>ZmCCR_RNAi</w:t>
      </w:r>
      <w:proofErr w:type="spellEnd"/>
      <w:r w:rsidRPr="00EB6DF2">
        <w:rPr>
          <w:i/>
          <w:iCs/>
        </w:rPr>
        <w:t xml:space="preserve"> </w:t>
      </w:r>
      <w:r w:rsidRPr="00EB6DF2">
        <w:t>transgenic maize lines (T1)</w:t>
      </w:r>
    </w:p>
    <w:p w14:paraId="7D5FAEE2" w14:textId="10C190CC" w:rsidR="007C36B6" w:rsidRPr="00EB6DF2" w:rsidRDefault="007C36B6" w:rsidP="0062364D">
      <w:pPr>
        <w:widowControl/>
        <w:adjustRightInd w:val="0"/>
        <w:contextualSpacing w:val="0"/>
        <w:jc w:val="left"/>
      </w:pPr>
      <w:proofErr w:type="gramStart"/>
      <w:r w:rsidRPr="00EB6DF2">
        <w:t>via</w:t>
      </w:r>
      <w:proofErr w:type="gramEnd"/>
      <w:r w:rsidRPr="00EB6DF2">
        <w:t xml:space="preserve"> gas </w:t>
      </w:r>
      <w:r w:rsidR="00504740" w:rsidRPr="00EB6DF2">
        <w:t xml:space="preserve">chromatography </w:t>
      </w:r>
      <w:r w:rsidRPr="00EB6DF2">
        <w:t>(GC). The main peaks from the chromatograms were integrated,</w:t>
      </w:r>
    </w:p>
    <w:p w14:paraId="5AC50072" w14:textId="77777777" w:rsidR="007C36B6" w:rsidRPr="00EB6DF2" w:rsidRDefault="007C36B6" w:rsidP="0062364D">
      <w:pPr>
        <w:widowControl/>
        <w:adjustRightInd w:val="0"/>
        <w:contextualSpacing w:val="0"/>
        <w:jc w:val="left"/>
      </w:pPr>
      <w:proofErr w:type="gramStart"/>
      <w:r w:rsidRPr="00EB6DF2">
        <w:t>identified</w:t>
      </w:r>
      <w:proofErr w:type="gramEnd"/>
      <w:r w:rsidRPr="00EB6DF2">
        <w:t xml:space="preserve"> based on retention times and fragment ion signatures, and expressed as mol</w:t>
      </w:r>
    </w:p>
    <w:p w14:paraId="5B289C2F" w14:textId="10164FE9" w:rsidR="007C36B6" w:rsidRPr="00EB6DF2" w:rsidRDefault="007C36B6" w:rsidP="0062364D">
      <w:proofErr w:type="gramStart"/>
      <w:r w:rsidRPr="00EB6DF2">
        <w:t>percentage</w:t>
      </w:r>
      <w:proofErr w:type="gramEnd"/>
      <w:r w:rsidRPr="00EB6DF2">
        <w:t xml:space="preserve"> (P&gt;0.05, n=3) (Tukey’s pairwise comparisons, P&gt;0.05; n=3)</w:t>
      </w:r>
      <w:r w:rsidR="00085950" w:rsidRPr="00EB6DF2">
        <w:t xml:space="preserve">. </w:t>
      </w:r>
      <w:r w:rsidR="00504740" w:rsidRPr="00EB6DF2">
        <w:t>This figure has been reus</w:t>
      </w:r>
      <w:r w:rsidR="00085950" w:rsidRPr="00EB6DF2">
        <w:t>ed from Park et al (2012)</w:t>
      </w:r>
      <w:r w:rsidR="00085950" w:rsidRPr="00EB6DF2">
        <w:rPr>
          <w:vertAlign w:val="superscript"/>
        </w:rPr>
        <w:t>18</w:t>
      </w:r>
      <w:r w:rsidR="00085950" w:rsidRPr="00EB6DF2">
        <w:t>.</w:t>
      </w:r>
    </w:p>
    <w:p w14:paraId="437373CB" w14:textId="77777777" w:rsidR="00C77C14" w:rsidRPr="00EB6DF2" w:rsidRDefault="00C77C14" w:rsidP="0062364D"/>
    <w:p w14:paraId="7942E412" w14:textId="7F175149" w:rsidR="00C77C14" w:rsidRPr="00EB6DF2" w:rsidRDefault="00C77C14" w:rsidP="0062364D">
      <w:pPr>
        <w:adjustRightInd w:val="0"/>
        <w:jc w:val="left"/>
      </w:pPr>
      <w:proofErr w:type="gramStart"/>
      <w:r w:rsidRPr="00EB6DF2">
        <w:rPr>
          <w:b/>
        </w:rPr>
        <w:t>Figure 5</w:t>
      </w:r>
      <w:r w:rsidRPr="00EB6DF2">
        <w:t>.</w:t>
      </w:r>
      <w:proofErr w:type="gramEnd"/>
      <w:r w:rsidRPr="00EB6DF2">
        <w:t xml:space="preserve"> </w:t>
      </w:r>
      <w:r w:rsidRPr="00EB6DF2">
        <w:rPr>
          <w:rFonts w:eastAsia="AvenirLTStd-Light"/>
        </w:rPr>
        <w:t>Percent sugar (glucan and xylan) conversions for untreated (UT) and AFEX</w:t>
      </w:r>
      <w:r w:rsidRPr="00EB6DF2">
        <w:rPr>
          <w:rFonts w:eastAsia="AvenirLTStd-Light"/>
          <w:vertAlign w:val="superscript"/>
        </w:rPr>
        <w:t>TM</w:t>
      </w:r>
      <w:r w:rsidRPr="00EB6DF2">
        <w:rPr>
          <w:rFonts w:eastAsia="AvenirLTStd-Light"/>
        </w:rPr>
        <w:t>-pretreated (90</w:t>
      </w:r>
      <w:r w:rsidR="008E17FB">
        <w:rPr>
          <w:rFonts w:eastAsia="AvenirLTStd-Light"/>
        </w:rPr>
        <w:t xml:space="preserve"> </w:t>
      </w:r>
      <w:r w:rsidRPr="00EB6DF2">
        <w:rPr>
          <w:rFonts w:eastAsia="AvenirLTStd-Light"/>
        </w:rPr>
        <w:t>°C, 5min) maize stover at different concentrations of ammonia (1.0: 1.0g NH</w:t>
      </w:r>
      <w:r w:rsidRPr="00EB6DF2">
        <w:rPr>
          <w:rFonts w:eastAsia="AvenirLTStd-Light"/>
          <w:vertAlign w:val="subscript"/>
        </w:rPr>
        <w:t>3</w:t>
      </w:r>
      <w:proofErr w:type="gramStart"/>
      <w:r w:rsidRPr="00EB6DF2">
        <w:rPr>
          <w:rFonts w:eastAsia="AvenirLTStd-Light"/>
        </w:rPr>
        <w:t>:g</w:t>
      </w:r>
      <w:proofErr w:type="gramEnd"/>
      <w:r w:rsidRPr="00EB6DF2">
        <w:rPr>
          <w:rFonts w:eastAsia="AvenirLTStd-Light"/>
        </w:rPr>
        <w:t xml:space="preserve"> dry biomass 1.5: 1.5g NH</w:t>
      </w:r>
      <w:r w:rsidRPr="00EB6DF2">
        <w:rPr>
          <w:rFonts w:eastAsia="AvenirLTStd-Light"/>
          <w:vertAlign w:val="subscript"/>
        </w:rPr>
        <w:t>3</w:t>
      </w:r>
      <w:r w:rsidRPr="00EB6DF2">
        <w:rPr>
          <w:rFonts w:eastAsia="AvenirLTStd-Light"/>
        </w:rPr>
        <w:t>:g dry biomass). Error bars represent the standard deviation of the mean and are based on two replicates for the untreated samples and four replicates (two pretreatment replicates with two hydrolysis replicates each) for the pretreated samples. Pretreated sugar</w:t>
      </w:r>
      <w:r w:rsidRPr="00EB6DF2">
        <w:t xml:space="preserve"> conversions (24 h or 72 h) labeled with different letters </w:t>
      </w:r>
      <w:proofErr w:type="gramStart"/>
      <w:r w:rsidRPr="00EB6DF2">
        <w:t>are</w:t>
      </w:r>
      <w:proofErr w:type="gramEnd"/>
      <w:r w:rsidRPr="00EB6DF2">
        <w:t xml:space="preserve"> statistically different based on Tukey’s pairwise comparisons (P &lt; 0.05).</w:t>
      </w:r>
      <w:r w:rsidR="00711759" w:rsidRPr="00EB6DF2">
        <w:t xml:space="preserve"> This figure has been </w:t>
      </w:r>
      <w:r w:rsidR="00504740" w:rsidRPr="00EB6DF2">
        <w:t>reused</w:t>
      </w:r>
      <w:r w:rsidR="00711759" w:rsidRPr="00EB6DF2">
        <w:t xml:space="preserve"> from Park et al (2012)</w:t>
      </w:r>
      <w:r w:rsidR="00711759" w:rsidRPr="00EB6DF2">
        <w:rPr>
          <w:vertAlign w:val="superscript"/>
        </w:rPr>
        <w:t>18</w:t>
      </w:r>
      <w:r w:rsidR="00711759" w:rsidRPr="00EB6DF2">
        <w:t>.</w:t>
      </w:r>
    </w:p>
    <w:p w14:paraId="16235DC0" w14:textId="77777777" w:rsidR="007C36B6" w:rsidRPr="00EB6DF2" w:rsidRDefault="007C36B6" w:rsidP="0062364D">
      <w:pPr>
        <w:rPr>
          <w:noProof/>
          <w:lang w:eastAsia="ko-KR"/>
        </w:rPr>
      </w:pPr>
    </w:p>
    <w:p w14:paraId="5EADA9F9" w14:textId="580124B3" w:rsidR="00183E3C" w:rsidRPr="00EB6DF2" w:rsidRDefault="003E2EF5" w:rsidP="0062364D">
      <w:pPr>
        <w:rPr>
          <w:noProof/>
          <w:lang w:eastAsia="ko-KR"/>
        </w:rPr>
      </w:pPr>
      <w:r w:rsidRPr="00EB6DF2">
        <w:rPr>
          <w:b/>
          <w:noProof/>
          <w:lang w:eastAsia="ko-KR"/>
        </w:rPr>
        <w:t>Discussion</w:t>
      </w:r>
    </w:p>
    <w:p w14:paraId="475EA600" w14:textId="77777777" w:rsidR="00183E3C" w:rsidRPr="00EB6DF2" w:rsidRDefault="00183E3C" w:rsidP="0062364D">
      <w:pPr>
        <w:rPr>
          <w:noProof/>
          <w:lang w:eastAsia="ko-KR"/>
        </w:rPr>
      </w:pPr>
    </w:p>
    <w:p w14:paraId="15132119" w14:textId="2638E091" w:rsidR="00183E3C" w:rsidRPr="00EB6DF2" w:rsidRDefault="00174A7A" w:rsidP="0062364D">
      <w:pPr>
        <w:rPr>
          <w:noProof/>
          <w:lang w:eastAsia="ko-KR"/>
        </w:rPr>
      </w:pPr>
      <w:r w:rsidRPr="00EB6DF2">
        <w:rPr>
          <w:noProof/>
          <w:lang w:eastAsia="ko-KR"/>
        </w:rPr>
        <w:t xml:space="preserve">The accessibility of microbial cellulases to plant cell wall polysaccharides is largely </w:t>
      </w:r>
      <w:r w:rsidR="00492DD9" w:rsidRPr="00EB6DF2">
        <w:rPr>
          <w:noProof/>
          <w:lang w:eastAsia="ko-KR"/>
        </w:rPr>
        <w:t xml:space="preserve">dependent on </w:t>
      </w:r>
      <w:r w:rsidRPr="00EB6DF2">
        <w:rPr>
          <w:noProof/>
          <w:lang w:eastAsia="ko-KR"/>
        </w:rPr>
        <w:t>the degree to which they are associated with phenolic polymers</w:t>
      </w:r>
      <w:r w:rsidRPr="00EB6DF2">
        <w:rPr>
          <w:noProof/>
          <w:vertAlign w:val="superscript"/>
          <w:lang w:eastAsia="ko-KR"/>
        </w:rPr>
        <w:t>23</w:t>
      </w:r>
      <w:r w:rsidRPr="00EB6DF2">
        <w:rPr>
          <w:noProof/>
          <w:lang w:eastAsia="ko-KR"/>
        </w:rPr>
        <w:t xml:space="preserve">. </w:t>
      </w:r>
      <w:r w:rsidR="0091641F" w:rsidRPr="00EB6DF2">
        <w:rPr>
          <w:noProof/>
          <w:lang w:eastAsia="ko-KR"/>
        </w:rPr>
        <w:t xml:space="preserve">The </w:t>
      </w:r>
      <w:r w:rsidR="00492DD9" w:rsidRPr="00EB6DF2">
        <w:rPr>
          <w:noProof/>
          <w:lang w:eastAsia="ko-KR"/>
        </w:rPr>
        <w:t xml:space="preserve">conversion rate from </w:t>
      </w:r>
      <w:r w:rsidR="0091641F" w:rsidRPr="00EB6DF2">
        <w:rPr>
          <w:noProof/>
          <w:lang w:eastAsia="ko-KR"/>
        </w:rPr>
        <w:t xml:space="preserve">lignocellulosic biomass to fermentable sugar is negatively correlated with </w:t>
      </w:r>
      <w:r w:rsidRPr="00EB6DF2">
        <w:rPr>
          <w:noProof/>
          <w:lang w:eastAsia="ko-KR"/>
        </w:rPr>
        <w:t>lignin content</w:t>
      </w:r>
      <w:r w:rsidR="0091641F" w:rsidRPr="00EB6DF2">
        <w:rPr>
          <w:noProof/>
          <w:lang w:eastAsia="ko-KR"/>
        </w:rPr>
        <w:t xml:space="preserve"> deposited in plant secondadry cell walls. </w:t>
      </w:r>
      <w:r w:rsidR="00183E3C" w:rsidRPr="00EB6DF2">
        <w:rPr>
          <w:noProof/>
          <w:lang w:eastAsia="ko-KR"/>
        </w:rPr>
        <w:t xml:space="preserve">This correlation is </w:t>
      </w:r>
      <w:r w:rsidR="00524AA4" w:rsidRPr="00EB6DF2">
        <w:rPr>
          <w:noProof/>
          <w:lang w:eastAsia="ko-KR"/>
        </w:rPr>
        <w:t>ascribed</w:t>
      </w:r>
      <w:r w:rsidR="00183E3C" w:rsidRPr="00EB6DF2">
        <w:rPr>
          <w:noProof/>
          <w:lang w:eastAsia="ko-KR"/>
        </w:rPr>
        <w:t xml:space="preserve"> to the</w:t>
      </w:r>
      <w:r w:rsidR="00524AA4" w:rsidRPr="00EB6DF2">
        <w:rPr>
          <w:noProof/>
          <w:lang w:eastAsia="ko-KR"/>
        </w:rPr>
        <w:t xml:space="preserve"> physical </w:t>
      </w:r>
      <w:r w:rsidR="00183E3C" w:rsidRPr="00EB6DF2">
        <w:rPr>
          <w:noProof/>
          <w:lang w:eastAsia="ko-KR"/>
        </w:rPr>
        <w:t xml:space="preserve"> properties of lignin such as hydrophobicity</w:t>
      </w:r>
      <w:r w:rsidR="003E2EF5" w:rsidRPr="00EB6DF2">
        <w:rPr>
          <w:noProof/>
          <w:vertAlign w:val="superscript"/>
          <w:lang w:eastAsia="ko-KR"/>
        </w:rPr>
        <w:t>24</w:t>
      </w:r>
      <w:r w:rsidR="00183E3C" w:rsidRPr="00EB6DF2">
        <w:rPr>
          <w:noProof/>
          <w:lang w:eastAsia="ko-KR"/>
        </w:rPr>
        <w:t>, chemical heterogeneity, and the absence of regular hydrolysable intermonomeric linkages</w:t>
      </w:r>
      <w:r w:rsidR="003E2EF5" w:rsidRPr="00EB6DF2">
        <w:rPr>
          <w:noProof/>
          <w:vertAlign w:val="superscript"/>
          <w:lang w:eastAsia="ko-KR"/>
        </w:rPr>
        <w:t>25</w:t>
      </w:r>
      <w:r w:rsidR="00183E3C" w:rsidRPr="00EB6DF2">
        <w:rPr>
          <w:noProof/>
          <w:lang w:eastAsia="ko-KR"/>
        </w:rPr>
        <w:t xml:space="preserve">. </w:t>
      </w:r>
    </w:p>
    <w:p w14:paraId="19E9806B" w14:textId="77777777" w:rsidR="00183E3C" w:rsidRPr="00EB6DF2" w:rsidRDefault="00183E3C" w:rsidP="0062364D">
      <w:pPr>
        <w:rPr>
          <w:noProof/>
          <w:lang w:eastAsia="ko-KR"/>
        </w:rPr>
      </w:pPr>
    </w:p>
    <w:p w14:paraId="2DF05586" w14:textId="60E09077" w:rsidR="00183E3C" w:rsidRPr="00EB6DF2" w:rsidRDefault="00E00715" w:rsidP="0062364D">
      <w:pPr>
        <w:rPr>
          <w:noProof/>
          <w:lang w:eastAsia="ko-KR"/>
        </w:rPr>
      </w:pPr>
      <w:r w:rsidRPr="00EB6DF2">
        <w:rPr>
          <w:noProof/>
          <w:lang w:eastAsia="ko-KR"/>
        </w:rPr>
        <w:t xml:space="preserve">In this study, </w:t>
      </w:r>
      <w:r w:rsidR="00722084" w:rsidRPr="00EB6DF2">
        <w:rPr>
          <w:noProof/>
          <w:lang w:eastAsia="ko-KR"/>
        </w:rPr>
        <w:t>a dsRNAi technique induce</w:t>
      </w:r>
      <w:r w:rsidR="001870D2" w:rsidRPr="00EB6DF2">
        <w:rPr>
          <w:noProof/>
          <w:lang w:eastAsia="ko-KR"/>
        </w:rPr>
        <w:t>d</w:t>
      </w:r>
      <w:r w:rsidR="00722084" w:rsidRPr="00EB6DF2">
        <w:rPr>
          <w:noProof/>
          <w:lang w:eastAsia="ko-KR"/>
        </w:rPr>
        <w:t xml:space="preserve"> vari</w:t>
      </w:r>
      <w:r w:rsidR="001870D2" w:rsidRPr="00EB6DF2">
        <w:rPr>
          <w:noProof/>
          <w:lang w:eastAsia="ko-KR"/>
        </w:rPr>
        <w:t>ous</w:t>
      </w:r>
      <w:r w:rsidR="00722084" w:rsidRPr="00EB6DF2">
        <w:rPr>
          <w:noProof/>
          <w:lang w:eastAsia="ko-KR"/>
        </w:rPr>
        <w:t xml:space="preserve"> level</w:t>
      </w:r>
      <w:r w:rsidR="001870D2" w:rsidRPr="00EB6DF2">
        <w:rPr>
          <w:noProof/>
          <w:lang w:eastAsia="ko-KR"/>
        </w:rPr>
        <w:t>s</w:t>
      </w:r>
      <w:r w:rsidR="00722084" w:rsidRPr="00EB6DF2">
        <w:rPr>
          <w:noProof/>
          <w:lang w:eastAsia="ko-KR"/>
        </w:rPr>
        <w:t xml:space="preserve"> of gene down-regulation on </w:t>
      </w:r>
      <w:r w:rsidR="001870D2" w:rsidRPr="00EB6DF2">
        <w:rPr>
          <w:noProof/>
          <w:lang w:eastAsia="ko-KR"/>
        </w:rPr>
        <w:t>genetic targets</w:t>
      </w:r>
      <w:r w:rsidR="00722084" w:rsidRPr="00EB6DF2">
        <w:rPr>
          <w:noProof/>
          <w:lang w:eastAsia="ko-KR"/>
        </w:rPr>
        <w:t xml:space="preserve">. </w:t>
      </w:r>
      <w:r w:rsidR="001870D2" w:rsidRPr="00EB6DF2">
        <w:rPr>
          <w:noProof/>
          <w:lang w:eastAsia="ko-KR"/>
        </w:rPr>
        <w:t xml:space="preserve"> L</w:t>
      </w:r>
      <w:r w:rsidR="00183E3C" w:rsidRPr="00EB6DF2">
        <w:rPr>
          <w:noProof/>
          <w:lang w:eastAsia="ko-KR"/>
        </w:rPr>
        <w:t>ignin down-regulation</w:t>
      </w:r>
      <w:r w:rsidR="001870D2" w:rsidRPr="00EB6DF2">
        <w:rPr>
          <w:noProof/>
          <w:lang w:eastAsia="ko-KR"/>
        </w:rPr>
        <w:t>,</w:t>
      </w:r>
      <w:r w:rsidR="00183E3C" w:rsidRPr="00EB6DF2">
        <w:rPr>
          <w:noProof/>
          <w:lang w:eastAsia="ko-KR"/>
        </w:rPr>
        <w:t xml:space="preserve"> </w:t>
      </w:r>
      <w:r w:rsidRPr="00EB6DF2">
        <w:rPr>
          <w:noProof/>
          <w:lang w:eastAsia="ko-KR"/>
        </w:rPr>
        <w:t xml:space="preserve">mediated by </w:t>
      </w:r>
      <w:r w:rsidR="00B17E31" w:rsidRPr="00EB6DF2">
        <w:rPr>
          <w:noProof/>
          <w:lang w:eastAsia="ko-KR"/>
        </w:rPr>
        <w:t xml:space="preserve">a </w:t>
      </w:r>
      <w:r w:rsidRPr="00EB6DF2">
        <w:rPr>
          <w:i/>
          <w:noProof/>
          <w:lang w:eastAsia="ko-KR"/>
        </w:rPr>
        <w:t>ZmCCR1_RNAi</w:t>
      </w:r>
      <w:r w:rsidRPr="00EB6DF2">
        <w:rPr>
          <w:noProof/>
          <w:lang w:eastAsia="ko-KR"/>
        </w:rPr>
        <w:t xml:space="preserve"> construct</w:t>
      </w:r>
      <w:r w:rsidR="001870D2" w:rsidRPr="00EB6DF2">
        <w:rPr>
          <w:noProof/>
          <w:lang w:eastAsia="ko-KR"/>
        </w:rPr>
        <w:t>,</w:t>
      </w:r>
      <w:r w:rsidRPr="00EB6DF2">
        <w:rPr>
          <w:noProof/>
          <w:lang w:eastAsia="ko-KR"/>
        </w:rPr>
        <w:t xml:space="preserve"> </w:t>
      </w:r>
      <w:r w:rsidR="00B17E31" w:rsidRPr="00EB6DF2">
        <w:rPr>
          <w:noProof/>
          <w:lang w:eastAsia="ko-KR"/>
        </w:rPr>
        <w:t xml:space="preserve">has </w:t>
      </w:r>
      <w:r w:rsidR="00183E3C" w:rsidRPr="00EB6DF2">
        <w:rPr>
          <w:noProof/>
          <w:lang w:eastAsia="ko-KR"/>
        </w:rPr>
        <w:t xml:space="preserve">resulted in the brown-coloration </w:t>
      </w:r>
      <w:r w:rsidRPr="00EB6DF2">
        <w:rPr>
          <w:noProof/>
          <w:lang w:eastAsia="ko-KR"/>
        </w:rPr>
        <w:t xml:space="preserve">in </w:t>
      </w:r>
      <w:r w:rsidR="00B17E31" w:rsidRPr="00EB6DF2">
        <w:rPr>
          <w:noProof/>
          <w:lang w:eastAsia="ko-KR"/>
        </w:rPr>
        <w:t xml:space="preserve">T1 </w:t>
      </w:r>
      <w:r w:rsidR="00AB6283" w:rsidRPr="00EB6DF2">
        <w:rPr>
          <w:rFonts w:eastAsia="SimSun" w:hint="eastAsia"/>
          <w:noProof/>
          <w:lang w:eastAsia="zh-CN"/>
        </w:rPr>
        <w:t>transgneic</w:t>
      </w:r>
      <w:r w:rsidR="00183E3C" w:rsidRPr="00EB6DF2">
        <w:rPr>
          <w:noProof/>
          <w:lang w:eastAsia="ko-KR"/>
        </w:rPr>
        <w:t xml:space="preserve"> lines. Brown-midrib (</w:t>
      </w:r>
      <w:r w:rsidR="003E2EF5" w:rsidRPr="00EB6DF2">
        <w:rPr>
          <w:i/>
          <w:noProof/>
          <w:lang w:eastAsia="ko-KR"/>
        </w:rPr>
        <w:t>bm</w:t>
      </w:r>
      <w:r w:rsidR="00183E3C" w:rsidRPr="00EB6DF2">
        <w:rPr>
          <w:noProof/>
          <w:lang w:eastAsia="ko-KR"/>
        </w:rPr>
        <w:t xml:space="preserve">) </w:t>
      </w:r>
      <w:r w:rsidR="00567FF7" w:rsidRPr="00EB6DF2">
        <w:rPr>
          <w:noProof/>
          <w:lang w:eastAsia="ko-KR"/>
        </w:rPr>
        <w:t>coloration is a naturally occurr</w:t>
      </w:r>
      <w:r w:rsidR="005C61BA" w:rsidRPr="00EB6DF2">
        <w:rPr>
          <w:noProof/>
          <w:lang w:eastAsia="ko-KR"/>
        </w:rPr>
        <w:t>ing</w:t>
      </w:r>
      <w:r w:rsidR="00567FF7" w:rsidRPr="00EB6DF2">
        <w:rPr>
          <w:noProof/>
          <w:lang w:eastAsia="ko-KR"/>
        </w:rPr>
        <w:t xml:space="preserve"> </w:t>
      </w:r>
      <w:r w:rsidR="00183E3C" w:rsidRPr="00EB6DF2">
        <w:rPr>
          <w:noProof/>
          <w:lang w:eastAsia="ko-KR"/>
        </w:rPr>
        <w:t xml:space="preserve">phenomenon that </w:t>
      </w:r>
      <w:r w:rsidRPr="00EB6DF2">
        <w:rPr>
          <w:noProof/>
          <w:lang w:eastAsia="ko-KR"/>
        </w:rPr>
        <w:t xml:space="preserve">is </w:t>
      </w:r>
      <w:r w:rsidR="00843FBD" w:rsidRPr="00EB6DF2">
        <w:rPr>
          <w:noProof/>
          <w:lang w:eastAsia="ko-KR"/>
        </w:rPr>
        <w:t xml:space="preserve">caused by </w:t>
      </w:r>
      <w:r w:rsidRPr="00EB6DF2">
        <w:rPr>
          <w:noProof/>
          <w:lang w:eastAsia="ko-KR"/>
        </w:rPr>
        <w:t>reduced lignin content and altered lignin composition</w:t>
      </w:r>
      <w:r w:rsidR="00183E3C" w:rsidRPr="00EB6DF2">
        <w:rPr>
          <w:noProof/>
          <w:lang w:eastAsia="ko-KR"/>
        </w:rPr>
        <w:t>. Unlike other naturally occurr</w:t>
      </w:r>
      <w:r w:rsidR="00567FF7" w:rsidRPr="00EB6DF2">
        <w:rPr>
          <w:noProof/>
          <w:lang w:eastAsia="ko-KR"/>
        </w:rPr>
        <w:t>ed</w:t>
      </w:r>
      <w:r w:rsidR="00183E3C" w:rsidRPr="00EB6DF2">
        <w:rPr>
          <w:noProof/>
          <w:lang w:eastAsia="ko-KR"/>
        </w:rPr>
        <w:t xml:space="preserve"> </w:t>
      </w:r>
      <w:r w:rsidR="003E2EF5" w:rsidRPr="00EB6DF2">
        <w:rPr>
          <w:i/>
          <w:noProof/>
          <w:lang w:eastAsia="ko-KR"/>
        </w:rPr>
        <w:t>bm</w:t>
      </w:r>
      <w:r w:rsidR="00183E3C" w:rsidRPr="00EB6DF2">
        <w:rPr>
          <w:noProof/>
          <w:lang w:eastAsia="ko-KR"/>
        </w:rPr>
        <w:t xml:space="preserve"> mutants</w:t>
      </w:r>
      <w:r w:rsidR="005C61BA" w:rsidRPr="00EB6DF2">
        <w:rPr>
          <w:noProof/>
          <w:lang w:eastAsia="ko-KR"/>
        </w:rPr>
        <w:t>,</w:t>
      </w:r>
      <w:r w:rsidR="00567FF7" w:rsidRPr="00EB6DF2">
        <w:rPr>
          <w:noProof/>
          <w:lang w:eastAsia="ko-KR"/>
        </w:rPr>
        <w:t xml:space="preserve"> which show </w:t>
      </w:r>
      <w:r w:rsidR="00843FBD" w:rsidRPr="00EB6DF2">
        <w:rPr>
          <w:noProof/>
          <w:lang w:eastAsia="ko-KR"/>
        </w:rPr>
        <w:t xml:space="preserve">the brown coloration </w:t>
      </w:r>
      <w:r w:rsidR="00567FF7" w:rsidRPr="00EB6DF2">
        <w:rPr>
          <w:noProof/>
          <w:lang w:eastAsia="ko-KR"/>
        </w:rPr>
        <w:t>only in leaf mid-ribs</w:t>
      </w:r>
      <w:r w:rsidR="00183E3C" w:rsidRPr="00EB6DF2">
        <w:rPr>
          <w:noProof/>
          <w:lang w:eastAsia="ko-KR"/>
        </w:rPr>
        <w:t>, the</w:t>
      </w:r>
      <w:r w:rsidR="00567FF7" w:rsidRPr="00EB6DF2">
        <w:rPr>
          <w:noProof/>
          <w:lang w:eastAsia="ko-KR"/>
        </w:rPr>
        <w:t xml:space="preserve"> </w:t>
      </w:r>
      <w:r w:rsidR="00567FF7" w:rsidRPr="00EB6DF2">
        <w:rPr>
          <w:i/>
          <w:noProof/>
          <w:lang w:eastAsia="ko-KR"/>
        </w:rPr>
        <w:t>ZmCCR1_RNAi</w:t>
      </w:r>
      <w:r w:rsidR="00567FF7" w:rsidRPr="00EB6DF2">
        <w:rPr>
          <w:noProof/>
          <w:lang w:eastAsia="ko-KR"/>
        </w:rPr>
        <w:t xml:space="preserve"> mutant lines revealed the </w:t>
      </w:r>
      <w:r w:rsidR="00361FB3" w:rsidRPr="00EB6DF2">
        <w:rPr>
          <w:noProof/>
          <w:lang w:eastAsia="ko-KR"/>
        </w:rPr>
        <w:t xml:space="preserve">phenotype </w:t>
      </w:r>
      <w:r w:rsidR="00567FF7" w:rsidRPr="00EB6DF2">
        <w:rPr>
          <w:noProof/>
          <w:lang w:eastAsia="ko-KR"/>
        </w:rPr>
        <w:t xml:space="preserve">in </w:t>
      </w:r>
      <w:r w:rsidR="00B17E31" w:rsidRPr="00EB6DF2">
        <w:rPr>
          <w:noProof/>
          <w:lang w:eastAsia="ko-KR"/>
        </w:rPr>
        <w:t xml:space="preserve">other parts of </w:t>
      </w:r>
      <w:r w:rsidR="005C61BA" w:rsidRPr="00EB6DF2">
        <w:rPr>
          <w:noProof/>
          <w:lang w:eastAsia="ko-KR"/>
        </w:rPr>
        <w:t xml:space="preserve">the </w:t>
      </w:r>
      <w:r w:rsidR="00B17E31" w:rsidRPr="00EB6DF2">
        <w:rPr>
          <w:noProof/>
          <w:lang w:eastAsia="ko-KR"/>
        </w:rPr>
        <w:t>plant</w:t>
      </w:r>
      <w:r w:rsidR="005C61BA" w:rsidRPr="00EB6DF2">
        <w:rPr>
          <w:noProof/>
          <w:lang w:eastAsia="ko-KR"/>
        </w:rPr>
        <w:t>,</w:t>
      </w:r>
      <w:r w:rsidR="00B17E31" w:rsidRPr="00EB6DF2">
        <w:rPr>
          <w:noProof/>
          <w:lang w:eastAsia="ko-KR"/>
        </w:rPr>
        <w:t xml:space="preserve"> including</w:t>
      </w:r>
      <w:r w:rsidR="00361FB3" w:rsidRPr="00EB6DF2">
        <w:rPr>
          <w:noProof/>
          <w:lang w:eastAsia="ko-KR"/>
        </w:rPr>
        <w:t xml:space="preserve"> the</w:t>
      </w:r>
      <w:r w:rsidR="00B17E31" w:rsidRPr="00EB6DF2">
        <w:rPr>
          <w:noProof/>
          <w:lang w:eastAsia="ko-KR"/>
        </w:rPr>
        <w:t xml:space="preserve"> </w:t>
      </w:r>
      <w:r w:rsidR="00183E3C" w:rsidRPr="00EB6DF2">
        <w:rPr>
          <w:noProof/>
          <w:lang w:eastAsia="ko-KR"/>
        </w:rPr>
        <w:t>stems and husks</w:t>
      </w:r>
      <w:r w:rsidR="00B17E31" w:rsidRPr="00EB6DF2">
        <w:rPr>
          <w:noProof/>
          <w:lang w:eastAsia="ko-KR"/>
        </w:rPr>
        <w:t xml:space="preserve">. </w:t>
      </w:r>
      <w:r w:rsidR="00CB3D98" w:rsidRPr="00EB6DF2">
        <w:rPr>
          <w:noProof/>
          <w:lang w:eastAsia="ko-KR"/>
        </w:rPr>
        <w:t>The h</w:t>
      </w:r>
      <w:r w:rsidR="00843FBD" w:rsidRPr="00EB6DF2">
        <w:rPr>
          <w:noProof/>
          <w:lang w:eastAsia="ko-KR"/>
        </w:rPr>
        <w:t xml:space="preserve">istological assay also indicated that the </w:t>
      </w:r>
      <w:r w:rsidR="00B17E31" w:rsidRPr="00EB6DF2">
        <w:rPr>
          <w:noProof/>
          <w:lang w:eastAsia="ko-KR"/>
        </w:rPr>
        <w:t xml:space="preserve">sclerenchyma cell wall thickness of </w:t>
      </w:r>
      <w:r w:rsidR="00524AA4" w:rsidRPr="00EB6DF2">
        <w:rPr>
          <w:i/>
          <w:noProof/>
          <w:lang w:eastAsia="ko-KR"/>
        </w:rPr>
        <w:t>Zm</w:t>
      </w:r>
      <w:r w:rsidR="00B17E31" w:rsidRPr="00EB6DF2">
        <w:rPr>
          <w:i/>
          <w:noProof/>
          <w:lang w:eastAsia="ko-KR"/>
        </w:rPr>
        <w:t>CCR1</w:t>
      </w:r>
      <w:r w:rsidR="00B17E31" w:rsidRPr="00EB6DF2">
        <w:rPr>
          <w:noProof/>
          <w:lang w:eastAsia="ko-KR"/>
        </w:rPr>
        <w:t xml:space="preserve"> down-regulated leaves was much less than those of the wild-type control plants (Figure 2A). </w:t>
      </w:r>
      <w:r w:rsidR="00233DD6" w:rsidRPr="00EB6DF2">
        <w:rPr>
          <w:noProof/>
          <w:lang w:eastAsia="ko-KR"/>
        </w:rPr>
        <w:t xml:space="preserve">However, </w:t>
      </w:r>
      <w:r w:rsidR="00CB3D98" w:rsidRPr="00EB6DF2">
        <w:rPr>
          <w:noProof/>
          <w:lang w:eastAsia="ko-KR"/>
        </w:rPr>
        <w:t xml:space="preserve">the sturucture and cell wall </w:t>
      </w:r>
      <w:r w:rsidR="00183E3C" w:rsidRPr="00EB6DF2">
        <w:rPr>
          <w:noProof/>
          <w:lang w:eastAsia="ko-KR"/>
        </w:rPr>
        <w:t xml:space="preserve">thickness </w:t>
      </w:r>
      <w:r w:rsidR="00233DD6" w:rsidRPr="00EB6DF2">
        <w:rPr>
          <w:noProof/>
          <w:lang w:eastAsia="ko-KR"/>
        </w:rPr>
        <w:t>of</w:t>
      </w:r>
      <w:r w:rsidR="005C61BA" w:rsidRPr="00EB6DF2">
        <w:rPr>
          <w:noProof/>
          <w:lang w:eastAsia="ko-KR"/>
        </w:rPr>
        <w:t xml:space="preserve"> the</w:t>
      </w:r>
      <w:r w:rsidR="00CB3D98" w:rsidRPr="00EB6DF2">
        <w:rPr>
          <w:noProof/>
          <w:lang w:eastAsia="ko-KR"/>
        </w:rPr>
        <w:t xml:space="preserve"> </w:t>
      </w:r>
      <w:r w:rsidR="00183E3C" w:rsidRPr="00EB6DF2">
        <w:rPr>
          <w:noProof/>
          <w:lang w:eastAsia="ko-KR"/>
        </w:rPr>
        <w:t xml:space="preserve">main </w:t>
      </w:r>
      <w:r w:rsidR="00233DD6" w:rsidRPr="00EB6DF2">
        <w:rPr>
          <w:noProof/>
          <w:lang w:eastAsia="ko-KR"/>
        </w:rPr>
        <w:t>v</w:t>
      </w:r>
      <w:r w:rsidR="00361FB3" w:rsidRPr="00EB6DF2">
        <w:rPr>
          <w:noProof/>
          <w:lang w:eastAsia="ko-KR"/>
        </w:rPr>
        <w:t>a</w:t>
      </w:r>
      <w:r w:rsidR="00233DD6" w:rsidRPr="00EB6DF2">
        <w:rPr>
          <w:noProof/>
          <w:lang w:eastAsia="ko-KR"/>
        </w:rPr>
        <w:t xml:space="preserve">scular systems inclduing </w:t>
      </w:r>
      <w:r w:rsidR="00183E3C" w:rsidRPr="00EB6DF2">
        <w:rPr>
          <w:noProof/>
          <w:lang w:eastAsia="ko-KR"/>
        </w:rPr>
        <w:t>xylem vessels, phloem, or sheath cells</w:t>
      </w:r>
      <w:r w:rsidR="00CB3D98" w:rsidRPr="00EB6DF2">
        <w:rPr>
          <w:noProof/>
          <w:lang w:eastAsia="ko-KR"/>
        </w:rPr>
        <w:t xml:space="preserve"> was not changed. </w:t>
      </w:r>
      <w:r w:rsidR="005C61BA" w:rsidRPr="00EB6DF2">
        <w:rPr>
          <w:noProof/>
          <w:lang w:eastAsia="ko-KR"/>
        </w:rPr>
        <w:t>This</w:t>
      </w:r>
      <w:r w:rsidR="00CB3D98" w:rsidRPr="00EB6DF2">
        <w:rPr>
          <w:noProof/>
          <w:lang w:eastAsia="ko-KR"/>
        </w:rPr>
        <w:t xml:space="preserve"> could explain the normal growth of the </w:t>
      </w:r>
      <w:r w:rsidR="00CB3D98" w:rsidRPr="00EB6DF2">
        <w:rPr>
          <w:i/>
          <w:noProof/>
          <w:lang w:eastAsia="ko-KR"/>
        </w:rPr>
        <w:t>ZmCCR1_RNAi</w:t>
      </w:r>
      <w:r w:rsidR="00CB3D98" w:rsidRPr="00EB6DF2">
        <w:rPr>
          <w:noProof/>
          <w:lang w:eastAsia="ko-KR"/>
        </w:rPr>
        <w:t xml:space="preserve"> transgenic lines</w:t>
      </w:r>
      <w:r w:rsidR="00183E3C" w:rsidRPr="00EB6DF2">
        <w:rPr>
          <w:noProof/>
          <w:lang w:eastAsia="ko-KR"/>
        </w:rPr>
        <w:t xml:space="preserve"> </w:t>
      </w:r>
      <w:r w:rsidR="00233DD6" w:rsidRPr="00EB6DF2">
        <w:rPr>
          <w:noProof/>
          <w:lang w:eastAsia="ko-KR"/>
        </w:rPr>
        <w:t xml:space="preserve">which </w:t>
      </w:r>
      <w:r w:rsidR="00183E3C" w:rsidRPr="00EB6DF2">
        <w:rPr>
          <w:noProof/>
          <w:lang w:eastAsia="ko-KR"/>
        </w:rPr>
        <w:t xml:space="preserve">grew normally in terms of plant height and stem diameter. </w:t>
      </w:r>
    </w:p>
    <w:p w14:paraId="780DC88C" w14:textId="77777777" w:rsidR="00183E3C" w:rsidRPr="00EB6DF2" w:rsidRDefault="00183E3C" w:rsidP="0062364D">
      <w:pPr>
        <w:rPr>
          <w:noProof/>
          <w:lang w:eastAsia="ko-KR"/>
        </w:rPr>
      </w:pPr>
    </w:p>
    <w:p w14:paraId="43D39F04" w14:textId="08528598" w:rsidR="00183E3C" w:rsidRPr="00EB6DF2" w:rsidRDefault="00361FB3" w:rsidP="0062364D">
      <w:pPr>
        <w:rPr>
          <w:noProof/>
          <w:lang w:eastAsia="ko-KR"/>
        </w:rPr>
      </w:pPr>
      <w:r w:rsidRPr="00EB6DF2">
        <w:rPr>
          <w:noProof/>
          <w:lang w:eastAsia="ko-KR"/>
        </w:rPr>
        <w:t xml:space="preserve">A </w:t>
      </w:r>
      <w:r w:rsidR="00183E3C" w:rsidRPr="00EB6DF2">
        <w:rPr>
          <w:noProof/>
          <w:lang w:eastAsia="ko-KR"/>
        </w:rPr>
        <w:t xml:space="preserve">reduction of more than 20% </w:t>
      </w:r>
      <w:r w:rsidRPr="00EB6DF2">
        <w:rPr>
          <w:noProof/>
          <w:lang w:eastAsia="ko-KR"/>
        </w:rPr>
        <w:t xml:space="preserve">in the </w:t>
      </w:r>
      <w:r w:rsidR="00183E3C" w:rsidRPr="00EB6DF2">
        <w:rPr>
          <w:noProof/>
          <w:lang w:eastAsia="ko-KR"/>
        </w:rPr>
        <w:t>lignin content</w:t>
      </w:r>
      <w:r w:rsidRPr="00EB6DF2">
        <w:rPr>
          <w:noProof/>
          <w:lang w:eastAsia="ko-KR"/>
        </w:rPr>
        <w:t xml:space="preserve"> has</w:t>
      </w:r>
      <w:r w:rsidR="00183E3C" w:rsidRPr="00EB6DF2">
        <w:rPr>
          <w:noProof/>
          <w:lang w:eastAsia="ko-KR"/>
        </w:rPr>
        <w:t xml:space="preserve"> generally cause</w:t>
      </w:r>
      <w:r w:rsidR="00F024DA" w:rsidRPr="00EB6DF2">
        <w:rPr>
          <w:noProof/>
          <w:lang w:eastAsia="ko-KR"/>
        </w:rPr>
        <w:t>d</w:t>
      </w:r>
      <w:r w:rsidR="00183E3C" w:rsidRPr="00EB6DF2">
        <w:rPr>
          <w:noProof/>
          <w:lang w:eastAsia="ko-KR"/>
        </w:rPr>
        <w:t xml:space="preserve"> a loss of biomass</w:t>
      </w:r>
      <w:r w:rsidR="000724E5" w:rsidRPr="00EB6DF2">
        <w:rPr>
          <w:noProof/>
          <w:lang w:eastAsia="ko-KR"/>
        </w:rPr>
        <w:t xml:space="preserve"> and ma</w:t>
      </w:r>
      <w:r w:rsidR="005C61BA" w:rsidRPr="00EB6DF2">
        <w:rPr>
          <w:noProof/>
          <w:lang w:eastAsia="ko-KR"/>
        </w:rPr>
        <w:t>d</w:t>
      </w:r>
      <w:r w:rsidR="000724E5" w:rsidRPr="00EB6DF2">
        <w:rPr>
          <w:noProof/>
          <w:lang w:eastAsia="ko-KR"/>
        </w:rPr>
        <w:t>e the plants more vulnerable against microbial pathogens and pests</w:t>
      </w:r>
      <w:r w:rsidR="003E2EF5" w:rsidRPr="00EB6DF2">
        <w:rPr>
          <w:noProof/>
          <w:vertAlign w:val="superscript"/>
          <w:lang w:eastAsia="ko-KR"/>
        </w:rPr>
        <w:t>27,28</w:t>
      </w:r>
      <w:r w:rsidR="00183E3C" w:rsidRPr="00EB6DF2">
        <w:rPr>
          <w:noProof/>
          <w:lang w:eastAsia="ko-KR"/>
        </w:rPr>
        <w:t>.</w:t>
      </w:r>
      <w:r w:rsidR="007A5BDE" w:rsidRPr="00EB6DF2">
        <w:rPr>
          <w:noProof/>
          <w:lang w:eastAsia="ko-KR"/>
        </w:rPr>
        <w:t xml:space="preserve"> However, the mutant lines </w:t>
      </w:r>
      <w:r w:rsidR="00E625A0" w:rsidRPr="00EB6DF2">
        <w:rPr>
          <w:noProof/>
          <w:lang w:eastAsia="ko-KR"/>
        </w:rPr>
        <w:t xml:space="preserve">produced in this </w:t>
      </w:r>
      <w:r w:rsidR="005C61BA" w:rsidRPr="00EB6DF2">
        <w:rPr>
          <w:noProof/>
          <w:lang w:eastAsia="ko-KR"/>
        </w:rPr>
        <w:t>research, expressing less than</w:t>
      </w:r>
      <w:r w:rsidRPr="00EB6DF2">
        <w:rPr>
          <w:noProof/>
          <w:lang w:eastAsia="ko-KR"/>
        </w:rPr>
        <w:t xml:space="preserve"> a</w:t>
      </w:r>
      <w:r w:rsidR="005C61BA" w:rsidRPr="00EB6DF2">
        <w:rPr>
          <w:noProof/>
          <w:lang w:eastAsia="ko-KR"/>
        </w:rPr>
        <w:t xml:space="preserve"> 10% lignin reduction,</w:t>
      </w:r>
      <w:r w:rsidR="007A5BDE" w:rsidRPr="00EB6DF2">
        <w:rPr>
          <w:noProof/>
          <w:lang w:eastAsia="ko-KR"/>
        </w:rPr>
        <w:t xml:space="preserve"> did not compromise </w:t>
      </w:r>
      <w:r w:rsidR="00EB7D32" w:rsidRPr="00EB6DF2">
        <w:rPr>
          <w:noProof/>
          <w:lang w:eastAsia="ko-KR"/>
        </w:rPr>
        <w:t>th</w:t>
      </w:r>
      <w:r w:rsidR="00F07E64" w:rsidRPr="00EB6DF2">
        <w:rPr>
          <w:noProof/>
          <w:lang w:eastAsia="ko-KR"/>
        </w:rPr>
        <w:t>e</w:t>
      </w:r>
      <w:r w:rsidR="00EB7D32" w:rsidRPr="00EB6DF2">
        <w:rPr>
          <w:noProof/>
          <w:lang w:eastAsia="ko-KR"/>
        </w:rPr>
        <w:t xml:space="preserve"> </w:t>
      </w:r>
      <w:r w:rsidR="007A5BDE" w:rsidRPr="00EB6DF2">
        <w:rPr>
          <w:noProof/>
          <w:lang w:eastAsia="ko-KR"/>
        </w:rPr>
        <w:t>plant biomas</w:t>
      </w:r>
      <w:r w:rsidR="00802899" w:rsidRPr="00EB6DF2">
        <w:rPr>
          <w:noProof/>
          <w:lang w:eastAsia="ko-KR"/>
        </w:rPr>
        <w:t>s</w:t>
      </w:r>
      <w:r w:rsidR="00EB7D32" w:rsidRPr="00EB6DF2">
        <w:rPr>
          <w:noProof/>
          <w:lang w:eastAsia="ko-KR"/>
        </w:rPr>
        <w:t xml:space="preserve"> and </w:t>
      </w:r>
      <w:r w:rsidR="007A5BDE" w:rsidRPr="00EB6DF2">
        <w:rPr>
          <w:noProof/>
          <w:lang w:eastAsia="ko-KR"/>
        </w:rPr>
        <w:t>defensive mechanism against abiotic and biotic stresses</w:t>
      </w:r>
      <w:r w:rsidR="00233DD6" w:rsidRPr="00EB6DF2">
        <w:rPr>
          <w:noProof/>
          <w:lang w:eastAsia="ko-KR"/>
        </w:rPr>
        <w:t>.</w:t>
      </w:r>
      <w:r w:rsidR="007A5BDE" w:rsidRPr="00EB6DF2">
        <w:rPr>
          <w:noProof/>
          <w:lang w:eastAsia="ko-KR"/>
        </w:rPr>
        <w:t xml:space="preserve">  </w:t>
      </w:r>
    </w:p>
    <w:p w14:paraId="2888358B" w14:textId="77777777" w:rsidR="00183E3C" w:rsidRPr="00EB6DF2" w:rsidRDefault="00183E3C" w:rsidP="0062364D">
      <w:pPr>
        <w:rPr>
          <w:noProof/>
          <w:lang w:eastAsia="ko-KR"/>
        </w:rPr>
      </w:pPr>
    </w:p>
    <w:p w14:paraId="0C7AEE37" w14:textId="6CDC8A91" w:rsidR="00183E3C" w:rsidRPr="00EB6DF2" w:rsidRDefault="00722084" w:rsidP="0062364D">
      <w:pPr>
        <w:rPr>
          <w:noProof/>
          <w:lang w:eastAsia="ko-KR"/>
        </w:rPr>
      </w:pPr>
      <w:r w:rsidRPr="00EB6DF2">
        <w:rPr>
          <w:noProof/>
          <w:lang w:eastAsia="ko-KR"/>
        </w:rPr>
        <w:t>Previous stud</w:t>
      </w:r>
      <w:r w:rsidR="00835A30" w:rsidRPr="00EB6DF2">
        <w:rPr>
          <w:noProof/>
          <w:lang w:eastAsia="ko-KR"/>
        </w:rPr>
        <w:t>ies</w:t>
      </w:r>
      <w:r w:rsidRPr="00EB6DF2">
        <w:rPr>
          <w:noProof/>
          <w:lang w:eastAsia="ko-KR"/>
        </w:rPr>
        <w:t xml:space="preserve"> </w:t>
      </w:r>
      <w:r w:rsidR="009E69C0" w:rsidRPr="00EB6DF2">
        <w:rPr>
          <w:noProof/>
          <w:lang w:eastAsia="ko-KR"/>
        </w:rPr>
        <w:t>have shown</w:t>
      </w:r>
      <w:r w:rsidRPr="00EB6DF2">
        <w:rPr>
          <w:noProof/>
          <w:lang w:eastAsia="ko-KR"/>
        </w:rPr>
        <w:t xml:space="preserve"> that transgenic tobacco lines with significantly reduced CCR expression also showed an increase of other cell wall constituents such as glucose, xylose, and wall-bound phenolic compounds (e.g., sinapic and ferulic acids). In this study, t</w:t>
      </w:r>
      <w:r w:rsidR="00E625A0" w:rsidRPr="00EB6DF2">
        <w:rPr>
          <w:noProof/>
          <w:lang w:eastAsia="ko-KR"/>
        </w:rPr>
        <w:t>he mi</w:t>
      </w:r>
      <w:r w:rsidR="00946DAC" w:rsidRPr="00EB6DF2">
        <w:rPr>
          <w:noProof/>
          <w:lang w:eastAsia="ko-KR"/>
        </w:rPr>
        <w:t xml:space="preserve">ld lignin reduction </w:t>
      </w:r>
      <w:r w:rsidR="00E625A0" w:rsidRPr="00EB6DF2">
        <w:rPr>
          <w:noProof/>
          <w:lang w:eastAsia="ko-KR"/>
        </w:rPr>
        <w:t>i</w:t>
      </w:r>
      <w:r w:rsidR="00183E3C" w:rsidRPr="00EB6DF2">
        <w:rPr>
          <w:noProof/>
          <w:lang w:eastAsia="ko-KR"/>
        </w:rPr>
        <w:t>ncrease</w:t>
      </w:r>
      <w:r w:rsidR="00E625A0" w:rsidRPr="00EB6DF2">
        <w:rPr>
          <w:noProof/>
          <w:lang w:eastAsia="ko-KR"/>
        </w:rPr>
        <w:t>d</w:t>
      </w:r>
      <w:r w:rsidR="00183E3C" w:rsidRPr="00EB6DF2">
        <w:rPr>
          <w:noProof/>
          <w:lang w:eastAsia="ko-KR"/>
        </w:rPr>
        <w:t xml:space="preserve"> </w:t>
      </w:r>
      <w:r w:rsidR="00E625A0" w:rsidRPr="00EB6DF2">
        <w:rPr>
          <w:noProof/>
          <w:lang w:eastAsia="ko-KR"/>
        </w:rPr>
        <w:t xml:space="preserve">the level of </w:t>
      </w:r>
      <w:r w:rsidR="00183E3C" w:rsidRPr="00EB6DF2">
        <w:rPr>
          <w:noProof/>
          <w:lang w:eastAsia="ko-KR"/>
        </w:rPr>
        <w:t xml:space="preserve">crystalline cellulose </w:t>
      </w:r>
      <w:r w:rsidR="00E625A0" w:rsidRPr="00EB6DF2">
        <w:rPr>
          <w:noProof/>
          <w:lang w:eastAsia="ko-KR"/>
        </w:rPr>
        <w:t>in</w:t>
      </w:r>
      <w:r w:rsidR="00361FB3" w:rsidRPr="00EB6DF2">
        <w:rPr>
          <w:noProof/>
          <w:lang w:eastAsia="ko-KR"/>
        </w:rPr>
        <w:t xml:space="preserve"> some of the</w:t>
      </w:r>
      <w:r w:rsidR="00E625A0" w:rsidRPr="00EB6DF2">
        <w:rPr>
          <w:noProof/>
          <w:lang w:eastAsia="ko-KR"/>
        </w:rPr>
        <w:t xml:space="preserve"> </w:t>
      </w:r>
      <w:r w:rsidR="00183E3C" w:rsidRPr="00EB6DF2">
        <w:rPr>
          <w:i/>
          <w:noProof/>
          <w:lang w:eastAsia="ko-KR"/>
        </w:rPr>
        <w:t>ZmCCR1</w:t>
      </w:r>
      <w:r w:rsidR="00183E3C" w:rsidRPr="00EB6DF2">
        <w:rPr>
          <w:noProof/>
          <w:lang w:eastAsia="ko-KR"/>
        </w:rPr>
        <w:t xml:space="preserve"> down-regulated maize plants</w:t>
      </w:r>
      <w:r w:rsidR="00E625A0" w:rsidRPr="00EB6DF2">
        <w:rPr>
          <w:noProof/>
          <w:lang w:eastAsia="ko-KR"/>
        </w:rPr>
        <w:t xml:space="preserve">. </w:t>
      </w:r>
      <w:r w:rsidR="000F161A" w:rsidRPr="00EB6DF2">
        <w:rPr>
          <w:noProof/>
          <w:lang w:eastAsia="ko-KR"/>
        </w:rPr>
        <w:t xml:space="preserve">Conversely, </w:t>
      </w:r>
      <w:r w:rsidR="00E625A0" w:rsidRPr="00EB6DF2">
        <w:rPr>
          <w:noProof/>
          <w:lang w:eastAsia="ko-KR"/>
        </w:rPr>
        <w:t xml:space="preserve">a cellulose compensation mechanism was also observed in </w:t>
      </w:r>
      <w:r w:rsidR="00183E3C" w:rsidRPr="00EB6DF2">
        <w:rPr>
          <w:noProof/>
          <w:lang w:eastAsia="ko-KR"/>
        </w:rPr>
        <w:t xml:space="preserve">Arabidopsis mutants </w:t>
      </w:r>
      <w:r w:rsidR="00E625A0" w:rsidRPr="00EB6DF2">
        <w:rPr>
          <w:noProof/>
          <w:lang w:eastAsia="ko-KR"/>
        </w:rPr>
        <w:t xml:space="preserve">which </w:t>
      </w:r>
      <w:r w:rsidR="00183E3C" w:rsidRPr="00EB6DF2">
        <w:rPr>
          <w:noProof/>
          <w:lang w:eastAsia="ko-KR"/>
        </w:rPr>
        <w:t xml:space="preserve">exhibited </w:t>
      </w:r>
      <w:r w:rsidR="00E625A0" w:rsidRPr="00EB6DF2">
        <w:rPr>
          <w:noProof/>
          <w:lang w:eastAsia="ko-KR"/>
        </w:rPr>
        <w:t xml:space="preserve">ectopic </w:t>
      </w:r>
      <w:r w:rsidR="00183E3C" w:rsidRPr="00EB6DF2">
        <w:rPr>
          <w:noProof/>
          <w:lang w:eastAsia="ko-KR"/>
        </w:rPr>
        <w:t>lignification</w:t>
      </w:r>
      <w:r w:rsidR="00E625A0" w:rsidRPr="00EB6DF2">
        <w:rPr>
          <w:noProof/>
          <w:lang w:eastAsia="ko-KR"/>
        </w:rPr>
        <w:t xml:space="preserve"> when cellulose synthesis genes were defective</w:t>
      </w:r>
      <w:hyperlink w:anchor="_ENREF_36" w:tooltip="Cano-Delgado, 2003 #398" w:history="1">
        <w:r w:rsidR="00A65DA9" w:rsidRPr="00EB6DF2">
          <w:rPr>
            <w:noProof/>
            <w:vertAlign w:val="superscript"/>
            <w:lang w:eastAsia="ko-KR"/>
          </w:rPr>
          <w:fldChar w:fldCharType="begin">
            <w:fldData xml:space="preserve">PEVuZE5vdGU+PENpdGU+PEF1dGhvcj5DYW5vLURlbGdhZG88L0F1dGhvcj48WWVhcj4yMDAzPC9Z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</w:fldData>
          </w:fldChar>
        </w:r>
        <w:r w:rsidR="00A65DA9" w:rsidRPr="00EB6DF2">
          <w:rPr>
            <w:noProof/>
            <w:vertAlign w:val="superscript"/>
            <w:lang w:eastAsia="ko-KR"/>
          </w:rPr>
          <w:instrText xml:space="preserve"> ADDIN EN.CITE </w:instrText>
        </w:r>
        <w:r w:rsidR="00A65DA9" w:rsidRPr="00EB6DF2">
          <w:rPr>
            <w:noProof/>
            <w:vertAlign w:val="superscript"/>
            <w:lang w:eastAsia="ko-KR"/>
          </w:rPr>
          <w:fldChar w:fldCharType="begin">
            <w:fldData xml:space="preserve">PEVuZE5vdGU+PENpdGU+PEF1dGhvcj5DYW5vLURlbGdhZG88L0F1dGhvcj48WWVhcj4yMDAzPC9Z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</w:fldData>
          </w:fldChar>
        </w:r>
        <w:r w:rsidR="00A65DA9" w:rsidRPr="00EB6DF2">
          <w:rPr>
            <w:noProof/>
            <w:vertAlign w:val="superscript"/>
            <w:lang w:eastAsia="ko-KR"/>
          </w:rPr>
          <w:instrText xml:space="preserve"> ADDIN EN.CITE.DATA </w:instrText>
        </w:r>
        <w:r w:rsidR="00A65DA9" w:rsidRPr="00EB6DF2">
          <w:rPr>
            <w:noProof/>
            <w:vertAlign w:val="superscript"/>
            <w:lang w:eastAsia="ko-KR"/>
          </w:rPr>
        </w:r>
        <w:r w:rsidR="00A65DA9" w:rsidRPr="00EB6DF2">
          <w:rPr>
            <w:noProof/>
            <w:vertAlign w:val="superscript"/>
            <w:lang w:eastAsia="ko-KR"/>
          </w:rPr>
          <w:fldChar w:fldCharType="end"/>
        </w:r>
        <w:r w:rsidR="00A65DA9" w:rsidRPr="00EB6DF2">
          <w:rPr>
            <w:noProof/>
            <w:vertAlign w:val="superscript"/>
            <w:lang w:eastAsia="ko-KR"/>
          </w:rPr>
        </w:r>
        <w:r w:rsidR="00A65DA9" w:rsidRPr="00EB6DF2">
          <w:rPr>
            <w:noProof/>
            <w:vertAlign w:val="superscript"/>
            <w:lang w:eastAsia="ko-KR"/>
          </w:rPr>
          <w:fldChar w:fldCharType="separate"/>
        </w:r>
        <w:r w:rsidR="00A65DA9" w:rsidRPr="00EB6DF2">
          <w:rPr>
            <w:noProof/>
            <w:vertAlign w:val="superscript"/>
            <w:lang w:eastAsia="ko-KR"/>
          </w:rPr>
          <w:t>36</w:t>
        </w:r>
        <w:r w:rsidR="00A65DA9" w:rsidRPr="00EB6DF2">
          <w:rPr>
            <w:noProof/>
            <w:vertAlign w:val="superscript"/>
            <w:lang w:eastAsia="ko-KR"/>
          </w:rPr>
          <w:fldChar w:fldCharType="end"/>
        </w:r>
      </w:hyperlink>
      <w:r w:rsidR="00183E3C" w:rsidRPr="00EB6DF2">
        <w:rPr>
          <w:noProof/>
          <w:lang w:eastAsia="ko-KR"/>
        </w:rPr>
        <w:t xml:space="preserve">. </w:t>
      </w:r>
      <w:r w:rsidR="00CE7DCB" w:rsidRPr="00EB6DF2">
        <w:rPr>
          <w:noProof/>
          <w:lang w:eastAsia="ko-KR"/>
        </w:rPr>
        <w:t>T</w:t>
      </w:r>
      <w:r w:rsidR="00D95E56" w:rsidRPr="00EB6DF2">
        <w:rPr>
          <w:noProof/>
          <w:lang w:eastAsia="ko-KR"/>
        </w:rPr>
        <w:t>he quantitative or qualitative cha</w:t>
      </w:r>
      <w:r w:rsidR="00BE0E5B" w:rsidRPr="00EB6DF2">
        <w:rPr>
          <w:noProof/>
          <w:lang w:eastAsia="ko-KR"/>
        </w:rPr>
        <w:t>n</w:t>
      </w:r>
      <w:r w:rsidR="00D95E56" w:rsidRPr="00EB6DF2">
        <w:rPr>
          <w:noProof/>
          <w:lang w:eastAsia="ko-KR"/>
        </w:rPr>
        <w:t>g</w:t>
      </w:r>
      <w:r w:rsidR="00BE0E5B" w:rsidRPr="00EB6DF2">
        <w:rPr>
          <w:noProof/>
          <w:lang w:eastAsia="ko-KR"/>
        </w:rPr>
        <w:t>e</w:t>
      </w:r>
      <w:r w:rsidR="00D95E56" w:rsidRPr="00EB6DF2">
        <w:rPr>
          <w:noProof/>
          <w:lang w:eastAsia="ko-KR"/>
        </w:rPr>
        <w:t>s of one cell wall carbohydrate component induce</w:t>
      </w:r>
      <w:r w:rsidR="00835A30" w:rsidRPr="00EB6DF2">
        <w:rPr>
          <w:noProof/>
          <w:lang w:eastAsia="ko-KR"/>
        </w:rPr>
        <w:t>s</w:t>
      </w:r>
      <w:r w:rsidR="00D95E56" w:rsidRPr="00EB6DF2">
        <w:rPr>
          <w:noProof/>
          <w:lang w:eastAsia="ko-KR"/>
        </w:rPr>
        <w:t xml:space="preserve"> the alternation of other components</w:t>
      </w:r>
      <w:hyperlink w:anchor="_ENREF_37" w:tooltip="Boudet, 2003 #2171" w:history="1">
        <w:r w:rsidR="00A65DA9" w:rsidRPr="00EB6DF2">
          <w:rPr>
            <w:noProof/>
            <w:lang w:eastAsia="ko-KR"/>
          </w:rPr>
          <w:fldChar w:fldCharType="begin">
            <w:fldData xml:space="preserve">PEVuZE5vdGU+PENpdGU+PEF1dGhvcj5Cb3VkZXQ8L0F1dGhvcj48WWVhcj4yMDAzPC9ZZWFyPjxS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</w:fldData>
          </w:fldChar>
        </w:r>
        <w:r w:rsidR="00A65DA9" w:rsidRPr="00EB6DF2">
          <w:rPr>
            <w:noProof/>
            <w:lang w:eastAsia="ko-KR"/>
          </w:rPr>
          <w:instrText xml:space="preserve"> ADDIN EN.CITE </w:instrText>
        </w:r>
        <w:r w:rsidR="00A65DA9" w:rsidRPr="00EB6DF2">
          <w:rPr>
            <w:noProof/>
            <w:lang w:eastAsia="ko-KR"/>
          </w:rPr>
          <w:fldChar w:fldCharType="begin">
            <w:fldData xml:space="preserve">PEVuZE5vdGU+PENpdGU+PEF1dGhvcj5Cb3VkZXQ8L0F1dGhvcj48WWVhcj4yMDAzPC9ZZWFyPjxS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</w:fldData>
          </w:fldChar>
        </w:r>
        <w:r w:rsidR="00A65DA9" w:rsidRPr="00EB6DF2">
          <w:rPr>
            <w:noProof/>
            <w:lang w:eastAsia="ko-KR"/>
          </w:rPr>
          <w:instrText xml:space="preserve"> ADDIN EN.CITE.DATA </w:instrText>
        </w:r>
        <w:r w:rsidR="00A65DA9" w:rsidRPr="00EB6DF2">
          <w:rPr>
            <w:noProof/>
            <w:lang w:eastAsia="ko-KR"/>
          </w:rPr>
        </w:r>
        <w:r w:rsidR="00A65DA9" w:rsidRPr="00EB6DF2">
          <w:rPr>
            <w:noProof/>
            <w:lang w:eastAsia="ko-KR"/>
          </w:rPr>
          <w:fldChar w:fldCharType="end"/>
        </w:r>
        <w:r w:rsidR="00A65DA9" w:rsidRPr="00EB6DF2">
          <w:rPr>
            <w:noProof/>
            <w:lang w:eastAsia="ko-KR"/>
          </w:rPr>
        </w:r>
        <w:r w:rsidR="00A65DA9" w:rsidRPr="00EB6DF2">
          <w:rPr>
            <w:noProof/>
            <w:lang w:eastAsia="ko-KR"/>
          </w:rPr>
          <w:fldChar w:fldCharType="separate"/>
        </w:r>
        <w:r w:rsidR="00A65DA9" w:rsidRPr="00EB6DF2">
          <w:rPr>
            <w:noProof/>
            <w:vertAlign w:val="superscript"/>
            <w:lang w:eastAsia="ko-KR"/>
          </w:rPr>
          <w:t>37</w:t>
        </w:r>
        <w:r w:rsidR="00A65DA9" w:rsidRPr="00EB6DF2">
          <w:rPr>
            <w:noProof/>
            <w:lang w:eastAsia="ko-KR"/>
          </w:rPr>
          <w:fldChar w:fldCharType="end"/>
        </w:r>
      </w:hyperlink>
      <w:r w:rsidR="00D95E56" w:rsidRPr="00EB6DF2">
        <w:rPr>
          <w:noProof/>
          <w:lang w:eastAsia="ko-KR"/>
        </w:rPr>
        <w:t>.</w:t>
      </w:r>
      <w:r w:rsidR="00CE7DCB" w:rsidRPr="00EB6DF2">
        <w:rPr>
          <w:noProof/>
          <w:lang w:eastAsia="ko-KR"/>
        </w:rPr>
        <w:t xml:space="preserve"> </w:t>
      </w:r>
      <w:r w:rsidR="00835A30" w:rsidRPr="00EB6DF2">
        <w:rPr>
          <w:noProof/>
          <w:lang w:eastAsia="ko-KR"/>
        </w:rPr>
        <w:t>S</w:t>
      </w:r>
      <w:r w:rsidR="00530870" w:rsidRPr="00EB6DF2">
        <w:rPr>
          <w:noProof/>
          <w:lang w:eastAsia="ko-KR"/>
        </w:rPr>
        <w:t xml:space="preserve">uch compensation </w:t>
      </w:r>
      <w:r w:rsidR="00CE7DCB" w:rsidRPr="00EB6DF2">
        <w:rPr>
          <w:noProof/>
          <w:lang w:eastAsia="ko-KR"/>
        </w:rPr>
        <w:t>mechansim</w:t>
      </w:r>
      <w:r w:rsidR="000F161A" w:rsidRPr="00EB6DF2">
        <w:rPr>
          <w:noProof/>
          <w:lang w:eastAsia="ko-KR"/>
        </w:rPr>
        <w:t>s are important to maintan the homeo</w:t>
      </w:r>
      <w:r w:rsidR="00CE7DCB" w:rsidRPr="00EB6DF2">
        <w:rPr>
          <w:noProof/>
          <w:lang w:eastAsia="ko-KR"/>
        </w:rPr>
        <w:t xml:space="preserve">stasis </w:t>
      </w:r>
      <w:r w:rsidR="000F161A" w:rsidRPr="00EB6DF2">
        <w:rPr>
          <w:noProof/>
          <w:lang w:eastAsia="ko-KR"/>
        </w:rPr>
        <w:t xml:space="preserve">of </w:t>
      </w:r>
      <w:r w:rsidR="00CE7DCB" w:rsidRPr="00EB6DF2">
        <w:rPr>
          <w:noProof/>
          <w:lang w:eastAsia="ko-KR"/>
        </w:rPr>
        <w:t xml:space="preserve">plant </w:t>
      </w:r>
      <w:r w:rsidR="000F161A" w:rsidRPr="00EB6DF2">
        <w:rPr>
          <w:noProof/>
          <w:lang w:eastAsia="ko-KR"/>
        </w:rPr>
        <w:t>vascular sys</w:t>
      </w:r>
      <w:r w:rsidR="00835A30" w:rsidRPr="00EB6DF2">
        <w:rPr>
          <w:noProof/>
          <w:lang w:eastAsia="ko-KR"/>
        </w:rPr>
        <w:t>t</w:t>
      </w:r>
      <w:r w:rsidR="000F161A" w:rsidRPr="00EB6DF2">
        <w:rPr>
          <w:noProof/>
          <w:lang w:eastAsia="ko-KR"/>
        </w:rPr>
        <w:t>ems</w:t>
      </w:r>
      <w:r w:rsidR="00CE7DCB" w:rsidRPr="00EB6DF2">
        <w:rPr>
          <w:noProof/>
          <w:lang w:eastAsia="ko-KR"/>
        </w:rPr>
        <w:t xml:space="preserve">. </w:t>
      </w:r>
      <w:r w:rsidR="00233DD6" w:rsidRPr="00EB6DF2">
        <w:rPr>
          <w:noProof/>
          <w:lang w:eastAsia="ko-KR"/>
        </w:rPr>
        <w:t>However</w:t>
      </w:r>
      <w:r w:rsidR="00CE7DCB" w:rsidRPr="00EB6DF2">
        <w:rPr>
          <w:noProof/>
          <w:lang w:eastAsia="ko-KR"/>
        </w:rPr>
        <w:t>, in this study,</w:t>
      </w:r>
      <w:r w:rsidR="00233DD6" w:rsidRPr="00EB6DF2">
        <w:rPr>
          <w:noProof/>
          <w:lang w:eastAsia="ko-KR"/>
        </w:rPr>
        <w:t xml:space="preserve"> hemicelluloses showed no </w:t>
      </w:r>
      <w:r w:rsidR="00183E3C" w:rsidRPr="00EB6DF2">
        <w:rPr>
          <w:noProof/>
          <w:lang w:eastAsia="ko-KR"/>
        </w:rPr>
        <w:t xml:space="preserve">statistically significant changes </w:t>
      </w:r>
      <w:r w:rsidR="00233DD6" w:rsidRPr="00EB6DF2">
        <w:rPr>
          <w:noProof/>
          <w:lang w:eastAsia="ko-KR"/>
        </w:rPr>
        <w:t xml:space="preserve">in </w:t>
      </w:r>
      <w:r w:rsidR="00CE7DCB" w:rsidRPr="00EB6DF2">
        <w:rPr>
          <w:i/>
          <w:noProof/>
          <w:lang w:eastAsia="ko-KR"/>
        </w:rPr>
        <w:t>Zm</w:t>
      </w:r>
      <w:r w:rsidR="00233DD6" w:rsidRPr="00EB6DF2">
        <w:rPr>
          <w:i/>
          <w:noProof/>
          <w:lang w:eastAsia="ko-KR"/>
        </w:rPr>
        <w:t>CCR1</w:t>
      </w:r>
      <w:r w:rsidR="00233DD6" w:rsidRPr="00EB6DF2">
        <w:rPr>
          <w:noProof/>
          <w:lang w:eastAsia="ko-KR"/>
        </w:rPr>
        <w:t xml:space="preserve"> </w:t>
      </w:r>
      <w:r w:rsidR="00835A30" w:rsidRPr="00EB6DF2">
        <w:rPr>
          <w:noProof/>
          <w:lang w:eastAsia="ko-KR"/>
        </w:rPr>
        <w:t>d</w:t>
      </w:r>
      <w:r w:rsidR="00233DD6" w:rsidRPr="00EB6DF2">
        <w:rPr>
          <w:noProof/>
          <w:lang w:eastAsia="ko-KR"/>
        </w:rPr>
        <w:t>own-re</w:t>
      </w:r>
      <w:r w:rsidR="00802899" w:rsidRPr="00EB6DF2">
        <w:rPr>
          <w:noProof/>
          <w:lang w:eastAsia="ko-KR"/>
        </w:rPr>
        <w:t>g</w:t>
      </w:r>
      <w:r w:rsidR="00233DD6" w:rsidRPr="00EB6DF2">
        <w:rPr>
          <w:noProof/>
          <w:lang w:eastAsia="ko-KR"/>
        </w:rPr>
        <w:t>ula</w:t>
      </w:r>
      <w:r w:rsidR="00802899" w:rsidRPr="00EB6DF2">
        <w:rPr>
          <w:noProof/>
          <w:lang w:eastAsia="ko-KR"/>
        </w:rPr>
        <w:t>t</w:t>
      </w:r>
      <w:r w:rsidR="00233DD6" w:rsidRPr="00EB6DF2">
        <w:rPr>
          <w:noProof/>
          <w:lang w:eastAsia="ko-KR"/>
        </w:rPr>
        <w:t>ed mutant lines</w:t>
      </w:r>
      <w:r w:rsidR="00183E3C" w:rsidRPr="00EB6DF2">
        <w:rPr>
          <w:noProof/>
          <w:lang w:eastAsia="ko-KR"/>
        </w:rPr>
        <w:t>. This result may be because</w:t>
      </w:r>
      <w:r w:rsidR="00835A30" w:rsidRPr="00EB6DF2">
        <w:rPr>
          <w:noProof/>
          <w:lang w:eastAsia="ko-KR"/>
        </w:rPr>
        <w:t xml:space="preserve"> </w:t>
      </w:r>
      <w:r w:rsidR="00183E3C" w:rsidRPr="00EB6DF2">
        <w:rPr>
          <w:noProof/>
          <w:lang w:eastAsia="ko-KR"/>
        </w:rPr>
        <w:t xml:space="preserve">the </w:t>
      </w:r>
      <w:r w:rsidR="00802899" w:rsidRPr="00EB6DF2">
        <w:rPr>
          <w:noProof/>
          <w:lang w:eastAsia="ko-KR"/>
        </w:rPr>
        <w:t xml:space="preserve">observed </w:t>
      </w:r>
      <w:r w:rsidR="00183E3C" w:rsidRPr="00EB6DF2">
        <w:rPr>
          <w:noProof/>
          <w:lang w:eastAsia="ko-KR"/>
        </w:rPr>
        <w:t>lignin reduction was not sufficient to trigger additional hemicellulose synthesis.</w:t>
      </w:r>
    </w:p>
    <w:p w14:paraId="631169DA" w14:textId="77777777" w:rsidR="00183E3C" w:rsidRPr="00EB6DF2" w:rsidRDefault="00183E3C" w:rsidP="0062364D">
      <w:pPr>
        <w:rPr>
          <w:noProof/>
          <w:lang w:eastAsia="ko-KR"/>
        </w:rPr>
      </w:pPr>
    </w:p>
    <w:p w14:paraId="2E16C10A" w14:textId="003A1A78" w:rsidR="00183E3C" w:rsidRPr="00EB6DF2" w:rsidRDefault="00183E3C" w:rsidP="0062364D">
      <w:pPr>
        <w:rPr>
          <w:noProof/>
          <w:lang w:eastAsia="ko-KR"/>
        </w:rPr>
      </w:pPr>
      <w:r w:rsidRPr="00EB6DF2">
        <w:rPr>
          <w:noProof/>
          <w:lang w:eastAsia="ko-KR"/>
        </w:rPr>
        <w:t xml:space="preserve">The decreased level of lignin and the increased crystalline cellulose level </w:t>
      </w:r>
      <w:r w:rsidR="00CE7DCB" w:rsidRPr="00EB6DF2">
        <w:rPr>
          <w:noProof/>
          <w:lang w:eastAsia="ko-KR"/>
        </w:rPr>
        <w:t>would be</w:t>
      </w:r>
      <w:r w:rsidR="00802899" w:rsidRPr="00EB6DF2">
        <w:rPr>
          <w:noProof/>
          <w:lang w:eastAsia="ko-KR"/>
        </w:rPr>
        <w:t xml:space="preserve"> doubly</w:t>
      </w:r>
      <w:r w:rsidR="00CE7DCB" w:rsidRPr="00EB6DF2">
        <w:rPr>
          <w:noProof/>
          <w:lang w:eastAsia="ko-KR"/>
        </w:rPr>
        <w:t xml:space="preserve"> beneficial </w:t>
      </w:r>
      <w:r w:rsidRPr="00EB6DF2">
        <w:rPr>
          <w:noProof/>
          <w:lang w:eastAsia="ko-KR"/>
        </w:rPr>
        <w:t>for biofuel production</w:t>
      </w:r>
      <w:r w:rsidR="00802899" w:rsidRPr="00EB6DF2">
        <w:rPr>
          <w:noProof/>
          <w:lang w:eastAsia="ko-KR"/>
        </w:rPr>
        <w:t>.</w:t>
      </w:r>
      <w:r w:rsidR="00CE7DCB" w:rsidRPr="00EB6DF2">
        <w:rPr>
          <w:noProof/>
          <w:lang w:eastAsia="ko-KR"/>
        </w:rPr>
        <w:t xml:space="preserve"> </w:t>
      </w:r>
      <w:r w:rsidR="00802899" w:rsidRPr="00EB6DF2">
        <w:rPr>
          <w:noProof/>
          <w:lang w:eastAsia="ko-KR"/>
        </w:rPr>
        <w:t>T</w:t>
      </w:r>
      <w:r w:rsidR="00CE7DCB" w:rsidRPr="00EB6DF2">
        <w:rPr>
          <w:noProof/>
          <w:lang w:eastAsia="ko-KR"/>
        </w:rPr>
        <w:t>he l</w:t>
      </w:r>
      <w:r w:rsidR="00835A30" w:rsidRPr="00EB6DF2">
        <w:rPr>
          <w:noProof/>
          <w:lang w:eastAsia="ko-KR"/>
        </w:rPr>
        <w:t>ower</w:t>
      </w:r>
      <w:r w:rsidR="00CE7DCB" w:rsidRPr="00EB6DF2">
        <w:rPr>
          <w:noProof/>
          <w:lang w:eastAsia="ko-KR"/>
        </w:rPr>
        <w:t xml:space="preserve"> lignin </w:t>
      </w:r>
      <w:r w:rsidR="00103C24" w:rsidRPr="00EB6DF2">
        <w:rPr>
          <w:noProof/>
          <w:lang w:eastAsia="ko-KR"/>
        </w:rPr>
        <w:t xml:space="preserve">contents </w:t>
      </w:r>
      <w:r w:rsidR="00ED0D0B" w:rsidRPr="00EB6DF2">
        <w:rPr>
          <w:noProof/>
          <w:lang w:eastAsia="ko-KR"/>
        </w:rPr>
        <w:t xml:space="preserve">would </w:t>
      </w:r>
      <w:r w:rsidR="00CE7DCB" w:rsidRPr="00EB6DF2">
        <w:rPr>
          <w:noProof/>
          <w:lang w:eastAsia="ko-KR"/>
        </w:rPr>
        <w:t xml:space="preserve">require </w:t>
      </w:r>
      <w:r w:rsidR="00361FB3" w:rsidRPr="00EB6DF2">
        <w:rPr>
          <w:noProof/>
          <w:lang w:eastAsia="ko-KR"/>
        </w:rPr>
        <w:t xml:space="preserve">fewer </w:t>
      </w:r>
      <w:r w:rsidR="00CE7DCB" w:rsidRPr="00EB6DF2">
        <w:rPr>
          <w:noProof/>
          <w:lang w:eastAsia="ko-KR"/>
        </w:rPr>
        <w:t xml:space="preserve">inputs </w:t>
      </w:r>
      <w:r w:rsidR="00484FDE" w:rsidRPr="00EB6DF2">
        <w:rPr>
          <w:noProof/>
          <w:lang w:eastAsia="ko-KR"/>
        </w:rPr>
        <w:t>(e.g., H</w:t>
      </w:r>
      <w:r w:rsidR="00484FDE" w:rsidRPr="00EB6DF2">
        <w:rPr>
          <w:noProof/>
          <w:vertAlign w:val="subscript"/>
          <w:lang w:eastAsia="ko-KR"/>
        </w:rPr>
        <w:t>2</w:t>
      </w:r>
      <w:r w:rsidR="00484FDE" w:rsidRPr="00EB6DF2">
        <w:rPr>
          <w:noProof/>
          <w:lang w:eastAsia="ko-KR"/>
        </w:rPr>
        <w:t>SO</w:t>
      </w:r>
      <w:r w:rsidR="00484FDE" w:rsidRPr="00EB6DF2">
        <w:rPr>
          <w:noProof/>
          <w:vertAlign w:val="subscript"/>
          <w:lang w:eastAsia="ko-KR"/>
        </w:rPr>
        <w:t>4</w:t>
      </w:r>
      <w:r w:rsidR="00484FDE" w:rsidRPr="00EB6DF2">
        <w:rPr>
          <w:noProof/>
          <w:lang w:eastAsia="ko-KR"/>
        </w:rPr>
        <w:t xml:space="preserve">, cellulases, etc.) </w:t>
      </w:r>
      <w:r w:rsidR="00361FB3" w:rsidRPr="00EB6DF2">
        <w:rPr>
          <w:noProof/>
          <w:lang w:eastAsia="ko-KR"/>
        </w:rPr>
        <w:t>during processing</w:t>
      </w:r>
      <w:r w:rsidR="00ED0D0B" w:rsidRPr="00EB6DF2">
        <w:rPr>
          <w:noProof/>
          <w:lang w:eastAsia="ko-KR"/>
        </w:rPr>
        <w:t xml:space="preserve"> and facilita</w:t>
      </w:r>
      <w:r w:rsidR="00361FB3" w:rsidRPr="00EB6DF2">
        <w:rPr>
          <w:noProof/>
          <w:lang w:eastAsia="ko-KR"/>
        </w:rPr>
        <w:t>te</w:t>
      </w:r>
      <w:r w:rsidR="00ED0D0B" w:rsidRPr="00EB6DF2">
        <w:rPr>
          <w:noProof/>
          <w:lang w:eastAsia="ko-KR"/>
        </w:rPr>
        <w:t xml:space="preserve"> the b</w:t>
      </w:r>
      <w:r w:rsidR="00ED3781" w:rsidRPr="00EB6DF2">
        <w:rPr>
          <w:noProof/>
          <w:lang w:eastAsia="ko-KR"/>
        </w:rPr>
        <w:t xml:space="preserve">iomass </w:t>
      </w:r>
      <w:r w:rsidR="00CE7DCB" w:rsidRPr="00EB6DF2">
        <w:rPr>
          <w:noProof/>
          <w:lang w:eastAsia="ko-KR"/>
        </w:rPr>
        <w:t xml:space="preserve">conversion </w:t>
      </w:r>
      <w:r w:rsidR="00484FDE" w:rsidRPr="00EB6DF2">
        <w:rPr>
          <w:noProof/>
          <w:lang w:eastAsia="ko-KR"/>
        </w:rPr>
        <w:t>process.</w:t>
      </w:r>
      <w:r w:rsidRPr="00EB6DF2">
        <w:rPr>
          <w:noProof/>
          <w:lang w:eastAsia="ko-KR"/>
        </w:rPr>
        <w:t xml:space="preserve"> </w:t>
      </w:r>
      <w:r w:rsidR="00B5749E" w:rsidRPr="00EB6DF2">
        <w:rPr>
          <w:noProof/>
          <w:lang w:eastAsia="ko-KR"/>
        </w:rPr>
        <w:t>T</w:t>
      </w:r>
      <w:r w:rsidR="00CE7DCB" w:rsidRPr="00EB6DF2">
        <w:rPr>
          <w:noProof/>
          <w:lang w:eastAsia="ko-KR"/>
        </w:rPr>
        <w:t xml:space="preserve">he </w:t>
      </w:r>
      <w:r w:rsidR="00835A30" w:rsidRPr="00EB6DF2">
        <w:rPr>
          <w:noProof/>
          <w:lang w:eastAsia="ko-KR"/>
        </w:rPr>
        <w:t>extra</w:t>
      </w:r>
      <w:r w:rsidR="00CE7DCB" w:rsidRPr="00EB6DF2">
        <w:rPr>
          <w:noProof/>
          <w:lang w:eastAsia="ko-KR"/>
        </w:rPr>
        <w:t xml:space="preserve"> cellulose m</w:t>
      </w:r>
      <w:r w:rsidR="00484FDE" w:rsidRPr="00EB6DF2">
        <w:rPr>
          <w:noProof/>
          <w:lang w:eastAsia="ko-KR"/>
        </w:rPr>
        <w:t xml:space="preserve">ay increase the yield of fermentable sugars. </w:t>
      </w:r>
      <w:r w:rsidR="00835A30" w:rsidRPr="00EB6DF2">
        <w:rPr>
          <w:noProof/>
          <w:lang w:eastAsia="ko-KR"/>
        </w:rPr>
        <w:t xml:space="preserve">The genetic manipulation of </w:t>
      </w:r>
      <w:r w:rsidR="00394F5C" w:rsidRPr="00EB6DF2">
        <w:rPr>
          <w:i/>
          <w:noProof/>
          <w:lang w:eastAsia="ko-KR"/>
        </w:rPr>
        <w:t>Zm</w:t>
      </w:r>
      <w:r w:rsidR="00835A30" w:rsidRPr="00EB6DF2">
        <w:rPr>
          <w:i/>
          <w:noProof/>
          <w:lang w:eastAsia="ko-KR"/>
        </w:rPr>
        <w:t>CCR</w:t>
      </w:r>
      <w:r w:rsidR="00394F5C" w:rsidRPr="00EB6DF2">
        <w:rPr>
          <w:i/>
          <w:noProof/>
          <w:lang w:eastAsia="ko-KR"/>
        </w:rPr>
        <w:t>1</w:t>
      </w:r>
      <w:r w:rsidR="00835A30" w:rsidRPr="00EB6DF2">
        <w:rPr>
          <w:noProof/>
          <w:lang w:eastAsia="ko-KR"/>
        </w:rPr>
        <w:t xml:space="preserve"> detailed in this study can</w:t>
      </w:r>
      <w:r w:rsidR="00410129" w:rsidRPr="00EB6DF2">
        <w:rPr>
          <w:noProof/>
          <w:lang w:eastAsia="ko-KR"/>
        </w:rPr>
        <w:t xml:space="preserve"> be implemented to help</w:t>
      </w:r>
      <w:r w:rsidR="00ED3781" w:rsidRPr="00EB6DF2">
        <w:rPr>
          <w:noProof/>
          <w:lang w:eastAsia="ko-KR"/>
        </w:rPr>
        <w:t xml:space="preserve"> </w:t>
      </w:r>
      <w:r w:rsidR="0023652A" w:rsidRPr="00EB6DF2">
        <w:rPr>
          <w:noProof/>
          <w:lang w:eastAsia="ko-KR"/>
        </w:rPr>
        <w:t xml:space="preserve">make lignocelluosic bimoass </w:t>
      </w:r>
      <w:r w:rsidR="00ED3781" w:rsidRPr="00EB6DF2">
        <w:rPr>
          <w:noProof/>
          <w:lang w:eastAsia="ko-KR"/>
        </w:rPr>
        <w:t>dervied</w:t>
      </w:r>
      <w:r w:rsidR="0023652A" w:rsidRPr="00EB6DF2">
        <w:rPr>
          <w:noProof/>
          <w:lang w:eastAsia="ko-KR"/>
        </w:rPr>
        <w:t xml:space="preserve"> b</w:t>
      </w:r>
      <w:r w:rsidRPr="00EB6DF2">
        <w:rPr>
          <w:noProof/>
          <w:lang w:eastAsia="ko-KR"/>
        </w:rPr>
        <w:t>io</w:t>
      </w:r>
      <w:r w:rsidR="00ED3781" w:rsidRPr="00EB6DF2">
        <w:rPr>
          <w:noProof/>
          <w:lang w:eastAsia="ko-KR"/>
        </w:rPr>
        <w:t xml:space="preserve">ethanol </w:t>
      </w:r>
      <w:r w:rsidRPr="00EB6DF2">
        <w:rPr>
          <w:noProof/>
          <w:lang w:eastAsia="ko-KR"/>
        </w:rPr>
        <w:t xml:space="preserve">more commercially competitive. </w:t>
      </w:r>
    </w:p>
    <w:p w14:paraId="39F8653D" w14:textId="77777777" w:rsidR="00183E3C" w:rsidRPr="00EB6DF2" w:rsidRDefault="00183E3C" w:rsidP="0062364D">
      <w:pPr>
        <w:rPr>
          <w:noProof/>
          <w:lang w:eastAsia="ko-KR"/>
        </w:rPr>
      </w:pPr>
    </w:p>
    <w:p w14:paraId="0950AF61" w14:textId="77777777" w:rsidR="00183E3C" w:rsidRPr="00EB6DF2" w:rsidRDefault="003E2EF5" w:rsidP="0062364D">
      <w:pPr>
        <w:rPr>
          <w:b/>
          <w:noProof/>
          <w:lang w:eastAsia="ko-KR"/>
        </w:rPr>
      </w:pPr>
      <w:r w:rsidRPr="00EB6DF2">
        <w:rPr>
          <w:b/>
          <w:noProof/>
          <w:lang w:eastAsia="ko-KR"/>
        </w:rPr>
        <w:t>Acknowledgements</w:t>
      </w:r>
    </w:p>
    <w:p w14:paraId="7764C406" w14:textId="77777777" w:rsidR="00183E3C" w:rsidRPr="00EB6DF2" w:rsidRDefault="00183E3C" w:rsidP="0062364D">
      <w:pPr>
        <w:rPr>
          <w:noProof/>
          <w:lang w:eastAsia="ko-KR"/>
        </w:rPr>
      </w:pPr>
    </w:p>
    <w:p w14:paraId="6FC10553" w14:textId="77777777" w:rsidR="003E2EF5" w:rsidRPr="00EB6DF2" w:rsidRDefault="00183E3C" w:rsidP="0062364D">
      <w:pPr>
        <w:rPr>
          <w:noProof/>
          <w:lang w:eastAsia="ko-KR"/>
        </w:rPr>
      </w:pPr>
      <w:r w:rsidRPr="00EB6DF2">
        <w:rPr>
          <w:noProof/>
          <w:lang w:eastAsia="ko-KR"/>
        </w:rPr>
        <w:t xml:space="preserve">The microscopic imaging was conducted via the services of the Michigan State University Center for Advanced Microscopy. Maize callus was </w:t>
      </w:r>
      <w:r w:rsidR="00C56D56" w:rsidRPr="00EB6DF2">
        <w:rPr>
          <w:rFonts w:eastAsia="SimSun" w:hint="eastAsia"/>
          <w:noProof/>
          <w:lang w:eastAsia="zh-CN"/>
        </w:rPr>
        <w:t xml:space="preserve">purchased </w:t>
      </w:r>
      <w:r w:rsidRPr="00EB6DF2">
        <w:rPr>
          <w:noProof/>
          <w:lang w:eastAsia="ko-KR"/>
        </w:rPr>
        <w:t xml:space="preserve">from the Maize Transformation Center of Iowa State University. The authors would like to thank Jeffrey R. Weatherhead of the MSU Plant Research Laboratory for his technical assistance on the carbohydrate analysis. This research was generously funded by the </w:t>
      </w:r>
      <w:r w:rsidR="003A310E" w:rsidRPr="00EB6DF2">
        <w:rPr>
          <w:noProof/>
          <w:lang w:eastAsia="ko-KR"/>
        </w:rPr>
        <w:t xml:space="preserve">Corn </w:t>
      </w:r>
      <w:r w:rsidRPr="00EB6DF2">
        <w:rPr>
          <w:noProof/>
          <w:lang w:eastAsia="ko-KR"/>
        </w:rPr>
        <w:t xml:space="preserve">Marketing Program of Michigan (CMPM) and the Consortium for Plant Biotechnology Research (CPBR). </w:t>
      </w:r>
    </w:p>
    <w:p w14:paraId="5AF637C3" w14:textId="77777777" w:rsidR="003E2EF5" w:rsidRPr="00EB6DF2" w:rsidRDefault="003E2EF5" w:rsidP="0062364D"/>
    <w:p w14:paraId="32C6225C" w14:textId="77777777" w:rsidR="003E2EF5" w:rsidRPr="00EB6DF2" w:rsidRDefault="003E2EF5" w:rsidP="0062364D">
      <w:pPr>
        <w:rPr>
          <w:b/>
        </w:rPr>
      </w:pPr>
      <w:r w:rsidRPr="00EB6DF2">
        <w:rPr>
          <w:b/>
        </w:rPr>
        <w:t>Disclosures</w:t>
      </w:r>
    </w:p>
    <w:p w14:paraId="7620FA30" w14:textId="77777777" w:rsidR="003E2EF5" w:rsidRPr="00EB6DF2" w:rsidRDefault="003E2EF5" w:rsidP="0062364D">
      <w:pPr>
        <w:rPr>
          <w:b/>
        </w:rPr>
      </w:pPr>
    </w:p>
    <w:p w14:paraId="6A2AEA50" w14:textId="77777777" w:rsidR="003E2EF5" w:rsidRPr="00EB6DF2" w:rsidRDefault="003475DE" w:rsidP="0062364D">
      <w:r w:rsidRPr="00EB6DF2">
        <w:t>No conflicts of interest declared.</w:t>
      </w:r>
    </w:p>
    <w:p w14:paraId="0B6BE80A" w14:textId="77777777" w:rsidR="003E2EF5" w:rsidRPr="00EB6DF2" w:rsidRDefault="003E2EF5" w:rsidP="0062364D"/>
    <w:p w14:paraId="45B18D77" w14:textId="77777777" w:rsidR="003E2EF5" w:rsidRPr="00EB6DF2" w:rsidRDefault="003E2EF5" w:rsidP="0062364D">
      <w:pPr>
        <w:rPr>
          <w:b/>
        </w:rPr>
      </w:pPr>
      <w:r w:rsidRPr="00EB6DF2">
        <w:rPr>
          <w:b/>
        </w:rPr>
        <w:t>Table of Specific Reagents / Equipment</w:t>
      </w:r>
    </w:p>
    <w:p w14:paraId="478CF329" w14:textId="77777777" w:rsidR="003E2EF5" w:rsidRPr="00EB6DF2" w:rsidRDefault="003E2EF5" w:rsidP="0062364D">
      <w:pPr>
        <w:rPr>
          <w:b/>
        </w:rPr>
      </w:pPr>
    </w:p>
    <w:p w14:paraId="05593913" w14:textId="77777777" w:rsidR="003E2EF5" w:rsidRPr="00EB6DF2" w:rsidRDefault="00626633" w:rsidP="0062364D">
      <w:r w:rsidRPr="00EB6DF2">
        <w:t>For brightfield microscopy, t</w:t>
      </w:r>
      <w:r w:rsidR="003475DE" w:rsidRPr="00EB6DF2">
        <w:t>he images were recorded using a Zeiss (Jena, Germany) PASCAL confocal laser scanning microscope with a 488-nm excitation mirror, a 560-nm emission filter, and a 505 to 530-nm emission filter. Image analysis was performed using Laser scanning microscope PASCAL LSM version 3.0 SP3 software.</w:t>
      </w:r>
    </w:p>
    <w:p w14:paraId="4AEF44D3" w14:textId="77777777" w:rsidR="003E2EF5" w:rsidRPr="00EB6DF2" w:rsidRDefault="003E2EF5" w:rsidP="0062364D"/>
    <w:p w14:paraId="007ED3EC" w14:textId="77777777" w:rsidR="008E17FB" w:rsidRDefault="008E17FB" w:rsidP="0062364D">
      <w:pPr>
        <w:rPr>
          <w:b/>
        </w:rPr>
      </w:pPr>
    </w:p>
    <w:p w14:paraId="4B3A6DC4" w14:textId="77777777" w:rsidR="008E17FB" w:rsidRDefault="008E17FB" w:rsidP="0062364D">
      <w:pPr>
        <w:rPr>
          <w:b/>
        </w:rPr>
      </w:pPr>
    </w:p>
    <w:p w14:paraId="791E3270" w14:textId="77777777" w:rsidR="008E17FB" w:rsidRDefault="008E17FB" w:rsidP="0062364D">
      <w:pPr>
        <w:rPr>
          <w:b/>
        </w:rPr>
      </w:pPr>
    </w:p>
    <w:p w14:paraId="79CC24AF" w14:textId="77777777" w:rsidR="008E17FB" w:rsidRDefault="008E17FB" w:rsidP="0062364D">
      <w:pPr>
        <w:rPr>
          <w:b/>
        </w:rPr>
      </w:pPr>
    </w:p>
    <w:p w14:paraId="33DE1342" w14:textId="77777777" w:rsidR="008E17FB" w:rsidRDefault="008E17FB" w:rsidP="0062364D">
      <w:pPr>
        <w:rPr>
          <w:b/>
        </w:rPr>
      </w:pPr>
    </w:p>
    <w:p w14:paraId="583031F6" w14:textId="77777777" w:rsidR="003E2EF5" w:rsidRPr="00EB6DF2" w:rsidRDefault="00A1163C" w:rsidP="0062364D">
      <w:r w:rsidRPr="00EB6DF2">
        <w:rPr>
          <w:b/>
        </w:rPr>
        <w:lastRenderedPageBreak/>
        <w:t>References</w:t>
      </w:r>
    </w:p>
    <w:p w14:paraId="4BF98601" w14:textId="77777777" w:rsidR="003E2EF5" w:rsidRPr="00EB6DF2" w:rsidRDefault="003E2EF5" w:rsidP="0062364D"/>
    <w:p w14:paraId="575C8B8C" w14:textId="649EB441" w:rsidR="00A65DA9" w:rsidRPr="00EB6DF2" w:rsidRDefault="009D540D" w:rsidP="0062364D">
      <w:pPr>
        <w:rPr>
          <w:rFonts w:ascii="?? ??" w:hAnsi="?? ??" w:hint="eastAsia"/>
          <w:noProof/>
        </w:rPr>
      </w:pPr>
      <w:r w:rsidRPr="00EB6DF2">
        <w:fldChar w:fldCharType="begin"/>
      </w:r>
      <w:r w:rsidR="00A93289" w:rsidRPr="00EB6DF2">
        <w:instrText xml:space="preserve"> ADDIN EN.REFLIST </w:instrText>
      </w:r>
      <w:r w:rsidRPr="00EB6DF2">
        <w:fldChar w:fldCharType="separate"/>
      </w:r>
      <w:bookmarkStart w:id="1" w:name="_ENREF_1"/>
      <w:r w:rsidR="00A65DA9" w:rsidRPr="00EB6DF2">
        <w:rPr>
          <w:rFonts w:ascii="?? ??" w:hAnsi="?? ??"/>
          <w:noProof/>
        </w:rPr>
        <w:t>1</w:t>
      </w:r>
      <w:r w:rsidR="00A65DA9" w:rsidRPr="00EB6DF2">
        <w:rPr>
          <w:rFonts w:ascii="?? ??" w:hAnsi="?? ??"/>
          <w:noProof/>
        </w:rPr>
        <w:tab/>
        <w:t>Perlack, R. D.</w:t>
      </w:r>
      <w:r w:rsidR="00A65DA9" w:rsidRPr="00EB6DF2">
        <w:rPr>
          <w:rFonts w:ascii="?? ??" w:hAnsi="?? ??"/>
          <w:i/>
          <w:noProof/>
        </w:rPr>
        <w:t xml:space="preserve"> et al.</w:t>
      </w:r>
      <w:r w:rsidR="00A65DA9" w:rsidRPr="00EB6DF2">
        <w:rPr>
          <w:rFonts w:ascii="?? ??" w:hAnsi="?? ??"/>
          <w:noProof/>
        </w:rPr>
        <w:t xml:space="preserve">    (ed USDA-DOE) (USDA-DOE, </w:t>
      </w:r>
      <w:hyperlink r:id="rId13" w:history="1">
        <w:r w:rsidR="00A65DA9" w:rsidRPr="00EB6DF2">
          <w:rPr>
            <w:rStyle w:val="Hyperlink"/>
            <w:rFonts w:ascii="?? ??" w:hAnsi="?? ??"/>
            <w:noProof/>
            <w:color w:val="auto"/>
          </w:rPr>
          <w:t>http://feedstockreview.ornl.gov/pdf/billion_ton_vision.pdf</w:t>
        </w:r>
      </w:hyperlink>
      <w:r w:rsidR="00A65DA9" w:rsidRPr="00EB6DF2">
        <w:rPr>
          <w:rFonts w:ascii="?? ??" w:hAnsi="?? ??"/>
          <w:noProof/>
        </w:rPr>
        <w:t>, 2005).</w:t>
      </w:r>
      <w:bookmarkEnd w:id="1"/>
    </w:p>
    <w:p w14:paraId="6B8B8995" w14:textId="77777777" w:rsidR="00A65DA9" w:rsidRPr="00EB6DF2" w:rsidRDefault="00A65DA9" w:rsidP="0062364D">
      <w:pPr>
        <w:rPr>
          <w:rFonts w:ascii="?? ??" w:hAnsi="?? ??" w:hint="eastAsia"/>
          <w:noProof/>
        </w:rPr>
      </w:pPr>
      <w:bookmarkStart w:id="2" w:name="_ENREF_2"/>
      <w:r w:rsidRPr="00EB6DF2">
        <w:rPr>
          <w:rFonts w:ascii="?? ??" w:hAnsi="?? ??"/>
          <w:noProof/>
        </w:rPr>
        <w:t>2</w:t>
      </w:r>
      <w:r w:rsidRPr="00EB6DF2">
        <w:rPr>
          <w:rFonts w:ascii="?? ??" w:hAnsi="?? ??"/>
          <w:noProof/>
        </w:rPr>
        <w:tab/>
        <w:t xml:space="preserve">Ralph, J., Grabber, J. H. &amp; Hatfield, R. D. Lignin-Ferulate Cross-Links in Grasses - Active Incorporation of Ferulate Polysaccharide Esters into Ryegrass Lignins. </w:t>
      </w:r>
      <w:r w:rsidRPr="00EB6DF2">
        <w:rPr>
          <w:rFonts w:ascii="?? ??" w:hAnsi="?? ??"/>
          <w:i/>
          <w:noProof/>
        </w:rPr>
        <w:t>Carbohydrate research</w:t>
      </w:r>
      <w:r w:rsidRPr="00EB6DF2">
        <w:rPr>
          <w:rFonts w:ascii="?? ??" w:hAnsi="?? ??"/>
          <w:noProof/>
        </w:rPr>
        <w:t xml:space="preserve"> </w:t>
      </w:r>
      <w:r w:rsidRPr="00EB6DF2">
        <w:rPr>
          <w:rFonts w:ascii="?? ??" w:hAnsi="?? ??"/>
          <w:b/>
          <w:noProof/>
        </w:rPr>
        <w:t>275</w:t>
      </w:r>
      <w:r w:rsidRPr="00EB6DF2">
        <w:rPr>
          <w:rFonts w:ascii="?? ??" w:hAnsi="?? ??"/>
          <w:noProof/>
        </w:rPr>
        <w:t>, 167-178, doi:Doi 10.1016/0008-6215(95)00237-N (1995).</w:t>
      </w:r>
      <w:bookmarkEnd w:id="2"/>
    </w:p>
    <w:p w14:paraId="22BB535A" w14:textId="77777777" w:rsidR="00A65DA9" w:rsidRPr="00EB6DF2" w:rsidRDefault="00A65DA9" w:rsidP="0062364D">
      <w:pPr>
        <w:rPr>
          <w:rFonts w:ascii="?? ??" w:hAnsi="?? ??" w:hint="eastAsia"/>
          <w:noProof/>
        </w:rPr>
      </w:pPr>
      <w:bookmarkStart w:id="3" w:name="_ENREF_3"/>
      <w:r w:rsidRPr="00EB6DF2">
        <w:rPr>
          <w:rFonts w:ascii="?? ??" w:hAnsi="?? ??"/>
          <w:noProof/>
        </w:rPr>
        <w:t>3</w:t>
      </w:r>
      <w:r w:rsidRPr="00EB6DF2">
        <w:rPr>
          <w:rFonts w:ascii="?? ??" w:hAnsi="?? ??"/>
          <w:noProof/>
        </w:rPr>
        <w:tab/>
        <w:t xml:space="preserve">Park, S.-H. </w:t>
      </w:r>
      <w:r w:rsidRPr="00EB6DF2">
        <w:rPr>
          <w:rFonts w:ascii="?? ??" w:hAnsi="?? ??"/>
          <w:i/>
          <w:noProof/>
        </w:rPr>
        <w:t xml:space="preserve">Expediting Cellulosic Biofuels Agenda: Production of High Value-Low Volume Co-Products and Lignin Down-Regulation of Bioenergy Crops </w:t>
      </w:r>
      <w:r w:rsidRPr="00EB6DF2">
        <w:rPr>
          <w:rFonts w:ascii="?? ??" w:hAnsi="?? ??"/>
          <w:noProof/>
        </w:rPr>
        <w:t>Ph.D. thesis, Michigan State University, (2011).</w:t>
      </w:r>
      <w:bookmarkEnd w:id="3"/>
    </w:p>
    <w:p w14:paraId="5584FF7B" w14:textId="77777777" w:rsidR="00A65DA9" w:rsidRPr="00EB6DF2" w:rsidRDefault="00A65DA9" w:rsidP="0062364D">
      <w:pPr>
        <w:rPr>
          <w:rFonts w:ascii="?? ??" w:hAnsi="?? ??" w:hint="eastAsia"/>
          <w:noProof/>
        </w:rPr>
      </w:pPr>
      <w:bookmarkStart w:id="4" w:name="_ENREF_4"/>
      <w:r w:rsidRPr="00EB6DF2">
        <w:rPr>
          <w:rFonts w:ascii="?? ??" w:hAnsi="?? ??"/>
          <w:noProof/>
        </w:rPr>
        <w:t>4</w:t>
      </w:r>
      <w:r w:rsidRPr="00EB6DF2">
        <w:rPr>
          <w:rFonts w:ascii="?? ??" w:hAnsi="?? ??"/>
          <w:noProof/>
        </w:rPr>
        <w:tab/>
        <w:t xml:space="preserve">Boerjan, W., Ralph, J. &amp; Baucher, M. Lignin biosynthesis. </w:t>
      </w:r>
      <w:r w:rsidRPr="00EB6DF2">
        <w:rPr>
          <w:rFonts w:ascii="?? ??" w:hAnsi="?? ??"/>
          <w:i/>
          <w:noProof/>
        </w:rPr>
        <w:t>Annual review of plant biology</w:t>
      </w:r>
      <w:r w:rsidRPr="00EB6DF2">
        <w:rPr>
          <w:rFonts w:ascii="?? ??" w:hAnsi="?? ??"/>
          <w:noProof/>
        </w:rPr>
        <w:t xml:space="preserve"> </w:t>
      </w:r>
      <w:r w:rsidRPr="00EB6DF2">
        <w:rPr>
          <w:rFonts w:ascii="?? ??" w:hAnsi="?? ??"/>
          <w:b/>
          <w:noProof/>
        </w:rPr>
        <w:t>54</w:t>
      </w:r>
      <w:r w:rsidRPr="00EB6DF2">
        <w:rPr>
          <w:rFonts w:ascii="?? ??" w:hAnsi="?? ??"/>
          <w:noProof/>
        </w:rPr>
        <w:t>, 519-546, doi:10.1146/annurev.arplant.54.031902.134938 (2003).</w:t>
      </w:r>
      <w:bookmarkEnd w:id="4"/>
    </w:p>
    <w:p w14:paraId="3118D461" w14:textId="77777777" w:rsidR="00A65DA9" w:rsidRPr="00EB6DF2" w:rsidRDefault="00A65DA9" w:rsidP="0062364D">
      <w:pPr>
        <w:rPr>
          <w:rFonts w:ascii="?? ??" w:hAnsi="?? ??" w:hint="eastAsia"/>
          <w:noProof/>
        </w:rPr>
      </w:pPr>
      <w:bookmarkStart w:id="5" w:name="_ENREF_5"/>
      <w:r w:rsidRPr="00EB6DF2">
        <w:rPr>
          <w:rFonts w:ascii="?? ??" w:hAnsi="?? ??"/>
          <w:noProof/>
        </w:rPr>
        <w:t>5</w:t>
      </w:r>
      <w:r w:rsidRPr="00EB6DF2">
        <w:rPr>
          <w:rFonts w:ascii="?? ??" w:hAnsi="?? ??"/>
          <w:noProof/>
        </w:rPr>
        <w:tab/>
        <w:t xml:space="preserve">Gibson, L. J. The hierarchical structure and mechanics of plant materials. </w:t>
      </w:r>
      <w:r w:rsidRPr="00EB6DF2">
        <w:rPr>
          <w:rFonts w:ascii="?? ??" w:hAnsi="?? ??"/>
          <w:i/>
          <w:noProof/>
        </w:rPr>
        <w:t>Journal of the Royal Society, Interface / the Royal Society</w:t>
      </w:r>
      <w:r w:rsidRPr="00EB6DF2">
        <w:rPr>
          <w:rFonts w:ascii="?? ??" w:hAnsi="?? ??"/>
          <w:noProof/>
        </w:rPr>
        <w:t xml:space="preserve"> </w:t>
      </w:r>
      <w:r w:rsidRPr="00EB6DF2">
        <w:rPr>
          <w:rFonts w:ascii="?? ??" w:hAnsi="?? ??"/>
          <w:b/>
          <w:noProof/>
        </w:rPr>
        <w:t>9</w:t>
      </w:r>
      <w:r w:rsidRPr="00EB6DF2">
        <w:rPr>
          <w:rFonts w:ascii="?? ??" w:hAnsi="?? ??"/>
          <w:noProof/>
        </w:rPr>
        <w:t>, 2749-2766, doi:10.1098/rsif.2012.0341 (2012).</w:t>
      </w:r>
      <w:bookmarkEnd w:id="5"/>
    </w:p>
    <w:p w14:paraId="453DECF0" w14:textId="77777777" w:rsidR="00A65DA9" w:rsidRPr="00EB6DF2" w:rsidRDefault="00A65DA9" w:rsidP="0062364D">
      <w:pPr>
        <w:rPr>
          <w:rFonts w:ascii="?? ??" w:hAnsi="?? ??" w:hint="eastAsia"/>
          <w:noProof/>
        </w:rPr>
      </w:pPr>
      <w:bookmarkStart w:id="6" w:name="_ENREF_6"/>
      <w:r w:rsidRPr="00EB6DF2">
        <w:rPr>
          <w:rFonts w:ascii="?? ??" w:hAnsi="?? ??"/>
          <w:noProof/>
        </w:rPr>
        <w:t>6</w:t>
      </w:r>
      <w:r w:rsidRPr="00EB6DF2">
        <w:rPr>
          <w:rFonts w:ascii="?? ??" w:hAnsi="?? ??"/>
          <w:noProof/>
        </w:rPr>
        <w:tab/>
        <w:t>Dien, B. S.</w:t>
      </w:r>
      <w:r w:rsidRPr="00EB6DF2">
        <w:rPr>
          <w:rFonts w:ascii="?? ??" w:hAnsi="?? ??"/>
          <w:i/>
          <w:noProof/>
        </w:rPr>
        <w:t xml:space="preserve"> et al.</w:t>
      </w:r>
      <w:r w:rsidRPr="00EB6DF2">
        <w:rPr>
          <w:rFonts w:ascii="?? ??" w:hAnsi="?? ??"/>
          <w:noProof/>
        </w:rPr>
        <w:t xml:space="preserve"> Enhancing alfalfa conversion efficiencies for sugar recovery and ethanol production by altering lignin composition. </w:t>
      </w:r>
      <w:r w:rsidRPr="00EB6DF2">
        <w:rPr>
          <w:rFonts w:ascii="?? ??" w:hAnsi="?? ??"/>
          <w:i/>
          <w:noProof/>
        </w:rPr>
        <w:t>Bioresource technology</w:t>
      </w:r>
      <w:r w:rsidRPr="00EB6DF2">
        <w:rPr>
          <w:rFonts w:ascii="?? ??" w:hAnsi="?? ??"/>
          <w:noProof/>
        </w:rPr>
        <w:t xml:space="preserve"> </w:t>
      </w:r>
      <w:r w:rsidRPr="00EB6DF2">
        <w:rPr>
          <w:rFonts w:ascii="?? ??" w:hAnsi="?? ??"/>
          <w:b/>
          <w:noProof/>
        </w:rPr>
        <w:t>102</w:t>
      </w:r>
      <w:r w:rsidRPr="00EB6DF2">
        <w:rPr>
          <w:rFonts w:ascii="?? ??" w:hAnsi="?? ??"/>
          <w:noProof/>
        </w:rPr>
        <w:t>, 6479-6486, doi:DOI 10.1016/j.biortech.2011.03.022 (2011).</w:t>
      </w:r>
      <w:bookmarkEnd w:id="6"/>
    </w:p>
    <w:p w14:paraId="714CB820" w14:textId="77777777" w:rsidR="00A65DA9" w:rsidRPr="00EB6DF2" w:rsidRDefault="00A65DA9" w:rsidP="0062364D">
      <w:pPr>
        <w:rPr>
          <w:rFonts w:ascii="?? ??" w:hAnsi="?? ??" w:hint="eastAsia"/>
          <w:noProof/>
        </w:rPr>
      </w:pPr>
      <w:bookmarkStart w:id="7" w:name="_ENREF_7"/>
      <w:r w:rsidRPr="00EB6DF2">
        <w:rPr>
          <w:rFonts w:ascii="?? ??" w:hAnsi="?? ??"/>
          <w:noProof/>
        </w:rPr>
        <w:t>7</w:t>
      </w:r>
      <w:r w:rsidRPr="00EB6DF2">
        <w:rPr>
          <w:rFonts w:ascii="?? ??" w:hAnsi="?? ??"/>
          <w:noProof/>
        </w:rPr>
        <w:tab/>
        <w:t>Fu, C. X.</w:t>
      </w:r>
      <w:r w:rsidRPr="00EB6DF2">
        <w:rPr>
          <w:rFonts w:ascii="?? ??" w:hAnsi="?? ??"/>
          <w:i/>
          <w:noProof/>
        </w:rPr>
        <w:t xml:space="preserve"> et al.</w:t>
      </w:r>
      <w:r w:rsidRPr="00EB6DF2">
        <w:rPr>
          <w:rFonts w:ascii="?? ??" w:hAnsi="?? ??"/>
          <w:noProof/>
        </w:rPr>
        <w:t xml:space="preserve"> Downregulation of Cinnamyl Alcohol Dehydrogenase (CAD) Leads to Improved Saccharification Efficiency in Switchgrass. </w:t>
      </w:r>
      <w:r w:rsidRPr="00EB6DF2">
        <w:rPr>
          <w:rFonts w:ascii="?? ??" w:hAnsi="?? ??"/>
          <w:i/>
          <w:noProof/>
        </w:rPr>
        <w:t>Bioenerg Res</w:t>
      </w:r>
      <w:r w:rsidRPr="00EB6DF2">
        <w:rPr>
          <w:rFonts w:ascii="?? ??" w:hAnsi="?? ??"/>
          <w:noProof/>
        </w:rPr>
        <w:t xml:space="preserve"> </w:t>
      </w:r>
      <w:r w:rsidRPr="00EB6DF2">
        <w:rPr>
          <w:rFonts w:ascii="?? ??" w:hAnsi="?? ??"/>
          <w:b/>
          <w:noProof/>
        </w:rPr>
        <w:t>4</w:t>
      </w:r>
      <w:r w:rsidRPr="00EB6DF2">
        <w:rPr>
          <w:rFonts w:ascii="?? ??" w:hAnsi="?? ??"/>
          <w:noProof/>
        </w:rPr>
        <w:t>, 153-164, doi:DOI 10.1007/s12155-010-9109-z (2011).</w:t>
      </w:r>
      <w:bookmarkEnd w:id="7"/>
    </w:p>
    <w:p w14:paraId="4B7B6208" w14:textId="77777777" w:rsidR="00A65DA9" w:rsidRPr="00EB6DF2" w:rsidRDefault="00A65DA9" w:rsidP="0062364D">
      <w:pPr>
        <w:rPr>
          <w:rFonts w:ascii="?? ??" w:hAnsi="?? ??" w:hint="eastAsia"/>
          <w:noProof/>
        </w:rPr>
      </w:pPr>
      <w:bookmarkStart w:id="8" w:name="_ENREF_8"/>
      <w:r w:rsidRPr="00EB6DF2">
        <w:rPr>
          <w:rFonts w:ascii="?? ??" w:hAnsi="?? ??"/>
          <w:noProof/>
        </w:rPr>
        <w:t>8</w:t>
      </w:r>
      <w:r w:rsidRPr="00EB6DF2">
        <w:rPr>
          <w:rFonts w:ascii="?? ??" w:hAnsi="?? ??"/>
          <w:noProof/>
        </w:rPr>
        <w:tab/>
        <w:t xml:space="preserve">Grabber, J. H., Ralph, J., Hatfield, R. D. &amp; Quideau, S. p-hydroxyphenyl, guaiacyl, and syringyl lignins have similar inhibitory effects on wall degradability. </w:t>
      </w:r>
      <w:r w:rsidRPr="00EB6DF2">
        <w:rPr>
          <w:rFonts w:ascii="?? ??" w:hAnsi="?? ??"/>
          <w:i/>
          <w:noProof/>
        </w:rPr>
        <w:t>Journal of agricultural and food chemistry</w:t>
      </w:r>
      <w:r w:rsidRPr="00EB6DF2">
        <w:rPr>
          <w:rFonts w:ascii="?? ??" w:hAnsi="?? ??"/>
          <w:noProof/>
        </w:rPr>
        <w:t xml:space="preserve"> </w:t>
      </w:r>
      <w:r w:rsidRPr="00EB6DF2">
        <w:rPr>
          <w:rFonts w:ascii="?? ??" w:hAnsi="?? ??"/>
          <w:b/>
          <w:noProof/>
        </w:rPr>
        <w:t>45</w:t>
      </w:r>
      <w:r w:rsidRPr="00EB6DF2">
        <w:rPr>
          <w:rFonts w:ascii="?? ??" w:hAnsi="?? ??"/>
          <w:noProof/>
        </w:rPr>
        <w:t>, 2530-2532, doi:Doi 10.1021/Jf970029v (1997).</w:t>
      </w:r>
      <w:bookmarkEnd w:id="8"/>
    </w:p>
    <w:p w14:paraId="7DB60585" w14:textId="77777777" w:rsidR="00A65DA9" w:rsidRPr="00EB6DF2" w:rsidRDefault="00A65DA9" w:rsidP="0062364D">
      <w:pPr>
        <w:rPr>
          <w:rFonts w:ascii="?? ??" w:hAnsi="?? ??" w:hint="eastAsia"/>
          <w:noProof/>
        </w:rPr>
      </w:pPr>
      <w:bookmarkStart w:id="9" w:name="_ENREF_9"/>
      <w:r w:rsidRPr="00EB6DF2">
        <w:rPr>
          <w:rFonts w:ascii="?? ??" w:hAnsi="?? ??"/>
          <w:noProof/>
        </w:rPr>
        <w:t>9</w:t>
      </w:r>
      <w:r w:rsidRPr="00EB6DF2">
        <w:rPr>
          <w:rFonts w:ascii="?? ??" w:hAnsi="?? ??"/>
          <w:noProof/>
        </w:rPr>
        <w:tab/>
        <w:t>Li, X.</w:t>
      </w:r>
      <w:r w:rsidRPr="00EB6DF2">
        <w:rPr>
          <w:rFonts w:ascii="?? ??" w:hAnsi="?? ??"/>
          <w:i/>
          <w:noProof/>
        </w:rPr>
        <w:t xml:space="preserve"> et al.</w:t>
      </w:r>
      <w:r w:rsidRPr="00EB6DF2">
        <w:rPr>
          <w:rFonts w:ascii="?? ??" w:hAnsi="?? ??"/>
          <w:noProof/>
        </w:rPr>
        <w:t xml:space="preserve"> Lignin monomer composition affects Arabidopsis cell-wall degradability after liquid hot water pretreatment. </w:t>
      </w:r>
      <w:r w:rsidRPr="00EB6DF2">
        <w:rPr>
          <w:rFonts w:ascii="?? ??" w:hAnsi="?? ??"/>
          <w:i/>
          <w:noProof/>
        </w:rPr>
        <w:t>Biotechnology for biofuels</w:t>
      </w:r>
      <w:r w:rsidRPr="00EB6DF2">
        <w:rPr>
          <w:rFonts w:ascii="?? ??" w:hAnsi="?? ??"/>
          <w:noProof/>
        </w:rPr>
        <w:t xml:space="preserve"> </w:t>
      </w:r>
      <w:r w:rsidRPr="00EB6DF2">
        <w:rPr>
          <w:rFonts w:ascii="?? ??" w:hAnsi="?? ??"/>
          <w:b/>
          <w:noProof/>
        </w:rPr>
        <w:t>3</w:t>
      </w:r>
      <w:r w:rsidRPr="00EB6DF2">
        <w:rPr>
          <w:rFonts w:ascii="?? ??" w:hAnsi="?? ??"/>
          <w:noProof/>
        </w:rPr>
        <w:t>, doi:Artn 27Doi 10.1186/1754-6834-3-27 (2010).</w:t>
      </w:r>
      <w:bookmarkEnd w:id="9"/>
    </w:p>
    <w:p w14:paraId="0B18190E" w14:textId="77777777" w:rsidR="00A65DA9" w:rsidRPr="00EB6DF2" w:rsidRDefault="00A65DA9" w:rsidP="0062364D">
      <w:pPr>
        <w:rPr>
          <w:rFonts w:ascii="?? ??" w:hAnsi="?? ??" w:hint="eastAsia"/>
          <w:noProof/>
        </w:rPr>
      </w:pPr>
      <w:bookmarkStart w:id="10" w:name="_ENREF_10"/>
      <w:r w:rsidRPr="00EB6DF2">
        <w:rPr>
          <w:rFonts w:ascii="?? ??" w:hAnsi="?? ??"/>
          <w:noProof/>
        </w:rPr>
        <w:t>10</w:t>
      </w:r>
      <w:r w:rsidRPr="00EB6DF2">
        <w:rPr>
          <w:rFonts w:ascii="?? ??" w:hAnsi="?? ??"/>
          <w:noProof/>
        </w:rPr>
        <w:tab/>
        <w:t xml:space="preserve">Mansfield, S. D., Kang, K. Y. &amp; Chapple, C. Designed for deconstruction--poplar trees altered in cell wall lignification improve the efficacy of bioethanol production. </w:t>
      </w:r>
      <w:r w:rsidRPr="00EB6DF2">
        <w:rPr>
          <w:rFonts w:ascii="?? ??" w:hAnsi="?? ??"/>
          <w:i/>
          <w:noProof/>
        </w:rPr>
        <w:t>The New phytologist</w:t>
      </w:r>
      <w:r w:rsidRPr="00EB6DF2">
        <w:rPr>
          <w:rFonts w:ascii="?? ??" w:hAnsi="?? ??"/>
          <w:noProof/>
        </w:rPr>
        <w:t xml:space="preserve"> </w:t>
      </w:r>
      <w:r w:rsidRPr="00EB6DF2">
        <w:rPr>
          <w:rFonts w:ascii="?? ??" w:hAnsi="?? ??"/>
          <w:b/>
          <w:noProof/>
        </w:rPr>
        <w:t>194</w:t>
      </w:r>
      <w:r w:rsidRPr="00EB6DF2">
        <w:rPr>
          <w:rFonts w:ascii="?? ??" w:hAnsi="?? ??"/>
          <w:noProof/>
        </w:rPr>
        <w:t>, 91-101, doi:10.1111/j.1469-8137.2011.04031.x (2012).</w:t>
      </w:r>
      <w:bookmarkEnd w:id="10"/>
    </w:p>
    <w:p w14:paraId="615FDD49" w14:textId="77777777" w:rsidR="00A65DA9" w:rsidRPr="00EB6DF2" w:rsidRDefault="00A65DA9" w:rsidP="0062364D">
      <w:pPr>
        <w:rPr>
          <w:rFonts w:ascii="?? ??" w:hAnsi="?? ??" w:hint="eastAsia"/>
          <w:noProof/>
        </w:rPr>
      </w:pPr>
      <w:bookmarkStart w:id="11" w:name="_ENREF_11"/>
      <w:r w:rsidRPr="00EB6DF2">
        <w:rPr>
          <w:rFonts w:ascii="?? ??" w:hAnsi="?? ??"/>
          <w:noProof/>
        </w:rPr>
        <w:t>11</w:t>
      </w:r>
      <w:r w:rsidRPr="00EB6DF2">
        <w:rPr>
          <w:rFonts w:ascii="?? ??" w:hAnsi="?? ??"/>
          <w:noProof/>
        </w:rPr>
        <w:tab/>
        <w:t>Studer, M. H.</w:t>
      </w:r>
      <w:r w:rsidRPr="00EB6DF2">
        <w:rPr>
          <w:rFonts w:ascii="?? ??" w:hAnsi="?? ??"/>
          <w:i/>
          <w:noProof/>
        </w:rPr>
        <w:t xml:space="preserve"> et al.</w:t>
      </w:r>
      <w:r w:rsidRPr="00EB6DF2">
        <w:rPr>
          <w:rFonts w:ascii="?? ??" w:hAnsi="?? ??"/>
          <w:noProof/>
        </w:rPr>
        <w:t xml:space="preserve"> Lignin content in natural Populus variants affects sugar release. </w:t>
      </w:r>
      <w:r w:rsidRPr="00EB6DF2">
        <w:rPr>
          <w:rFonts w:ascii="?? ??" w:hAnsi="?? ??"/>
          <w:i/>
          <w:noProof/>
        </w:rPr>
        <w:t>Proceedings of the National Academy of Sciences of the United States of America</w:t>
      </w:r>
      <w:r w:rsidRPr="00EB6DF2">
        <w:rPr>
          <w:rFonts w:ascii="?? ??" w:hAnsi="?? ??"/>
          <w:noProof/>
        </w:rPr>
        <w:t xml:space="preserve"> </w:t>
      </w:r>
      <w:r w:rsidRPr="00EB6DF2">
        <w:rPr>
          <w:rFonts w:ascii="?? ??" w:hAnsi="?? ??"/>
          <w:b/>
          <w:noProof/>
        </w:rPr>
        <w:t>108</w:t>
      </w:r>
      <w:r w:rsidRPr="00EB6DF2">
        <w:rPr>
          <w:rFonts w:ascii="?? ??" w:hAnsi="?? ??"/>
          <w:noProof/>
        </w:rPr>
        <w:t>, 6300-6305, doi:DOI 10.1073/pnas.1009252108 (2011).</w:t>
      </w:r>
      <w:bookmarkEnd w:id="11"/>
    </w:p>
    <w:p w14:paraId="07EB46CC" w14:textId="77777777" w:rsidR="00A65DA9" w:rsidRPr="00EB6DF2" w:rsidRDefault="00A65DA9" w:rsidP="0062364D">
      <w:pPr>
        <w:rPr>
          <w:rFonts w:ascii="?? ??" w:hAnsi="?? ??" w:hint="eastAsia"/>
          <w:noProof/>
        </w:rPr>
      </w:pPr>
      <w:bookmarkStart w:id="12" w:name="_ENREF_12"/>
      <w:r w:rsidRPr="00EB6DF2">
        <w:rPr>
          <w:rFonts w:ascii="?? ??" w:hAnsi="?? ??"/>
          <w:noProof/>
        </w:rPr>
        <w:t>12</w:t>
      </w:r>
      <w:r w:rsidRPr="00EB6DF2">
        <w:rPr>
          <w:rFonts w:ascii="?? ??" w:hAnsi="?? ??"/>
          <w:noProof/>
        </w:rPr>
        <w:tab/>
        <w:t xml:space="preserve">Chen, F. &amp; Dixon, R. A. Lignin modification improves fermentable sugar yields for biofuel production. </w:t>
      </w:r>
      <w:r w:rsidRPr="00EB6DF2">
        <w:rPr>
          <w:rFonts w:ascii="?? ??" w:hAnsi="?? ??"/>
          <w:i/>
          <w:noProof/>
        </w:rPr>
        <w:t>Nature biotechnology</w:t>
      </w:r>
      <w:r w:rsidRPr="00EB6DF2">
        <w:rPr>
          <w:rFonts w:ascii="?? ??" w:hAnsi="?? ??"/>
          <w:noProof/>
        </w:rPr>
        <w:t xml:space="preserve"> </w:t>
      </w:r>
      <w:r w:rsidRPr="00EB6DF2">
        <w:rPr>
          <w:rFonts w:ascii="?? ??" w:hAnsi="?? ??"/>
          <w:b/>
          <w:noProof/>
        </w:rPr>
        <w:t>25</w:t>
      </w:r>
      <w:r w:rsidRPr="00EB6DF2">
        <w:rPr>
          <w:rFonts w:ascii="?? ??" w:hAnsi="?? ??"/>
          <w:noProof/>
        </w:rPr>
        <w:t>, 759-761, doi:10.1038/nbt1316 (2007).</w:t>
      </w:r>
      <w:bookmarkEnd w:id="12"/>
    </w:p>
    <w:p w14:paraId="6178DBF5" w14:textId="77777777" w:rsidR="00A65DA9" w:rsidRPr="00EB6DF2" w:rsidRDefault="00A65DA9" w:rsidP="0062364D">
      <w:pPr>
        <w:rPr>
          <w:rFonts w:ascii="?? ??" w:hAnsi="?? ??" w:hint="eastAsia"/>
          <w:noProof/>
        </w:rPr>
      </w:pPr>
      <w:bookmarkStart w:id="13" w:name="_ENREF_13"/>
      <w:r w:rsidRPr="00EB6DF2">
        <w:rPr>
          <w:rFonts w:ascii="?? ??" w:hAnsi="?? ??"/>
          <w:noProof/>
        </w:rPr>
        <w:t>13</w:t>
      </w:r>
      <w:r w:rsidRPr="00EB6DF2">
        <w:rPr>
          <w:rFonts w:ascii="?? ??" w:hAnsi="?? ??"/>
          <w:noProof/>
        </w:rPr>
        <w:tab/>
        <w:t>Ziebell, A.</w:t>
      </w:r>
      <w:r w:rsidRPr="00EB6DF2">
        <w:rPr>
          <w:rFonts w:ascii="?? ??" w:hAnsi="?? ??"/>
          <w:i/>
          <w:noProof/>
        </w:rPr>
        <w:t xml:space="preserve"> et al.</w:t>
      </w:r>
      <w:r w:rsidRPr="00EB6DF2">
        <w:rPr>
          <w:rFonts w:ascii="?? ??" w:hAnsi="?? ??"/>
          <w:noProof/>
        </w:rPr>
        <w:t xml:space="preserve"> Increase in 4-coumaryl alcohol units during lignification in alfalfa (Medicago sativa) alters the extractability and molecular weight of lignin. </w:t>
      </w:r>
      <w:r w:rsidRPr="00EB6DF2">
        <w:rPr>
          <w:rFonts w:ascii="?? ??" w:hAnsi="?? ??"/>
          <w:i/>
          <w:noProof/>
        </w:rPr>
        <w:t>The Journal of biological chemistry</w:t>
      </w:r>
      <w:r w:rsidRPr="00EB6DF2">
        <w:rPr>
          <w:rFonts w:ascii="?? ??" w:hAnsi="?? ??"/>
          <w:noProof/>
        </w:rPr>
        <w:t xml:space="preserve"> </w:t>
      </w:r>
      <w:r w:rsidRPr="00EB6DF2">
        <w:rPr>
          <w:rFonts w:ascii="?? ??" w:hAnsi="?? ??"/>
          <w:b/>
          <w:noProof/>
        </w:rPr>
        <w:t>285</w:t>
      </w:r>
      <w:r w:rsidRPr="00EB6DF2">
        <w:rPr>
          <w:rFonts w:ascii="?? ??" w:hAnsi="?? ??"/>
          <w:noProof/>
        </w:rPr>
        <w:t>, 38961-38968 (2010).</w:t>
      </w:r>
      <w:bookmarkEnd w:id="13"/>
    </w:p>
    <w:p w14:paraId="7BF7820E" w14:textId="77777777" w:rsidR="00A65DA9" w:rsidRPr="00EB6DF2" w:rsidRDefault="00A65DA9" w:rsidP="0062364D">
      <w:pPr>
        <w:rPr>
          <w:rFonts w:ascii="?? ??" w:hAnsi="?? ??" w:hint="eastAsia"/>
          <w:noProof/>
        </w:rPr>
      </w:pPr>
      <w:bookmarkStart w:id="14" w:name="_ENREF_14"/>
      <w:r w:rsidRPr="00EB6DF2">
        <w:rPr>
          <w:rFonts w:ascii="?? ??" w:hAnsi="?? ??"/>
          <w:noProof/>
        </w:rPr>
        <w:t>14</w:t>
      </w:r>
      <w:r w:rsidRPr="00EB6DF2">
        <w:rPr>
          <w:rFonts w:ascii="?? ??" w:hAnsi="?? ??"/>
          <w:noProof/>
        </w:rPr>
        <w:tab/>
        <w:t>Park, S.-H.</w:t>
      </w:r>
      <w:r w:rsidRPr="00EB6DF2">
        <w:rPr>
          <w:rFonts w:ascii="?? ??" w:hAnsi="?? ??"/>
          <w:i/>
          <w:noProof/>
        </w:rPr>
        <w:t xml:space="preserve"> et al.</w:t>
      </w:r>
      <w:r w:rsidRPr="00EB6DF2">
        <w:rPr>
          <w:rFonts w:ascii="?? ??" w:hAnsi="?? ??"/>
          <w:noProof/>
        </w:rPr>
        <w:t xml:space="preserve"> The quest for alternatives to microbial cellulase mix production: corn stover-produced heterologous multi-cellulases readily deconstruct lignocellulosic biomass into fermentable sugars. </w:t>
      </w:r>
      <w:r w:rsidRPr="00EB6DF2">
        <w:rPr>
          <w:rFonts w:ascii="?? ??" w:hAnsi="?? ??"/>
          <w:i/>
          <w:noProof/>
        </w:rPr>
        <w:t>Journal of Chemical Technology &amp; Biotechnology</w:t>
      </w:r>
      <w:r w:rsidRPr="00EB6DF2">
        <w:rPr>
          <w:rFonts w:ascii="?? ??" w:hAnsi="?? ??"/>
          <w:noProof/>
        </w:rPr>
        <w:t xml:space="preserve"> </w:t>
      </w:r>
      <w:r w:rsidRPr="00EB6DF2">
        <w:rPr>
          <w:rFonts w:ascii="?? ??" w:hAnsi="?? ??"/>
          <w:b/>
          <w:noProof/>
        </w:rPr>
        <w:t>86</w:t>
      </w:r>
      <w:r w:rsidRPr="00EB6DF2">
        <w:rPr>
          <w:rFonts w:ascii="?? ??" w:hAnsi="?? ??"/>
          <w:noProof/>
        </w:rPr>
        <w:t>, 633-641, doi:10.1002/jctb.2584 (2011).</w:t>
      </w:r>
      <w:bookmarkEnd w:id="14"/>
    </w:p>
    <w:p w14:paraId="2990A717" w14:textId="77777777" w:rsidR="00A65DA9" w:rsidRPr="00EB6DF2" w:rsidRDefault="00A65DA9" w:rsidP="0062364D">
      <w:pPr>
        <w:rPr>
          <w:rFonts w:ascii="?? ??" w:hAnsi="?? ??" w:hint="eastAsia"/>
          <w:noProof/>
        </w:rPr>
      </w:pPr>
      <w:bookmarkStart w:id="15" w:name="_ENREF_15"/>
      <w:r w:rsidRPr="00EB6DF2">
        <w:rPr>
          <w:rFonts w:ascii="?? ??" w:hAnsi="?? ??"/>
          <w:noProof/>
        </w:rPr>
        <w:t>15</w:t>
      </w:r>
      <w:r w:rsidRPr="00EB6DF2">
        <w:rPr>
          <w:rFonts w:ascii="?? ??" w:hAnsi="?? ??"/>
          <w:noProof/>
        </w:rPr>
        <w:tab/>
        <w:t>Mol, J. N.</w:t>
      </w:r>
      <w:r w:rsidRPr="00EB6DF2">
        <w:rPr>
          <w:rFonts w:ascii="?? ??" w:hAnsi="?? ??"/>
          <w:i/>
          <w:noProof/>
        </w:rPr>
        <w:t xml:space="preserve"> et al.</w:t>
      </w:r>
      <w:r w:rsidRPr="00EB6DF2">
        <w:rPr>
          <w:rFonts w:ascii="?? ??" w:hAnsi="?? ??"/>
          <w:noProof/>
        </w:rPr>
        <w:t xml:space="preserve"> Regulation of plant gene expression by antisense RNA. </w:t>
      </w:r>
      <w:r w:rsidRPr="00EB6DF2">
        <w:rPr>
          <w:rFonts w:ascii="?? ??" w:hAnsi="?? ??"/>
          <w:i/>
          <w:noProof/>
        </w:rPr>
        <w:t>FEBS letters</w:t>
      </w:r>
      <w:r w:rsidRPr="00EB6DF2">
        <w:rPr>
          <w:rFonts w:ascii="?? ??" w:hAnsi="?? ??"/>
          <w:noProof/>
        </w:rPr>
        <w:t xml:space="preserve"> </w:t>
      </w:r>
      <w:r w:rsidRPr="00EB6DF2">
        <w:rPr>
          <w:rFonts w:ascii="?? ??" w:hAnsi="?? ??"/>
          <w:b/>
          <w:noProof/>
        </w:rPr>
        <w:t>268</w:t>
      </w:r>
      <w:r w:rsidRPr="00EB6DF2">
        <w:rPr>
          <w:rFonts w:ascii="?? ??" w:hAnsi="?? ??"/>
          <w:noProof/>
        </w:rPr>
        <w:t>, 427-430 (1990).</w:t>
      </w:r>
      <w:bookmarkEnd w:id="15"/>
    </w:p>
    <w:p w14:paraId="7A534058" w14:textId="77777777" w:rsidR="00A65DA9" w:rsidRPr="00EB6DF2" w:rsidRDefault="00A65DA9" w:rsidP="0062364D">
      <w:pPr>
        <w:rPr>
          <w:rFonts w:ascii="?? ??" w:hAnsi="?? ??" w:hint="eastAsia"/>
          <w:noProof/>
        </w:rPr>
      </w:pPr>
      <w:bookmarkStart w:id="16" w:name="_ENREF_16"/>
      <w:r w:rsidRPr="00EB6DF2">
        <w:rPr>
          <w:rFonts w:ascii="?? ??" w:hAnsi="?? ??"/>
          <w:noProof/>
        </w:rPr>
        <w:t>16</w:t>
      </w:r>
      <w:r w:rsidRPr="00EB6DF2">
        <w:rPr>
          <w:rFonts w:ascii="?? ??" w:hAnsi="?? ??"/>
          <w:noProof/>
        </w:rPr>
        <w:tab/>
        <w:t>Adamo, A.</w:t>
      </w:r>
      <w:r w:rsidRPr="00EB6DF2">
        <w:rPr>
          <w:rFonts w:ascii="?? ??" w:hAnsi="?? ??"/>
          <w:i/>
          <w:noProof/>
        </w:rPr>
        <w:t xml:space="preserve"> et al.</w:t>
      </w:r>
      <w:r w:rsidRPr="00EB6DF2">
        <w:rPr>
          <w:rFonts w:ascii="?? ??" w:hAnsi="?? ??"/>
          <w:noProof/>
        </w:rPr>
        <w:t xml:space="preserve"> Transgene-mediated cosuppression and RNA interference enhance germ-line apoptosis in Caenorhabditis elegans. </w:t>
      </w:r>
      <w:r w:rsidRPr="00EB6DF2">
        <w:rPr>
          <w:rFonts w:ascii="?? ??" w:hAnsi="?? ??"/>
          <w:i/>
          <w:noProof/>
        </w:rPr>
        <w:t>Proceedings of the National Academy of Sciences of the United States of America</w:t>
      </w:r>
      <w:r w:rsidRPr="00EB6DF2">
        <w:rPr>
          <w:rFonts w:ascii="?? ??" w:hAnsi="?? ??"/>
          <w:noProof/>
        </w:rPr>
        <w:t xml:space="preserve"> </w:t>
      </w:r>
      <w:r w:rsidRPr="00EB6DF2">
        <w:rPr>
          <w:rFonts w:ascii="?? ??" w:hAnsi="?? ??"/>
          <w:b/>
          <w:noProof/>
        </w:rPr>
        <w:t>109</w:t>
      </w:r>
      <w:r w:rsidRPr="00EB6DF2">
        <w:rPr>
          <w:rFonts w:ascii="?? ??" w:hAnsi="?? ??"/>
          <w:noProof/>
        </w:rPr>
        <w:t>, 3440-3445, doi:10.1073/pnas.1107390109 (2012).</w:t>
      </w:r>
      <w:bookmarkEnd w:id="16"/>
    </w:p>
    <w:p w14:paraId="18A1B62B" w14:textId="77777777" w:rsidR="00A65DA9" w:rsidRPr="00EB6DF2" w:rsidRDefault="00A65DA9" w:rsidP="0062364D">
      <w:pPr>
        <w:rPr>
          <w:rFonts w:ascii="?? ??" w:hAnsi="?? ??" w:hint="eastAsia"/>
          <w:noProof/>
        </w:rPr>
      </w:pPr>
      <w:bookmarkStart w:id="17" w:name="_ENREF_17"/>
      <w:r w:rsidRPr="00EB6DF2">
        <w:rPr>
          <w:rFonts w:ascii="?? ??" w:hAnsi="?? ??"/>
          <w:noProof/>
        </w:rPr>
        <w:lastRenderedPageBreak/>
        <w:t>17</w:t>
      </w:r>
      <w:r w:rsidRPr="00EB6DF2">
        <w:rPr>
          <w:rFonts w:ascii="?? ??" w:hAnsi="?? ??"/>
          <w:noProof/>
        </w:rPr>
        <w:tab/>
        <w:t>Smith, N. A.</w:t>
      </w:r>
      <w:r w:rsidRPr="00EB6DF2">
        <w:rPr>
          <w:rFonts w:ascii="?? ??" w:hAnsi="?? ??"/>
          <w:i/>
          <w:noProof/>
        </w:rPr>
        <w:t xml:space="preserve"> et al.</w:t>
      </w:r>
      <w:r w:rsidRPr="00EB6DF2">
        <w:rPr>
          <w:rFonts w:ascii="?? ??" w:hAnsi="?? ??"/>
          <w:noProof/>
        </w:rPr>
        <w:t xml:space="preserve"> Total silencing by intron-spliced hairpin RNAs. </w:t>
      </w:r>
      <w:r w:rsidRPr="00EB6DF2">
        <w:rPr>
          <w:rFonts w:ascii="?? ??" w:hAnsi="?? ??"/>
          <w:i/>
          <w:noProof/>
        </w:rPr>
        <w:t>Nature</w:t>
      </w:r>
      <w:r w:rsidRPr="00EB6DF2">
        <w:rPr>
          <w:rFonts w:ascii="?? ??" w:hAnsi="?? ??"/>
          <w:noProof/>
        </w:rPr>
        <w:t xml:space="preserve"> </w:t>
      </w:r>
      <w:r w:rsidRPr="00EB6DF2">
        <w:rPr>
          <w:rFonts w:ascii="?? ??" w:hAnsi="?? ??"/>
          <w:b/>
          <w:noProof/>
        </w:rPr>
        <w:t>407</w:t>
      </w:r>
      <w:r w:rsidRPr="00EB6DF2">
        <w:rPr>
          <w:rFonts w:ascii="?? ??" w:hAnsi="?? ??"/>
          <w:noProof/>
        </w:rPr>
        <w:t>, 319-320, doi:10.1038/35030305 (2000).</w:t>
      </w:r>
      <w:bookmarkEnd w:id="17"/>
    </w:p>
    <w:p w14:paraId="1AA04D96" w14:textId="77777777" w:rsidR="00A65DA9" w:rsidRPr="00EB6DF2" w:rsidRDefault="00A65DA9" w:rsidP="0062364D">
      <w:pPr>
        <w:rPr>
          <w:rFonts w:ascii="?? ??" w:hAnsi="?? ??" w:hint="eastAsia"/>
          <w:noProof/>
        </w:rPr>
      </w:pPr>
      <w:bookmarkStart w:id="18" w:name="_ENREF_18"/>
      <w:r w:rsidRPr="00EB6DF2">
        <w:rPr>
          <w:rFonts w:ascii="?? ??" w:hAnsi="?? ??"/>
          <w:noProof/>
        </w:rPr>
        <w:t>18</w:t>
      </w:r>
      <w:r w:rsidRPr="00EB6DF2">
        <w:rPr>
          <w:rFonts w:ascii="?? ??" w:hAnsi="?? ??"/>
          <w:noProof/>
        </w:rPr>
        <w:tab/>
        <w:t>Park, S.-H.</w:t>
      </w:r>
      <w:r w:rsidRPr="00EB6DF2">
        <w:rPr>
          <w:rFonts w:ascii="?? ??" w:hAnsi="?? ??"/>
          <w:i/>
          <w:noProof/>
        </w:rPr>
        <w:t xml:space="preserve"> et al.</w:t>
      </w:r>
      <w:r w:rsidRPr="00EB6DF2">
        <w:rPr>
          <w:rFonts w:ascii="?? ??" w:hAnsi="?? ??"/>
          <w:noProof/>
        </w:rPr>
        <w:t xml:space="preserve"> Downregulation of Maize Cinnamoyl-Coenzyme A Reductase via RNA Interference Technology Causes Brown Midrib and Improves Ammonia Fiber Expansion-Pretreated Conversion into Fermentable Sugars for Biofuels. </w:t>
      </w:r>
      <w:r w:rsidRPr="00EB6DF2">
        <w:rPr>
          <w:rFonts w:ascii="?? ??" w:hAnsi="?? ??"/>
          <w:i/>
          <w:noProof/>
        </w:rPr>
        <w:t>Crop Sci.</w:t>
      </w:r>
      <w:r w:rsidRPr="00EB6DF2">
        <w:rPr>
          <w:rFonts w:ascii="?? ??" w:hAnsi="?? ??"/>
          <w:noProof/>
        </w:rPr>
        <w:t xml:space="preserve"> </w:t>
      </w:r>
      <w:r w:rsidRPr="00EB6DF2">
        <w:rPr>
          <w:rFonts w:ascii="?? ??" w:hAnsi="?? ??"/>
          <w:b/>
          <w:noProof/>
        </w:rPr>
        <w:t>52</w:t>
      </w:r>
      <w:r w:rsidRPr="00EB6DF2">
        <w:rPr>
          <w:rFonts w:ascii="?? ??" w:hAnsi="?? ??"/>
          <w:noProof/>
        </w:rPr>
        <w:t>, 2687-2701, doi:10.2135/cropsci2012.04.0253 (2012).</w:t>
      </w:r>
      <w:bookmarkEnd w:id="18"/>
    </w:p>
    <w:p w14:paraId="20F631F1" w14:textId="77777777" w:rsidR="00A65DA9" w:rsidRPr="00EB6DF2" w:rsidRDefault="00A65DA9" w:rsidP="0062364D">
      <w:pPr>
        <w:rPr>
          <w:rFonts w:ascii="?? ??" w:hAnsi="?? ??" w:hint="eastAsia"/>
          <w:noProof/>
        </w:rPr>
      </w:pPr>
      <w:bookmarkStart w:id="19" w:name="_ENREF_19"/>
      <w:r w:rsidRPr="00EB6DF2">
        <w:rPr>
          <w:rFonts w:ascii="?? ??" w:hAnsi="?? ??"/>
          <w:noProof/>
        </w:rPr>
        <w:t>19</w:t>
      </w:r>
      <w:r w:rsidRPr="00EB6DF2">
        <w:rPr>
          <w:rFonts w:ascii="?? ??" w:hAnsi="?? ??"/>
          <w:noProof/>
        </w:rPr>
        <w:tab/>
        <w:t>Altpeter, F.</w:t>
      </w:r>
      <w:r w:rsidRPr="00EB6DF2">
        <w:rPr>
          <w:rFonts w:ascii="?? ??" w:hAnsi="?? ??"/>
          <w:i/>
          <w:noProof/>
        </w:rPr>
        <w:t xml:space="preserve"> et al.</w:t>
      </w:r>
      <w:r w:rsidRPr="00EB6DF2">
        <w:rPr>
          <w:rFonts w:ascii="?? ??" w:hAnsi="?? ??"/>
          <w:noProof/>
        </w:rPr>
        <w:t xml:space="preserve"> Particle bombardment and the genetic enhancement of crops: myths and realities. </w:t>
      </w:r>
      <w:r w:rsidRPr="00EB6DF2">
        <w:rPr>
          <w:rFonts w:ascii="?? ??" w:hAnsi="?? ??"/>
          <w:i/>
          <w:noProof/>
        </w:rPr>
        <w:t>Mol Breeding</w:t>
      </w:r>
      <w:r w:rsidRPr="00EB6DF2">
        <w:rPr>
          <w:rFonts w:ascii="?? ??" w:hAnsi="?? ??"/>
          <w:noProof/>
        </w:rPr>
        <w:t xml:space="preserve"> </w:t>
      </w:r>
      <w:r w:rsidRPr="00EB6DF2">
        <w:rPr>
          <w:rFonts w:ascii="?? ??" w:hAnsi="?? ??"/>
          <w:b/>
          <w:noProof/>
        </w:rPr>
        <w:t>15</w:t>
      </w:r>
      <w:r w:rsidRPr="00EB6DF2">
        <w:rPr>
          <w:rFonts w:ascii="?? ??" w:hAnsi="?? ??"/>
          <w:noProof/>
        </w:rPr>
        <w:t>, 305-327, doi:DOI 10.1007/s11032-004-8001-y (2005).</w:t>
      </w:r>
      <w:bookmarkEnd w:id="19"/>
    </w:p>
    <w:p w14:paraId="2E6D740D" w14:textId="77777777" w:rsidR="00A65DA9" w:rsidRPr="00EB6DF2" w:rsidRDefault="00A65DA9" w:rsidP="0062364D">
      <w:pPr>
        <w:rPr>
          <w:rFonts w:ascii="?? ??" w:hAnsi="?? ??" w:hint="eastAsia"/>
          <w:noProof/>
        </w:rPr>
      </w:pPr>
      <w:bookmarkStart w:id="20" w:name="_ENREF_20"/>
      <w:r w:rsidRPr="00EB6DF2">
        <w:rPr>
          <w:rFonts w:ascii="?? ??" w:hAnsi="?? ??"/>
          <w:noProof/>
        </w:rPr>
        <w:t>20</w:t>
      </w:r>
      <w:r w:rsidRPr="00EB6DF2">
        <w:rPr>
          <w:rFonts w:ascii="?? ??" w:hAnsi="?? ??"/>
          <w:noProof/>
        </w:rPr>
        <w:tab/>
        <w:t xml:space="preserve">Pichon, M., Courbou, I., Beckert, M., Boudet, A. M. &amp; Grima-Pettenati, J. Cloning and characterization of two maize cDNAs encoding cinnamoyl-CoA reductase (CCR) and differential expression of the corresponding genes. </w:t>
      </w:r>
      <w:r w:rsidRPr="00EB6DF2">
        <w:rPr>
          <w:rFonts w:ascii="?? ??" w:hAnsi="?? ??"/>
          <w:i/>
          <w:noProof/>
        </w:rPr>
        <w:t>Plant molecular biology</w:t>
      </w:r>
      <w:r w:rsidRPr="00EB6DF2">
        <w:rPr>
          <w:rFonts w:ascii="?? ??" w:hAnsi="?? ??"/>
          <w:noProof/>
        </w:rPr>
        <w:t xml:space="preserve"> </w:t>
      </w:r>
      <w:r w:rsidRPr="00EB6DF2">
        <w:rPr>
          <w:rFonts w:ascii="?? ??" w:hAnsi="?? ??"/>
          <w:b/>
          <w:noProof/>
        </w:rPr>
        <w:t>38</w:t>
      </w:r>
      <w:r w:rsidRPr="00EB6DF2">
        <w:rPr>
          <w:rFonts w:ascii="?? ??" w:hAnsi="?? ??"/>
          <w:noProof/>
        </w:rPr>
        <w:t>, 671-676 (1998).</w:t>
      </w:r>
      <w:bookmarkEnd w:id="20"/>
    </w:p>
    <w:p w14:paraId="17905C3E" w14:textId="77777777" w:rsidR="00A65DA9" w:rsidRPr="00EB6DF2" w:rsidRDefault="00A65DA9" w:rsidP="0062364D">
      <w:pPr>
        <w:rPr>
          <w:rFonts w:ascii="?? ??" w:hAnsi="?? ??" w:hint="eastAsia"/>
          <w:noProof/>
        </w:rPr>
      </w:pPr>
      <w:bookmarkStart w:id="21" w:name="_ENREF_21"/>
      <w:r w:rsidRPr="00EB6DF2">
        <w:rPr>
          <w:rFonts w:ascii="?? ??" w:hAnsi="?? ??"/>
          <w:noProof/>
        </w:rPr>
        <w:t>21</w:t>
      </w:r>
      <w:r w:rsidRPr="00EB6DF2">
        <w:rPr>
          <w:rFonts w:ascii="?? ??" w:hAnsi="?? ??"/>
          <w:noProof/>
        </w:rPr>
        <w:tab/>
        <w:t xml:space="preserve">Mansoor, S., Amin, I., Hussain, M., Zafar, Y. &amp; Briddon, R. W. Engineering novel traits in plants through RNA interference. </w:t>
      </w:r>
      <w:r w:rsidRPr="00EB6DF2">
        <w:rPr>
          <w:rFonts w:ascii="?? ??" w:hAnsi="?? ??"/>
          <w:i/>
          <w:noProof/>
        </w:rPr>
        <w:t>Trends in plant science</w:t>
      </w:r>
      <w:r w:rsidRPr="00EB6DF2">
        <w:rPr>
          <w:rFonts w:ascii="?? ??" w:hAnsi="?? ??"/>
          <w:noProof/>
        </w:rPr>
        <w:t xml:space="preserve"> </w:t>
      </w:r>
      <w:r w:rsidRPr="00EB6DF2">
        <w:rPr>
          <w:rFonts w:ascii="?? ??" w:hAnsi="?? ??"/>
          <w:b/>
          <w:noProof/>
        </w:rPr>
        <w:t>11</w:t>
      </w:r>
      <w:r w:rsidRPr="00EB6DF2">
        <w:rPr>
          <w:rFonts w:ascii="?? ??" w:hAnsi="?? ??"/>
          <w:noProof/>
        </w:rPr>
        <w:t>, 559-565, doi:DOI 10.1016/j.tplants.2006.09.010 (2006).</w:t>
      </w:r>
      <w:bookmarkEnd w:id="21"/>
    </w:p>
    <w:p w14:paraId="59E2834B" w14:textId="77777777" w:rsidR="00A65DA9" w:rsidRPr="00EB6DF2" w:rsidRDefault="00A65DA9" w:rsidP="0062364D">
      <w:pPr>
        <w:rPr>
          <w:rFonts w:ascii="?? ??" w:hAnsi="?? ??" w:hint="eastAsia"/>
          <w:noProof/>
        </w:rPr>
      </w:pPr>
      <w:bookmarkStart w:id="22" w:name="_ENREF_22"/>
      <w:r w:rsidRPr="00EB6DF2">
        <w:rPr>
          <w:rFonts w:ascii="?? ??" w:hAnsi="?? ??"/>
          <w:noProof/>
        </w:rPr>
        <w:t>22</w:t>
      </w:r>
      <w:r w:rsidRPr="00EB6DF2">
        <w:rPr>
          <w:rFonts w:ascii="?? ??" w:hAnsi="?? ??"/>
          <w:noProof/>
        </w:rPr>
        <w:tab/>
        <w:t xml:space="preserve">Hatfield, R. D., Jung, H.-J. G., Ralph, J., Buxton, D. R. &amp; Weimer, P. J. A comparison of the insoluble residues produced by the Klason lignin and acid detergent lignin procedures. </w:t>
      </w:r>
      <w:r w:rsidRPr="00EB6DF2">
        <w:rPr>
          <w:rFonts w:ascii="?? ??" w:hAnsi="?? ??"/>
          <w:i/>
          <w:noProof/>
        </w:rPr>
        <w:t>J Sci Food Agr</w:t>
      </w:r>
      <w:r w:rsidRPr="00EB6DF2">
        <w:rPr>
          <w:rFonts w:ascii="?? ??" w:hAnsi="?? ??"/>
          <w:noProof/>
        </w:rPr>
        <w:t xml:space="preserve"> </w:t>
      </w:r>
      <w:r w:rsidRPr="00EB6DF2">
        <w:rPr>
          <w:rFonts w:ascii="?? ??" w:hAnsi="?? ??"/>
          <w:b/>
          <w:noProof/>
        </w:rPr>
        <w:t>65</w:t>
      </w:r>
      <w:r w:rsidRPr="00EB6DF2">
        <w:rPr>
          <w:rFonts w:ascii="?? ??" w:hAnsi="?? ??"/>
          <w:noProof/>
        </w:rPr>
        <w:t>, 51-58, doi:10.1002/jsfa.2740650109 (1994).</w:t>
      </w:r>
      <w:bookmarkEnd w:id="22"/>
    </w:p>
    <w:p w14:paraId="6DFA1D06" w14:textId="77777777" w:rsidR="00A65DA9" w:rsidRPr="00EB6DF2" w:rsidRDefault="00A65DA9" w:rsidP="0062364D">
      <w:pPr>
        <w:rPr>
          <w:rFonts w:ascii="?? ??" w:hAnsi="?? ??" w:hint="eastAsia"/>
          <w:noProof/>
        </w:rPr>
      </w:pPr>
      <w:bookmarkStart w:id="23" w:name="_ENREF_23"/>
      <w:r w:rsidRPr="00EB6DF2">
        <w:rPr>
          <w:rFonts w:ascii="?? ??" w:hAnsi="?? ??"/>
          <w:noProof/>
        </w:rPr>
        <w:t>23</w:t>
      </w:r>
      <w:r w:rsidRPr="00EB6DF2">
        <w:rPr>
          <w:rFonts w:ascii="?? ??" w:hAnsi="?? ??"/>
          <w:noProof/>
        </w:rPr>
        <w:tab/>
        <w:t xml:space="preserve">Sluiter, J. B., Ruiz, R. O., Scarlata, C. J., Sluiter, A. D. &amp; Templeton, D. W. Compositional analysis of lignocellulosic feedstocks. 1. Review and description of methods. </w:t>
      </w:r>
      <w:r w:rsidRPr="00EB6DF2">
        <w:rPr>
          <w:rFonts w:ascii="?? ??" w:hAnsi="?? ??"/>
          <w:i/>
          <w:noProof/>
        </w:rPr>
        <w:t>Journal of agricultural and food chemistry</w:t>
      </w:r>
      <w:r w:rsidRPr="00EB6DF2">
        <w:rPr>
          <w:rFonts w:ascii="?? ??" w:hAnsi="?? ??"/>
          <w:noProof/>
        </w:rPr>
        <w:t xml:space="preserve"> </w:t>
      </w:r>
      <w:r w:rsidRPr="00EB6DF2">
        <w:rPr>
          <w:rFonts w:ascii="?? ??" w:hAnsi="?? ??"/>
          <w:b/>
          <w:noProof/>
        </w:rPr>
        <w:t>58</w:t>
      </w:r>
      <w:r w:rsidRPr="00EB6DF2">
        <w:rPr>
          <w:rFonts w:ascii="?? ??" w:hAnsi="?? ??"/>
          <w:noProof/>
        </w:rPr>
        <w:t>, 9043-9053, doi:10.1021/jf1008023 (2010).</w:t>
      </w:r>
      <w:bookmarkEnd w:id="23"/>
    </w:p>
    <w:p w14:paraId="22553CF1" w14:textId="77777777" w:rsidR="00A65DA9" w:rsidRPr="00EB6DF2" w:rsidRDefault="00A65DA9" w:rsidP="0062364D">
      <w:pPr>
        <w:rPr>
          <w:rFonts w:ascii="?? ??" w:hAnsi="?? ??" w:hint="eastAsia"/>
          <w:noProof/>
        </w:rPr>
      </w:pPr>
      <w:bookmarkStart w:id="24" w:name="_ENREF_24"/>
      <w:r w:rsidRPr="00EB6DF2">
        <w:rPr>
          <w:rFonts w:ascii="?? ??" w:hAnsi="?? ??"/>
          <w:noProof/>
        </w:rPr>
        <w:t>24</w:t>
      </w:r>
      <w:r w:rsidRPr="00EB6DF2">
        <w:rPr>
          <w:rFonts w:ascii="?? ??" w:hAnsi="?? ??"/>
          <w:noProof/>
        </w:rPr>
        <w:tab/>
        <w:t>NREL. Determination of structural carbohydrates and lignin in biomass : laboratory analytical procedure (LAP).  (2008).</w:t>
      </w:r>
      <w:bookmarkEnd w:id="24"/>
    </w:p>
    <w:p w14:paraId="2A3F8800" w14:textId="77777777" w:rsidR="00A65DA9" w:rsidRPr="00EB6DF2" w:rsidRDefault="00A65DA9" w:rsidP="0062364D">
      <w:pPr>
        <w:rPr>
          <w:rFonts w:ascii="?? ??" w:hAnsi="?? ??" w:hint="eastAsia"/>
          <w:noProof/>
        </w:rPr>
      </w:pPr>
      <w:bookmarkStart w:id="25" w:name="_ENREF_25"/>
      <w:r w:rsidRPr="00EB6DF2">
        <w:rPr>
          <w:rFonts w:ascii="?? ??" w:hAnsi="?? ??"/>
          <w:noProof/>
        </w:rPr>
        <w:t>25</w:t>
      </w:r>
      <w:r w:rsidRPr="00EB6DF2">
        <w:rPr>
          <w:rFonts w:ascii="?? ??" w:hAnsi="?? ??"/>
          <w:noProof/>
        </w:rPr>
        <w:tab/>
        <w:t>Bate, N. J.</w:t>
      </w:r>
      <w:r w:rsidRPr="00EB6DF2">
        <w:rPr>
          <w:rFonts w:ascii="?? ??" w:hAnsi="?? ??"/>
          <w:i/>
          <w:noProof/>
        </w:rPr>
        <w:t xml:space="preserve"> et al.</w:t>
      </w:r>
      <w:r w:rsidRPr="00EB6DF2">
        <w:rPr>
          <w:rFonts w:ascii="?? ??" w:hAnsi="?? ??"/>
          <w:noProof/>
        </w:rPr>
        <w:t xml:space="preserve"> Quantitative Relationship between Phenylalanine Ammonia-Lyase Levels and Phenylpropanoid Accumulation in Transgenic Tobacco Identifies a Rate-Determining Step in Natural Product Synthesis. </w:t>
      </w:r>
      <w:r w:rsidRPr="00EB6DF2">
        <w:rPr>
          <w:rFonts w:ascii="?? ??" w:hAnsi="?? ??"/>
          <w:i/>
          <w:noProof/>
        </w:rPr>
        <w:t>Proceedings of the National Academy of Sciences of the United States of America</w:t>
      </w:r>
      <w:r w:rsidRPr="00EB6DF2">
        <w:rPr>
          <w:rFonts w:ascii="?? ??" w:hAnsi="?? ??"/>
          <w:noProof/>
        </w:rPr>
        <w:t xml:space="preserve"> </w:t>
      </w:r>
      <w:r w:rsidRPr="00EB6DF2">
        <w:rPr>
          <w:rFonts w:ascii="?? ??" w:hAnsi="?? ??"/>
          <w:b/>
          <w:noProof/>
        </w:rPr>
        <w:t>91</w:t>
      </w:r>
      <w:r w:rsidRPr="00EB6DF2">
        <w:rPr>
          <w:rFonts w:ascii="?? ??" w:hAnsi="?? ??"/>
          <w:noProof/>
        </w:rPr>
        <w:t>, 7608-7612, doi:DOI 10.1073/pnas.91.16.7608 (1994).</w:t>
      </w:r>
      <w:bookmarkEnd w:id="25"/>
    </w:p>
    <w:p w14:paraId="61D92C77" w14:textId="77777777" w:rsidR="00A65DA9" w:rsidRPr="00EB6DF2" w:rsidRDefault="00A65DA9" w:rsidP="0062364D">
      <w:pPr>
        <w:rPr>
          <w:rFonts w:ascii="?? ??" w:hAnsi="?? ??" w:hint="eastAsia"/>
          <w:noProof/>
        </w:rPr>
      </w:pPr>
      <w:bookmarkStart w:id="26" w:name="_ENREF_26"/>
      <w:r w:rsidRPr="00EB6DF2">
        <w:rPr>
          <w:rFonts w:ascii="?? ??" w:hAnsi="?? ??"/>
          <w:noProof/>
        </w:rPr>
        <w:t>26</w:t>
      </w:r>
      <w:r w:rsidRPr="00EB6DF2">
        <w:rPr>
          <w:rFonts w:ascii="?? ??" w:hAnsi="?? ??"/>
          <w:noProof/>
        </w:rPr>
        <w:tab/>
        <w:t>Hu, W. J.</w:t>
      </w:r>
      <w:r w:rsidRPr="00EB6DF2">
        <w:rPr>
          <w:rFonts w:ascii="?? ??" w:hAnsi="?? ??"/>
          <w:i/>
          <w:noProof/>
        </w:rPr>
        <w:t xml:space="preserve"> et al.</w:t>
      </w:r>
      <w:r w:rsidRPr="00EB6DF2">
        <w:rPr>
          <w:rFonts w:ascii="?? ??" w:hAnsi="?? ??"/>
          <w:noProof/>
        </w:rPr>
        <w:t xml:space="preserve"> Repression of lignin biosynthesis promotes cellulose accumulation and growth in transgenic trees. </w:t>
      </w:r>
      <w:r w:rsidRPr="00EB6DF2">
        <w:rPr>
          <w:rFonts w:ascii="?? ??" w:hAnsi="?? ??"/>
          <w:i/>
          <w:noProof/>
        </w:rPr>
        <w:t>Nature biotechnology</w:t>
      </w:r>
      <w:r w:rsidRPr="00EB6DF2">
        <w:rPr>
          <w:rFonts w:ascii="?? ??" w:hAnsi="?? ??"/>
          <w:noProof/>
        </w:rPr>
        <w:t xml:space="preserve"> </w:t>
      </w:r>
      <w:r w:rsidRPr="00EB6DF2">
        <w:rPr>
          <w:rFonts w:ascii="?? ??" w:hAnsi="?? ??"/>
          <w:b/>
          <w:noProof/>
        </w:rPr>
        <w:t>17</w:t>
      </w:r>
      <w:r w:rsidRPr="00EB6DF2">
        <w:rPr>
          <w:rFonts w:ascii="?? ??" w:hAnsi="?? ??"/>
          <w:noProof/>
        </w:rPr>
        <w:t>, 808-812, doi:10.1038/11758 (1999).</w:t>
      </w:r>
      <w:bookmarkEnd w:id="26"/>
    </w:p>
    <w:p w14:paraId="40E38BFD" w14:textId="77777777" w:rsidR="00A65DA9" w:rsidRPr="00EB6DF2" w:rsidRDefault="00A65DA9" w:rsidP="0062364D">
      <w:pPr>
        <w:rPr>
          <w:rFonts w:ascii="?? ??" w:hAnsi="?? ??" w:hint="eastAsia"/>
          <w:noProof/>
        </w:rPr>
      </w:pPr>
      <w:bookmarkStart w:id="27" w:name="_ENREF_27"/>
      <w:r w:rsidRPr="00EB6DF2">
        <w:rPr>
          <w:rFonts w:ascii="?? ??" w:hAnsi="?? ??"/>
          <w:noProof/>
        </w:rPr>
        <w:t>27</w:t>
      </w:r>
      <w:r w:rsidRPr="00EB6DF2">
        <w:rPr>
          <w:rFonts w:ascii="?? ??" w:hAnsi="?? ??"/>
          <w:noProof/>
        </w:rPr>
        <w:tab/>
        <w:t>Lapierre, C.</w:t>
      </w:r>
      <w:r w:rsidRPr="00EB6DF2">
        <w:rPr>
          <w:rFonts w:ascii="?? ??" w:hAnsi="?? ??"/>
          <w:i/>
          <w:noProof/>
        </w:rPr>
        <w:t xml:space="preserve"> et al.</w:t>
      </w:r>
      <w:r w:rsidRPr="00EB6DF2">
        <w:rPr>
          <w:rFonts w:ascii="?? ??" w:hAnsi="?? ??"/>
          <w:noProof/>
        </w:rPr>
        <w:t xml:space="preserve"> Signatures of cinnamyl alcohol dehydrogenase deficiency in poplar lignins. </w:t>
      </w:r>
      <w:r w:rsidRPr="00EB6DF2">
        <w:rPr>
          <w:rFonts w:ascii="?? ??" w:hAnsi="?? ??"/>
          <w:i/>
          <w:noProof/>
        </w:rPr>
        <w:t>Phytochemistry</w:t>
      </w:r>
      <w:r w:rsidRPr="00EB6DF2">
        <w:rPr>
          <w:rFonts w:ascii="?? ??" w:hAnsi="?? ??"/>
          <w:noProof/>
        </w:rPr>
        <w:t xml:space="preserve"> </w:t>
      </w:r>
      <w:r w:rsidRPr="00EB6DF2">
        <w:rPr>
          <w:rFonts w:ascii="?? ??" w:hAnsi="?? ??"/>
          <w:b/>
          <w:noProof/>
        </w:rPr>
        <w:t>65</w:t>
      </w:r>
      <w:r w:rsidRPr="00EB6DF2">
        <w:rPr>
          <w:rFonts w:ascii="?? ??" w:hAnsi="?? ??"/>
          <w:noProof/>
        </w:rPr>
        <w:t>, 313-321 (2004).</w:t>
      </w:r>
      <w:bookmarkEnd w:id="27"/>
    </w:p>
    <w:p w14:paraId="2C631F72" w14:textId="77777777" w:rsidR="00A65DA9" w:rsidRPr="00EB6DF2" w:rsidRDefault="00A65DA9" w:rsidP="0062364D">
      <w:pPr>
        <w:rPr>
          <w:rFonts w:ascii="?? ??" w:hAnsi="?? ??" w:hint="eastAsia"/>
          <w:noProof/>
        </w:rPr>
      </w:pPr>
      <w:bookmarkStart w:id="28" w:name="_ENREF_28"/>
      <w:r w:rsidRPr="00EB6DF2">
        <w:rPr>
          <w:rFonts w:ascii="?? ??" w:hAnsi="?? ??"/>
          <w:noProof/>
        </w:rPr>
        <w:t>28</w:t>
      </w:r>
      <w:r w:rsidRPr="00EB6DF2">
        <w:rPr>
          <w:rFonts w:ascii="?? ??" w:hAnsi="?? ??"/>
          <w:noProof/>
        </w:rPr>
        <w:tab/>
        <w:t xml:space="preserve">Updegraff, D. M. Semimicro determination of cellulose in biological materials. </w:t>
      </w:r>
      <w:r w:rsidRPr="00EB6DF2">
        <w:rPr>
          <w:rFonts w:ascii="?? ??" w:hAnsi="?? ??"/>
          <w:i/>
          <w:noProof/>
        </w:rPr>
        <w:t>Anal Biochem</w:t>
      </w:r>
      <w:r w:rsidRPr="00EB6DF2">
        <w:rPr>
          <w:rFonts w:ascii="?? ??" w:hAnsi="?? ??"/>
          <w:noProof/>
        </w:rPr>
        <w:t xml:space="preserve"> </w:t>
      </w:r>
      <w:r w:rsidRPr="00EB6DF2">
        <w:rPr>
          <w:rFonts w:ascii="?? ??" w:hAnsi="?? ??"/>
          <w:b/>
          <w:noProof/>
        </w:rPr>
        <w:t>32</w:t>
      </w:r>
      <w:r w:rsidRPr="00EB6DF2">
        <w:rPr>
          <w:rFonts w:ascii="?? ??" w:hAnsi="?? ??"/>
          <w:noProof/>
        </w:rPr>
        <w:t>, 420-424 (1969).</w:t>
      </w:r>
      <w:bookmarkEnd w:id="28"/>
    </w:p>
    <w:p w14:paraId="47DF67A1" w14:textId="77777777" w:rsidR="00A65DA9" w:rsidRPr="00EB6DF2" w:rsidRDefault="00A65DA9" w:rsidP="0062364D">
      <w:pPr>
        <w:rPr>
          <w:rFonts w:ascii="?? ??" w:hAnsi="?? ??" w:hint="eastAsia"/>
          <w:noProof/>
        </w:rPr>
      </w:pPr>
      <w:bookmarkStart w:id="29" w:name="_ENREF_29"/>
      <w:r w:rsidRPr="00EB6DF2">
        <w:rPr>
          <w:rFonts w:ascii="?? ??" w:hAnsi="?? ??"/>
          <w:noProof/>
        </w:rPr>
        <w:t>29</w:t>
      </w:r>
      <w:r w:rsidRPr="00EB6DF2">
        <w:rPr>
          <w:rFonts w:ascii="?? ??" w:hAnsi="?? ??"/>
          <w:noProof/>
        </w:rPr>
        <w:tab/>
        <w:t xml:space="preserve">Yemm, E. W. &amp; Willis, A. J. The estimation of carbohydrates in plant extracts by anthrone. </w:t>
      </w:r>
      <w:r w:rsidRPr="00EB6DF2">
        <w:rPr>
          <w:rFonts w:ascii="?? ??" w:hAnsi="?? ??"/>
          <w:i/>
          <w:noProof/>
        </w:rPr>
        <w:t>The Biochemical journal</w:t>
      </w:r>
      <w:r w:rsidRPr="00EB6DF2">
        <w:rPr>
          <w:rFonts w:ascii="?? ??" w:hAnsi="?? ??"/>
          <w:noProof/>
        </w:rPr>
        <w:t xml:space="preserve"> </w:t>
      </w:r>
      <w:r w:rsidRPr="00EB6DF2">
        <w:rPr>
          <w:rFonts w:ascii="?? ??" w:hAnsi="?? ??"/>
          <w:b/>
          <w:noProof/>
        </w:rPr>
        <w:t>57</w:t>
      </w:r>
      <w:r w:rsidRPr="00EB6DF2">
        <w:rPr>
          <w:rFonts w:ascii="?? ??" w:hAnsi="?? ??"/>
          <w:noProof/>
        </w:rPr>
        <w:t>, 508-514 (1954).</w:t>
      </w:r>
      <w:bookmarkEnd w:id="29"/>
    </w:p>
    <w:p w14:paraId="2B08B9D6" w14:textId="77777777" w:rsidR="00A65DA9" w:rsidRPr="00EB6DF2" w:rsidRDefault="00A65DA9" w:rsidP="0062364D">
      <w:pPr>
        <w:rPr>
          <w:rFonts w:ascii="?? ??" w:hAnsi="?? ??" w:hint="eastAsia"/>
          <w:noProof/>
        </w:rPr>
      </w:pPr>
      <w:bookmarkStart w:id="30" w:name="_ENREF_30"/>
      <w:r w:rsidRPr="00EB6DF2">
        <w:rPr>
          <w:rFonts w:ascii="?? ??" w:hAnsi="?? ??"/>
          <w:noProof/>
        </w:rPr>
        <w:t>30</w:t>
      </w:r>
      <w:r w:rsidRPr="00EB6DF2">
        <w:rPr>
          <w:rFonts w:ascii="?? ??" w:hAnsi="?? ??"/>
          <w:noProof/>
        </w:rPr>
        <w:tab/>
        <w:t xml:space="preserve">Filomena, A. P., Cherie, W., Geoffrey, B. F. &amp; Antony, B. Determining the polysaccharide composition of plant cell walls. </w:t>
      </w:r>
      <w:r w:rsidRPr="00EB6DF2">
        <w:rPr>
          <w:rFonts w:ascii="?? ??" w:hAnsi="?? ??"/>
          <w:i/>
          <w:noProof/>
        </w:rPr>
        <w:t>Nature protocols</w:t>
      </w:r>
      <w:r w:rsidRPr="00EB6DF2">
        <w:rPr>
          <w:rFonts w:ascii="?? ??" w:hAnsi="?? ??"/>
          <w:noProof/>
        </w:rPr>
        <w:t xml:space="preserve"> </w:t>
      </w:r>
      <w:r w:rsidRPr="00EB6DF2">
        <w:rPr>
          <w:rFonts w:ascii="?? ??" w:hAnsi="?? ??"/>
          <w:b/>
          <w:noProof/>
        </w:rPr>
        <w:t>7</w:t>
      </w:r>
      <w:r w:rsidRPr="00EB6DF2">
        <w:rPr>
          <w:rFonts w:ascii="?? ??" w:hAnsi="?? ??"/>
          <w:noProof/>
        </w:rPr>
        <w:t>, 1590-1607, doi:10.1038/nprot.2012.081 (2012).</w:t>
      </w:r>
      <w:bookmarkEnd w:id="30"/>
    </w:p>
    <w:p w14:paraId="790E9F6E" w14:textId="77777777" w:rsidR="00A65DA9" w:rsidRPr="00EB6DF2" w:rsidRDefault="00A65DA9" w:rsidP="0062364D">
      <w:pPr>
        <w:rPr>
          <w:rFonts w:ascii="?? ??" w:hAnsi="?? ??" w:hint="eastAsia"/>
          <w:noProof/>
        </w:rPr>
      </w:pPr>
      <w:bookmarkStart w:id="31" w:name="_ENREF_31"/>
      <w:r w:rsidRPr="00EB6DF2">
        <w:rPr>
          <w:rFonts w:ascii="?? ??" w:hAnsi="?? ??"/>
          <w:noProof/>
        </w:rPr>
        <w:t>31</w:t>
      </w:r>
      <w:r w:rsidRPr="00EB6DF2">
        <w:rPr>
          <w:rFonts w:ascii="?? ??" w:hAnsi="?? ??"/>
          <w:noProof/>
        </w:rPr>
        <w:tab/>
        <w:t xml:space="preserve">Foster, C. E., Martin, T. M. &amp; Pauly, M. Comprehensive Compositional Analysis of Plant Cell Walls (Lignocellulosic biomass) Part II: Carbohydrates. </w:t>
      </w:r>
      <w:r w:rsidRPr="00EB6DF2">
        <w:rPr>
          <w:rFonts w:ascii="?? ??" w:hAnsi="?? ??"/>
          <w:i/>
          <w:noProof/>
        </w:rPr>
        <w:t>Journal of visualized experiments : JoVE</w:t>
      </w:r>
      <w:r w:rsidRPr="00EB6DF2">
        <w:rPr>
          <w:rFonts w:ascii="?? ??" w:hAnsi="?? ??"/>
          <w:noProof/>
        </w:rPr>
        <w:t>, e1837, doi:doi:10.3791/1837 (2010).</w:t>
      </w:r>
      <w:bookmarkEnd w:id="31"/>
    </w:p>
    <w:p w14:paraId="2554E88E" w14:textId="77777777" w:rsidR="00A65DA9" w:rsidRPr="00EB6DF2" w:rsidRDefault="00A65DA9" w:rsidP="0062364D">
      <w:pPr>
        <w:rPr>
          <w:rFonts w:ascii="?? ??" w:hAnsi="?? ??" w:hint="eastAsia"/>
          <w:noProof/>
        </w:rPr>
      </w:pPr>
      <w:bookmarkStart w:id="32" w:name="_ENREF_32"/>
      <w:r w:rsidRPr="00EB6DF2">
        <w:rPr>
          <w:rFonts w:ascii="?? ??" w:hAnsi="?? ??"/>
          <w:noProof/>
        </w:rPr>
        <w:t>32</w:t>
      </w:r>
      <w:r w:rsidRPr="00EB6DF2">
        <w:rPr>
          <w:rFonts w:ascii="?? ??" w:hAnsi="?? ??"/>
          <w:noProof/>
        </w:rPr>
        <w:tab/>
        <w:t xml:space="preserve">Department of Agronomy, I. S. U. </w:t>
      </w:r>
      <w:r w:rsidRPr="00EB6DF2">
        <w:rPr>
          <w:rFonts w:ascii="?? ??" w:hAnsi="?? ??"/>
          <w:i/>
          <w:noProof/>
        </w:rPr>
        <w:t>Particle bombardment of Hi II immature zygotic embryos and recovery of transgenic maize plants</w:t>
      </w:r>
      <w:r w:rsidRPr="00EB6DF2">
        <w:rPr>
          <w:rFonts w:ascii="?? ??" w:hAnsi="?? ??"/>
          <w:noProof/>
        </w:rPr>
        <w:t>, 2005).</w:t>
      </w:r>
      <w:bookmarkEnd w:id="32"/>
    </w:p>
    <w:p w14:paraId="19D20085" w14:textId="335EC15C" w:rsidR="00A65DA9" w:rsidRPr="00EB6DF2" w:rsidRDefault="00A65DA9" w:rsidP="0062364D">
      <w:pPr>
        <w:rPr>
          <w:rFonts w:ascii="?? ??" w:hAnsi="?? ??" w:hint="eastAsia"/>
          <w:noProof/>
        </w:rPr>
      </w:pPr>
      <w:bookmarkStart w:id="33" w:name="_ENREF_33"/>
      <w:r w:rsidRPr="00EB6DF2">
        <w:rPr>
          <w:rFonts w:ascii="?? ??" w:hAnsi="?? ??"/>
          <w:noProof/>
        </w:rPr>
        <w:t>33</w:t>
      </w:r>
      <w:r w:rsidRPr="00EB6DF2">
        <w:rPr>
          <w:rFonts w:ascii="?? ??" w:hAnsi="?? ??"/>
          <w:noProof/>
        </w:rPr>
        <w:tab/>
        <w:t xml:space="preserve">BIO-RAD. </w:t>
      </w:r>
      <w:r w:rsidRPr="00EB6DF2">
        <w:rPr>
          <w:rFonts w:ascii="?? ??" w:hAnsi="?? ??"/>
          <w:i/>
          <w:noProof/>
        </w:rPr>
        <w:t>Biolistic® PDS-1000/He Particle Delivery System</w:t>
      </w:r>
      <w:r w:rsidRPr="00EB6DF2">
        <w:rPr>
          <w:rFonts w:ascii="?? ??" w:hAnsi="?? ??"/>
          <w:noProof/>
        </w:rPr>
        <w:t>, &lt;</w:t>
      </w:r>
      <w:hyperlink r:id="rId14" w:history="1">
        <w:r w:rsidRPr="00EB6DF2">
          <w:rPr>
            <w:rStyle w:val="Hyperlink"/>
            <w:rFonts w:ascii="?? ??" w:hAnsi="?? ??"/>
            <w:noProof/>
            <w:color w:val="auto"/>
          </w:rPr>
          <w:t>http://www.bio-rad.com/webroot/web/pdf/lsr/literature/Bulletin_9075.pdf</w:t>
        </w:r>
      </w:hyperlink>
      <w:r w:rsidRPr="00EB6DF2">
        <w:rPr>
          <w:rFonts w:ascii="?? ??" w:hAnsi="?? ??"/>
          <w:noProof/>
        </w:rPr>
        <w:t>&gt; (</w:t>
      </w:r>
      <w:bookmarkEnd w:id="33"/>
    </w:p>
    <w:p w14:paraId="42EB5A9D" w14:textId="77777777" w:rsidR="00A65DA9" w:rsidRPr="00EB6DF2" w:rsidRDefault="00A65DA9" w:rsidP="0062364D">
      <w:pPr>
        <w:rPr>
          <w:rFonts w:ascii="?? ??" w:hAnsi="?? ??" w:hint="eastAsia"/>
          <w:noProof/>
        </w:rPr>
      </w:pPr>
      <w:bookmarkStart w:id="34" w:name="_ENREF_34"/>
      <w:r w:rsidRPr="00EB6DF2">
        <w:rPr>
          <w:rFonts w:ascii="?? ??" w:hAnsi="?? ??"/>
          <w:noProof/>
        </w:rPr>
        <w:t>34</w:t>
      </w:r>
      <w:r w:rsidRPr="00EB6DF2">
        <w:rPr>
          <w:rFonts w:ascii="?? ??" w:hAnsi="?? ??"/>
          <w:noProof/>
        </w:rPr>
        <w:tab/>
      </w:r>
      <w:r w:rsidRPr="00EB6DF2">
        <w:rPr>
          <w:rFonts w:ascii="?? ??" w:hAnsi="?? ??"/>
          <w:i/>
          <w:noProof/>
        </w:rPr>
        <w:t>Particle bombardment of Hi II immature zygotic embryos and recovery of transgenic maize plants</w:t>
      </w:r>
      <w:r w:rsidRPr="00EB6DF2">
        <w:rPr>
          <w:rFonts w:ascii="?? ??" w:hAnsi="?? ??"/>
          <w:noProof/>
        </w:rPr>
        <w:t>, 2005).</w:t>
      </w:r>
      <w:bookmarkEnd w:id="34"/>
    </w:p>
    <w:p w14:paraId="18F6916B" w14:textId="77777777" w:rsidR="00A65DA9" w:rsidRPr="00EB6DF2" w:rsidRDefault="00A65DA9" w:rsidP="0062364D">
      <w:pPr>
        <w:rPr>
          <w:rFonts w:ascii="?? ??" w:hAnsi="?? ??" w:hint="eastAsia"/>
          <w:noProof/>
        </w:rPr>
      </w:pPr>
      <w:bookmarkStart w:id="35" w:name="_ENREF_35"/>
      <w:r w:rsidRPr="00EB6DF2">
        <w:rPr>
          <w:rFonts w:ascii="?? ??" w:hAnsi="?? ??"/>
          <w:noProof/>
        </w:rPr>
        <w:lastRenderedPageBreak/>
        <w:t>35</w:t>
      </w:r>
      <w:r w:rsidRPr="00EB6DF2">
        <w:rPr>
          <w:rFonts w:ascii="?? ??" w:hAnsi="?? ??"/>
          <w:noProof/>
        </w:rPr>
        <w:tab/>
        <w:t>Sluiter, A.</w:t>
      </w:r>
      <w:r w:rsidRPr="00EB6DF2">
        <w:rPr>
          <w:rFonts w:ascii="?? ??" w:hAnsi="?? ??"/>
          <w:i/>
          <w:noProof/>
        </w:rPr>
        <w:t xml:space="preserve"> et al.</w:t>
      </w:r>
      <w:r w:rsidRPr="00EB6DF2">
        <w:rPr>
          <w:rFonts w:ascii="?? ??" w:hAnsi="?? ??"/>
          <w:noProof/>
        </w:rPr>
        <w:t xml:space="preserve"> Determination of Structural Carbohydrates and Lignin in Biomass; Laboratory Analytical Procedure (LAP). (National Renewable Energy Laboratory, 2008).</w:t>
      </w:r>
      <w:bookmarkEnd w:id="35"/>
    </w:p>
    <w:p w14:paraId="093CD6D6" w14:textId="77777777" w:rsidR="00A65DA9" w:rsidRPr="00EB6DF2" w:rsidRDefault="00A65DA9" w:rsidP="0062364D">
      <w:pPr>
        <w:rPr>
          <w:rFonts w:ascii="?? ??" w:hAnsi="?? ??" w:hint="eastAsia"/>
          <w:noProof/>
        </w:rPr>
      </w:pPr>
      <w:bookmarkStart w:id="36" w:name="_ENREF_36"/>
      <w:r w:rsidRPr="00EB6DF2">
        <w:rPr>
          <w:rFonts w:ascii="?? ??" w:hAnsi="?? ??"/>
          <w:noProof/>
        </w:rPr>
        <w:t>36</w:t>
      </w:r>
      <w:r w:rsidRPr="00EB6DF2">
        <w:rPr>
          <w:rFonts w:ascii="?? ??" w:hAnsi="?? ??"/>
          <w:noProof/>
        </w:rPr>
        <w:tab/>
        <w:t xml:space="preserve">Cano-Delgado, A., Penfield, S., Smith, C., Catley, M. &amp; Bevan, M. Reduced cellulose synthesis invokes lignification and defense responses in Arabidopsis thaliana. </w:t>
      </w:r>
      <w:r w:rsidRPr="00EB6DF2">
        <w:rPr>
          <w:rFonts w:ascii="?? ??" w:hAnsi="?? ??"/>
          <w:i/>
          <w:noProof/>
        </w:rPr>
        <w:t>The Plant journal : for cell and molecular biology</w:t>
      </w:r>
      <w:r w:rsidRPr="00EB6DF2">
        <w:rPr>
          <w:rFonts w:ascii="?? ??" w:hAnsi="?? ??"/>
          <w:noProof/>
        </w:rPr>
        <w:t xml:space="preserve"> </w:t>
      </w:r>
      <w:r w:rsidRPr="00EB6DF2">
        <w:rPr>
          <w:rFonts w:ascii="?? ??" w:hAnsi="?? ??"/>
          <w:b/>
          <w:noProof/>
        </w:rPr>
        <w:t>34</w:t>
      </w:r>
      <w:r w:rsidRPr="00EB6DF2">
        <w:rPr>
          <w:rFonts w:ascii="?? ??" w:hAnsi="?? ??"/>
          <w:noProof/>
        </w:rPr>
        <w:t>, 351-362 (2003).</w:t>
      </w:r>
      <w:bookmarkEnd w:id="36"/>
    </w:p>
    <w:p w14:paraId="27322F51" w14:textId="77777777" w:rsidR="00A65DA9" w:rsidRPr="00EB6DF2" w:rsidRDefault="00A65DA9" w:rsidP="0062364D">
      <w:pPr>
        <w:rPr>
          <w:rFonts w:ascii="?? ??" w:hAnsi="?? ??" w:hint="eastAsia"/>
          <w:noProof/>
        </w:rPr>
      </w:pPr>
      <w:bookmarkStart w:id="37" w:name="_ENREF_37"/>
      <w:r w:rsidRPr="00EB6DF2">
        <w:rPr>
          <w:rFonts w:ascii="?? ??" w:hAnsi="?? ??"/>
          <w:noProof/>
        </w:rPr>
        <w:t>37</w:t>
      </w:r>
      <w:r w:rsidRPr="00EB6DF2">
        <w:rPr>
          <w:rFonts w:ascii="?? ??" w:hAnsi="?? ??"/>
          <w:noProof/>
        </w:rPr>
        <w:tab/>
        <w:t xml:space="preserve">Boudet, A. M., Kajita, S., Grima-Pettenati, J. &amp; Goffner, D. Lignins and lignocellulosics: a better control of synthesis for new and improved uses. </w:t>
      </w:r>
      <w:r w:rsidRPr="00EB6DF2">
        <w:rPr>
          <w:rFonts w:ascii="?? ??" w:hAnsi="?? ??"/>
          <w:i/>
          <w:noProof/>
        </w:rPr>
        <w:t>Trends in plant science</w:t>
      </w:r>
      <w:r w:rsidRPr="00EB6DF2">
        <w:rPr>
          <w:rFonts w:ascii="?? ??" w:hAnsi="?? ??"/>
          <w:noProof/>
        </w:rPr>
        <w:t xml:space="preserve"> </w:t>
      </w:r>
      <w:r w:rsidRPr="00EB6DF2">
        <w:rPr>
          <w:rFonts w:ascii="?? ??" w:hAnsi="?? ??"/>
          <w:b/>
          <w:noProof/>
        </w:rPr>
        <w:t>8</w:t>
      </w:r>
      <w:r w:rsidRPr="00EB6DF2">
        <w:rPr>
          <w:rFonts w:ascii="?? ??" w:hAnsi="?? ??"/>
          <w:noProof/>
        </w:rPr>
        <w:t>, 576-581, doi:10.1016/j.tplants.2003.10.001 (2003).</w:t>
      </w:r>
      <w:bookmarkEnd w:id="37"/>
    </w:p>
    <w:p w14:paraId="6459C7B0" w14:textId="753902ED" w:rsidR="00A65DA9" w:rsidRPr="00EB6DF2" w:rsidRDefault="00A65DA9" w:rsidP="0062364D">
      <w:pPr>
        <w:rPr>
          <w:rFonts w:ascii="?? ??" w:hAnsi="?? ??" w:hint="eastAsia"/>
          <w:noProof/>
        </w:rPr>
      </w:pPr>
    </w:p>
    <w:p w14:paraId="5F094064" w14:textId="73F6F674" w:rsidR="00C06E55" w:rsidRPr="00EB6DF2" w:rsidRDefault="009D540D" w:rsidP="0062364D">
      <w:r w:rsidRPr="00EB6DF2">
        <w:fldChar w:fldCharType="end"/>
      </w:r>
    </w:p>
    <w:sectPr w:rsidR="00C06E55" w:rsidRPr="00EB6DF2" w:rsidSect="00F97C12">
      <w:footerReference w:type="first" r:id="rId15"/>
      <w:pgSz w:w="12240" w:h="15840"/>
      <w:pgMar w:top="1440" w:right="1440" w:bottom="1440" w:left="1440" w:header="720" w:footer="720" w:gutter="0"/>
      <w:lnNumType w:countBy="1" w:restart="continuous"/>
      <w:pgNumType w:start="64"/>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CA0937" w14:textId="77777777" w:rsidR="006A2A67" w:rsidRDefault="006A2A67" w:rsidP="00063E28">
      <w:r>
        <w:separator/>
      </w:r>
    </w:p>
  </w:endnote>
  <w:endnote w:type="continuationSeparator" w:id="0">
    <w:p w14:paraId="05B3315E" w14:textId="77777777" w:rsidR="006A2A67" w:rsidRDefault="006A2A67" w:rsidP="00063E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Gulim">
    <w:altName w:val="굴림"/>
    <w:panose1 w:val="020B0600000101010101"/>
    <w:charset w:val="81"/>
    <w:family w:val="swiss"/>
    <w:pitch w:val="variable"/>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GulimChe">
    <w:panose1 w:val="020B0609000101010101"/>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BemboStd">
    <w:altName w:val="ＭＳ 明朝"/>
    <w:panose1 w:val="00000000000000000000"/>
    <w:charset w:val="80"/>
    <w:family w:val="auto"/>
    <w:notTrueType/>
    <w:pitch w:val="default"/>
    <w:sig w:usb0="00000001" w:usb1="08070000" w:usb2="00000010" w:usb3="00000000" w:csb0="00020000" w:csb1="00000000"/>
  </w:font>
  <w:font w:name="SymbolMT">
    <w:altName w:val="MS Mincho"/>
    <w:panose1 w:val="00000000000000000000"/>
    <w:charset w:val="80"/>
    <w:family w:val="auto"/>
    <w:notTrueType/>
    <w:pitch w:val="default"/>
    <w:sig w:usb0="00000000" w:usb1="08070000" w:usb2="00000010" w:usb3="00000000" w:csb0="00020000" w:csb1="00000000"/>
  </w:font>
  <w:font w:name="BatangChe">
    <w:panose1 w:val="0203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AvenirLTStd-Light">
    <w:altName w:val="Arial Unicode MS"/>
    <w:panose1 w:val="00000000000000000000"/>
    <w:charset w:val="81"/>
    <w:family w:val="auto"/>
    <w:notTrueType/>
    <w:pitch w:val="default"/>
    <w:sig w:usb0="00000001" w:usb1="09060000" w:usb2="00000010" w:usb3="00000000" w:csb0="00080000" w:csb1="00000000"/>
  </w:font>
  <w:font w:name="?? ??">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5231021"/>
      <w:docPartObj>
        <w:docPartGallery w:val="Page Numbers (Bottom of Page)"/>
        <w:docPartUnique/>
      </w:docPartObj>
    </w:sdtPr>
    <w:sdtEndPr>
      <w:rPr>
        <w:noProof/>
      </w:rPr>
    </w:sdtEndPr>
    <w:sdtContent>
      <w:p w14:paraId="27284CF5" w14:textId="77777777" w:rsidR="00EB6DF2" w:rsidRDefault="00EB6DF2" w:rsidP="003E2EF5">
        <w:pPr>
          <w:pStyle w:val="Footer"/>
        </w:pPr>
        <w:r>
          <w:fldChar w:fldCharType="begin"/>
        </w:r>
        <w:r>
          <w:instrText xml:space="preserve"> PAGE   \* MERGEFORMAT </w:instrText>
        </w:r>
        <w:r>
          <w:fldChar w:fldCharType="separate"/>
        </w:r>
        <w:r>
          <w:rPr>
            <w:noProof/>
          </w:rPr>
          <w:t>63</w:t>
        </w:r>
        <w:r>
          <w:rPr>
            <w:noProof/>
          </w:rPr>
          <w:fldChar w:fldCharType="end"/>
        </w:r>
      </w:p>
    </w:sdtContent>
  </w:sdt>
  <w:p w14:paraId="501D293F" w14:textId="77777777" w:rsidR="00EB6DF2" w:rsidRPr="00302B2B" w:rsidRDefault="00EB6D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057F7A" w14:textId="77777777" w:rsidR="006A2A67" w:rsidRDefault="006A2A67" w:rsidP="00063E28">
      <w:r>
        <w:separator/>
      </w:r>
    </w:p>
  </w:footnote>
  <w:footnote w:type="continuationSeparator" w:id="0">
    <w:p w14:paraId="39D2016A" w14:textId="77777777" w:rsidR="006A2A67" w:rsidRDefault="006A2A67" w:rsidP="00063E2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22C5D"/>
    <w:multiLevelType w:val="multilevel"/>
    <w:tmpl w:val="5FF6C91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D5531DB"/>
    <w:multiLevelType w:val="multilevel"/>
    <w:tmpl w:val="474EF956"/>
    <w:lvl w:ilvl="0">
      <w:start w:val="4"/>
      <w:numFmt w:val="decimal"/>
      <w:pStyle w:val="Style1"/>
      <w:lvlText w:val="%1."/>
      <w:lvlJc w:val="left"/>
      <w:pPr>
        <w:ind w:left="360" w:hanging="360"/>
      </w:pPr>
      <w:rPr>
        <w:rFonts w:hint="default"/>
      </w:rPr>
    </w:lvl>
    <w:lvl w:ilvl="1">
      <w:start w:val="1"/>
      <w:numFmt w:val="decimal"/>
      <w:pStyle w:val="11indent"/>
      <w:lvlText w:val="%1.%2."/>
      <w:lvlJc w:val="left"/>
      <w:pPr>
        <w:ind w:left="792" w:hanging="432"/>
      </w:pPr>
      <w:rPr>
        <w:rFonts w:asciiTheme="majorHAnsi" w:eastAsiaTheme="minorEastAsia" w:hAnsiTheme="majorHAnsi" w:cstheme="majorHAnsi" w:hint="default"/>
        <w:b w:val="0"/>
        <w:i w:val="0"/>
        <w:noProof w:val="0"/>
      </w:rPr>
    </w:lvl>
    <w:lvl w:ilvl="2">
      <w:start w:val="1"/>
      <w:numFmt w:val="decimal"/>
      <w:pStyle w:val="111style"/>
      <w:lvlText w:val="%1.%2.%3."/>
      <w:lvlJc w:val="left"/>
      <w:pPr>
        <w:ind w:left="1224" w:hanging="504"/>
      </w:pPr>
      <w:rPr>
        <w:rFonts w:asciiTheme="majorHAnsi" w:eastAsiaTheme="minorEastAsia" w:hAnsiTheme="majorHAnsi" w:cstheme="majorHAnsi" w:hint="default"/>
        <w:i w:val="0"/>
        <w:noProof w:val="0"/>
      </w:rPr>
    </w:lvl>
    <w:lvl w:ilvl="3">
      <w:start w:val="1"/>
      <w:numFmt w:val="decimal"/>
      <w:pStyle w:val="1111style"/>
      <w:lvlText w:val="%1.%2.%3.%4."/>
      <w:lvlJc w:val="left"/>
      <w:pPr>
        <w:ind w:left="1728" w:hanging="648"/>
      </w:pPr>
      <w:rPr>
        <w:rFonts w:hint="default"/>
        <w:b w:val="0"/>
        <w:i w:val="0"/>
      </w:rPr>
    </w:lvl>
    <w:lvl w:ilvl="4">
      <w:start w:val="1"/>
      <w:numFmt w:val="bullet"/>
      <w:lvlText w:val=""/>
      <w:lvlJc w:val="left"/>
      <w:pPr>
        <w:ind w:left="2232" w:hanging="792"/>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12451490"/>
    <w:multiLevelType w:val="multilevel"/>
    <w:tmpl w:val="140EC812"/>
    <w:lvl w:ilvl="0">
      <w:start w:val="4"/>
      <w:numFmt w:val="decimal"/>
      <w:lvlText w:val="%1"/>
      <w:lvlJc w:val="left"/>
      <w:pPr>
        <w:ind w:left="420" w:hanging="420"/>
      </w:pPr>
      <w:rPr>
        <w:rFonts w:hint="default"/>
        <w:color w:val="auto"/>
      </w:rPr>
    </w:lvl>
    <w:lvl w:ilvl="1">
      <w:start w:val="18"/>
      <w:numFmt w:val="decimal"/>
      <w:lvlText w:val="%1.%2"/>
      <w:lvlJc w:val="left"/>
      <w:pPr>
        <w:ind w:left="420" w:hanging="4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3">
    <w:nsid w:val="1DD36552"/>
    <w:multiLevelType w:val="multilevel"/>
    <w:tmpl w:val="4936FAF0"/>
    <w:lvl w:ilvl="0">
      <w:start w:val="4"/>
      <w:numFmt w:val="decimal"/>
      <w:lvlText w:val="%1"/>
      <w:lvlJc w:val="left"/>
      <w:pPr>
        <w:ind w:left="420" w:hanging="420"/>
      </w:pPr>
      <w:rPr>
        <w:rFonts w:hint="default"/>
        <w:color w:val="auto"/>
      </w:rPr>
    </w:lvl>
    <w:lvl w:ilvl="1">
      <w:start w:val="14"/>
      <w:numFmt w:val="decimal"/>
      <w:lvlText w:val="%1.%2"/>
      <w:lvlJc w:val="left"/>
      <w:pPr>
        <w:ind w:left="420" w:hanging="4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4">
    <w:nsid w:val="22EF50DE"/>
    <w:multiLevelType w:val="multilevel"/>
    <w:tmpl w:val="436CF8B2"/>
    <w:lvl w:ilvl="0">
      <w:start w:val="3"/>
      <w:numFmt w:val="decimal"/>
      <w:lvlText w:val="%1"/>
      <w:lvlJc w:val="left"/>
      <w:pPr>
        <w:ind w:left="420" w:hanging="420"/>
      </w:pPr>
      <w:rPr>
        <w:rFonts w:hint="default"/>
      </w:rPr>
    </w:lvl>
    <w:lvl w:ilvl="1">
      <w:start w:val="17"/>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3A5D2E6A"/>
    <w:multiLevelType w:val="multilevel"/>
    <w:tmpl w:val="CBE6B8B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53A11510"/>
    <w:multiLevelType w:val="multilevel"/>
    <w:tmpl w:val="619AEA2E"/>
    <w:lvl w:ilvl="0">
      <w:start w:val="2"/>
      <w:numFmt w:val="decimal"/>
      <w:lvlText w:val="%1"/>
      <w:lvlJc w:val="left"/>
      <w:pPr>
        <w:ind w:left="420" w:hanging="420"/>
      </w:pPr>
      <w:rPr>
        <w:rFonts w:cs="Gulim" w:hint="default"/>
      </w:rPr>
    </w:lvl>
    <w:lvl w:ilvl="1">
      <w:start w:val="24"/>
      <w:numFmt w:val="decimal"/>
      <w:lvlText w:val="%1.%2"/>
      <w:lvlJc w:val="left"/>
      <w:pPr>
        <w:ind w:left="420" w:hanging="420"/>
      </w:pPr>
      <w:rPr>
        <w:rFonts w:cs="Gulim" w:hint="default"/>
      </w:rPr>
    </w:lvl>
    <w:lvl w:ilvl="2">
      <w:start w:val="1"/>
      <w:numFmt w:val="decimal"/>
      <w:lvlText w:val="%1.%2.%3"/>
      <w:lvlJc w:val="left"/>
      <w:pPr>
        <w:ind w:left="720" w:hanging="720"/>
      </w:pPr>
      <w:rPr>
        <w:rFonts w:cs="Gulim" w:hint="default"/>
      </w:rPr>
    </w:lvl>
    <w:lvl w:ilvl="3">
      <w:start w:val="1"/>
      <w:numFmt w:val="decimal"/>
      <w:lvlText w:val="%1.%2.%3.%4"/>
      <w:lvlJc w:val="left"/>
      <w:pPr>
        <w:ind w:left="720" w:hanging="720"/>
      </w:pPr>
      <w:rPr>
        <w:rFonts w:cs="Gulim" w:hint="default"/>
      </w:rPr>
    </w:lvl>
    <w:lvl w:ilvl="4">
      <w:start w:val="1"/>
      <w:numFmt w:val="decimal"/>
      <w:lvlText w:val="%1.%2.%3.%4.%5"/>
      <w:lvlJc w:val="left"/>
      <w:pPr>
        <w:ind w:left="1080" w:hanging="1080"/>
      </w:pPr>
      <w:rPr>
        <w:rFonts w:cs="Gulim" w:hint="default"/>
      </w:rPr>
    </w:lvl>
    <w:lvl w:ilvl="5">
      <w:start w:val="1"/>
      <w:numFmt w:val="decimal"/>
      <w:lvlText w:val="%1.%2.%3.%4.%5.%6"/>
      <w:lvlJc w:val="left"/>
      <w:pPr>
        <w:ind w:left="1080" w:hanging="1080"/>
      </w:pPr>
      <w:rPr>
        <w:rFonts w:cs="Gulim" w:hint="default"/>
      </w:rPr>
    </w:lvl>
    <w:lvl w:ilvl="6">
      <w:start w:val="1"/>
      <w:numFmt w:val="decimal"/>
      <w:lvlText w:val="%1.%2.%3.%4.%5.%6.%7"/>
      <w:lvlJc w:val="left"/>
      <w:pPr>
        <w:ind w:left="1440" w:hanging="1440"/>
      </w:pPr>
      <w:rPr>
        <w:rFonts w:cs="Gulim" w:hint="default"/>
      </w:rPr>
    </w:lvl>
    <w:lvl w:ilvl="7">
      <w:start w:val="1"/>
      <w:numFmt w:val="decimal"/>
      <w:lvlText w:val="%1.%2.%3.%4.%5.%6.%7.%8"/>
      <w:lvlJc w:val="left"/>
      <w:pPr>
        <w:ind w:left="1440" w:hanging="1440"/>
      </w:pPr>
      <w:rPr>
        <w:rFonts w:cs="Gulim" w:hint="default"/>
      </w:rPr>
    </w:lvl>
    <w:lvl w:ilvl="8">
      <w:start w:val="1"/>
      <w:numFmt w:val="decimal"/>
      <w:lvlText w:val="%1.%2.%3.%4.%5.%6.%7.%8.%9"/>
      <w:lvlJc w:val="left"/>
      <w:pPr>
        <w:ind w:left="1800" w:hanging="1800"/>
      </w:pPr>
      <w:rPr>
        <w:rFonts w:cs="Gulim" w:hint="default"/>
      </w:rPr>
    </w:lvl>
  </w:abstractNum>
  <w:num w:numId="1">
    <w:abstractNumId w:val="1"/>
  </w:num>
  <w:num w:numId="2">
    <w:abstractNumId w:val="6"/>
  </w:num>
  <w:num w:numId="3">
    <w:abstractNumId w:val="0"/>
  </w:num>
  <w:num w:numId="4">
    <w:abstractNumId w:val="4"/>
  </w:num>
  <w:num w:numId="5">
    <w:abstractNumId w:val="5"/>
  </w:num>
  <w:num w:numId="6">
    <w:abstractNumId w:val="2"/>
  </w:num>
  <w:num w:numId="7">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embedSystemFonts/>
  <w:bordersDoNotSurroundHeader/>
  <w:bordersDoNotSurroundFooter/>
  <w:proofState w:spelling="clean" w:grammar="clean"/>
  <w:defaultTabStop w:val="800"/>
  <w:drawingGridHorizontalSpacing w:val="100"/>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 ??&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edvvtat0r0zwoezvtg5250zaz9de992x02a&quot;&gt;Sonication&lt;record-ids&gt;&lt;item&gt;398&lt;/item&gt;&lt;item&gt;412&lt;/item&gt;&lt;item&gt;456&lt;/item&gt;&lt;item&gt;471&lt;/item&gt;&lt;item&gt;987&lt;/item&gt;&lt;item&gt;995&lt;/item&gt;&lt;item&gt;1136&lt;/item&gt;&lt;item&gt;1202&lt;/item&gt;&lt;item&gt;1214&lt;/item&gt;&lt;item&gt;1219&lt;/item&gt;&lt;item&gt;1266&lt;/item&gt;&lt;item&gt;1268&lt;/item&gt;&lt;item&gt;1758&lt;/item&gt;&lt;item&gt;1923&lt;/item&gt;&lt;item&gt;1928&lt;/item&gt;&lt;item&gt;1932&lt;/item&gt;&lt;item&gt;1935&lt;/item&gt;&lt;item&gt;1941&lt;/item&gt;&lt;item&gt;1943&lt;/item&gt;&lt;item&gt;1947&lt;/item&gt;&lt;item&gt;2061&lt;/item&gt;&lt;item&gt;2171&lt;/item&gt;&lt;item&gt;2178&lt;/item&gt;&lt;item&gt;2180&lt;/item&gt;&lt;item&gt;2181&lt;/item&gt;&lt;item&gt;2182&lt;/item&gt;&lt;item&gt;2183&lt;/item&gt;&lt;item&gt;2184&lt;/item&gt;&lt;item&gt;2185&lt;/item&gt;&lt;item&gt;2186&lt;/item&gt;&lt;item&gt;2187&lt;/item&gt;&lt;item&gt;2188&lt;/item&gt;&lt;item&gt;2189&lt;/item&gt;&lt;item&gt;2191&lt;/item&gt;&lt;item&gt;3900&lt;/item&gt;&lt;item&gt;3903&lt;/item&gt;&lt;/record-ids&gt;&lt;/item&gt;&lt;/Libraries&gt;"/>
  </w:docVars>
  <w:rsids>
    <w:rsidRoot w:val="000D5E6B"/>
    <w:rsid w:val="000001DE"/>
    <w:rsid w:val="00000D13"/>
    <w:rsid w:val="00001948"/>
    <w:rsid w:val="00002264"/>
    <w:rsid w:val="00002D81"/>
    <w:rsid w:val="00002F94"/>
    <w:rsid w:val="0000530A"/>
    <w:rsid w:val="000054D5"/>
    <w:rsid w:val="000056FB"/>
    <w:rsid w:val="00006F6B"/>
    <w:rsid w:val="00007378"/>
    <w:rsid w:val="00007573"/>
    <w:rsid w:val="000075D9"/>
    <w:rsid w:val="0001162E"/>
    <w:rsid w:val="00012007"/>
    <w:rsid w:val="0001229A"/>
    <w:rsid w:val="00014A08"/>
    <w:rsid w:val="0001557E"/>
    <w:rsid w:val="00015BEA"/>
    <w:rsid w:val="00016627"/>
    <w:rsid w:val="00017D37"/>
    <w:rsid w:val="0002096C"/>
    <w:rsid w:val="000215D2"/>
    <w:rsid w:val="00022EDD"/>
    <w:rsid w:val="000230EF"/>
    <w:rsid w:val="00024268"/>
    <w:rsid w:val="00024E3F"/>
    <w:rsid w:val="000252D5"/>
    <w:rsid w:val="00025A52"/>
    <w:rsid w:val="00026372"/>
    <w:rsid w:val="00026777"/>
    <w:rsid w:val="00027495"/>
    <w:rsid w:val="00030C7D"/>
    <w:rsid w:val="0003135C"/>
    <w:rsid w:val="00031DB2"/>
    <w:rsid w:val="00032CA8"/>
    <w:rsid w:val="00033D5F"/>
    <w:rsid w:val="00034223"/>
    <w:rsid w:val="00034D64"/>
    <w:rsid w:val="00035312"/>
    <w:rsid w:val="00036C24"/>
    <w:rsid w:val="0004053D"/>
    <w:rsid w:val="0004081F"/>
    <w:rsid w:val="000410DC"/>
    <w:rsid w:val="00042B65"/>
    <w:rsid w:val="00042C88"/>
    <w:rsid w:val="00043ABA"/>
    <w:rsid w:val="00045CDF"/>
    <w:rsid w:val="000468B7"/>
    <w:rsid w:val="00047398"/>
    <w:rsid w:val="00047D64"/>
    <w:rsid w:val="00050014"/>
    <w:rsid w:val="000519C7"/>
    <w:rsid w:val="000531B4"/>
    <w:rsid w:val="0005598D"/>
    <w:rsid w:val="0005672C"/>
    <w:rsid w:val="00056811"/>
    <w:rsid w:val="00060694"/>
    <w:rsid w:val="0006073C"/>
    <w:rsid w:val="00060F05"/>
    <w:rsid w:val="000625CF"/>
    <w:rsid w:val="0006315E"/>
    <w:rsid w:val="00063A28"/>
    <w:rsid w:val="00063A48"/>
    <w:rsid w:val="00063E28"/>
    <w:rsid w:val="00063F66"/>
    <w:rsid w:val="00066D69"/>
    <w:rsid w:val="00066FAE"/>
    <w:rsid w:val="00067335"/>
    <w:rsid w:val="00067436"/>
    <w:rsid w:val="0007019A"/>
    <w:rsid w:val="00070605"/>
    <w:rsid w:val="00070848"/>
    <w:rsid w:val="000724E5"/>
    <w:rsid w:val="00072C84"/>
    <w:rsid w:val="000755EB"/>
    <w:rsid w:val="00075668"/>
    <w:rsid w:val="00076A2D"/>
    <w:rsid w:val="00076E6D"/>
    <w:rsid w:val="00077143"/>
    <w:rsid w:val="0007736D"/>
    <w:rsid w:val="00080059"/>
    <w:rsid w:val="00080233"/>
    <w:rsid w:val="00080DF0"/>
    <w:rsid w:val="00081406"/>
    <w:rsid w:val="00081EB9"/>
    <w:rsid w:val="00082970"/>
    <w:rsid w:val="000844BD"/>
    <w:rsid w:val="00084574"/>
    <w:rsid w:val="00084976"/>
    <w:rsid w:val="00084FFF"/>
    <w:rsid w:val="000855AD"/>
    <w:rsid w:val="00085950"/>
    <w:rsid w:val="00086FA2"/>
    <w:rsid w:val="00087CFF"/>
    <w:rsid w:val="00092038"/>
    <w:rsid w:val="000925E1"/>
    <w:rsid w:val="00092CE8"/>
    <w:rsid w:val="00093911"/>
    <w:rsid w:val="00093B1C"/>
    <w:rsid w:val="00093E8C"/>
    <w:rsid w:val="00095FC4"/>
    <w:rsid w:val="00096245"/>
    <w:rsid w:val="000967E4"/>
    <w:rsid w:val="0009682E"/>
    <w:rsid w:val="00096961"/>
    <w:rsid w:val="000973E4"/>
    <w:rsid w:val="00097403"/>
    <w:rsid w:val="000A0BE7"/>
    <w:rsid w:val="000A317A"/>
    <w:rsid w:val="000A3BCE"/>
    <w:rsid w:val="000A4455"/>
    <w:rsid w:val="000A539E"/>
    <w:rsid w:val="000A5506"/>
    <w:rsid w:val="000A5D56"/>
    <w:rsid w:val="000A5DB4"/>
    <w:rsid w:val="000A6CFA"/>
    <w:rsid w:val="000A7249"/>
    <w:rsid w:val="000A7A16"/>
    <w:rsid w:val="000B045A"/>
    <w:rsid w:val="000B12B7"/>
    <w:rsid w:val="000B1714"/>
    <w:rsid w:val="000B22C7"/>
    <w:rsid w:val="000B2B6E"/>
    <w:rsid w:val="000B2F62"/>
    <w:rsid w:val="000B4794"/>
    <w:rsid w:val="000B481E"/>
    <w:rsid w:val="000B4C0F"/>
    <w:rsid w:val="000B4EF1"/>
    <w:rsid w:val="000B56CC"/>
    <w:rsid w:val="000B6027"/>
    <w:rsid w:val="000B62B0"/>
    <w:rsid w:val="000B649A"/>
    <w:rsid w:val="000B704D"/>
    <w:rsid w:val="000B7D11"/>
    <w:rsid w:val="000C09D8"/>
    <w:rsid w:val="000C55CE"/>
    <w:rsid w:val="000C7741"/>
    <w:rsid w:val="000D1FE6"/>
    <w:rsid w:val="000D253D"/>
    <w:rsid w:val="000D2B44"/>
    <w:rsid w:val="000D3F06"/>
    <w:rsid w:val="000D56E5"/>
    <w:rsid w:val="000D5D0B"/>
    <w:rsid w:val="000D5E6B"/>
    <w:rsid w:val="000D6112"/>
    <w:rsid w:val="000E06BB"/>
    <w:rsid w:val="000E094F"/>
    <w:rsid w:val="000E1316"/>
    <w:rsid w:val="000E16CA"/>
    <w:rsid w:val="000E2694"/>
    <w:rsid w:val="000E2E86"/>
    <w:rsid w:val="000E45C5"/>
    <w:rsid w:val="000E679F"/>
    <w:rsid w:val="000F0028"/>
    <w:rsid w:val="000F067B"/>
    <w:rsid w:val="000F0E4C"/>
    <w:rsid w:val="000F161A"/>
    <w:rsid w:val="000F2279"/>
    <w:rsid w:val="000F2311"/>
    <w:rsid w:val="000F2339"/>
    <w:rsid w:val="000F25A8"/>
    <w:rsid w:val="000F2E01"/>
    <w:rsid w:val="000F386B"/>
    <w:rsid w:val="000F3E9D"/>
    <w:rsid w:val="000F4750"/>
    <w:rsid w:val="000F4F1E"/>
    <w:rsid w:val="000F575E"/>
    <w:rsid w:val="000F5F28"/>
    <w:rsid w:val="000F65FB"/>
    <w:rsid w:val="000F6D50"/>
    <w:rsid w:val="00100900"/>
    <w:rsid w:val="00100BCB"/>
    <w:rsid w:val="00101F11"/>
    <w:rsid w:val="0010306B"/>
    <w:rsid w:val="001034E1"/>
    <w:rsid w:val="00103C24"/>
    <w:rsid w:val="0010603D"/>
    <w:rsid w:val="0010709A"/>
    <w:rsid w:val="00107D68"/>
    <w:rsid w:val="00110037"/>
    <w:rsid w:val="00110417"/>
    <w:rsid w:val="00110611"/>
    <w:rsid w:val="00111CCD"/>
    <w:rsid w:val="001129EB"/>
    <w:rsid w:val="00116469"/>
    <w:rsid w:val="0011722E"/>
    <w:rsid w:val="001174D0"/>
    <w:rsid w:val="00120AB4"/>
    <w:rsid w:val="00120CCA"/>
    <w:rsid w:val="00120E24"/>
    <w:rsid w:val="001210EB"/>
    <w:rsid w:val="00121EC7"/>
    <w:rsid w:val="00121F33"/>
    <w:rsid w:val="001238B4"/>
    <w:rsid w:val="00125045"/>
    <w:rsid w:val="00125542"/>
    <w:rsid w:val="00127595"/>
    <w:rsid w:val="00130838"/>
    <w:rsid w:val="00130EE0"/>
    <w:rsid w:val="001310C6"/>
    <w:rsid w:val="00131586"/>
    <w:rsid w:val="00132E9B"/>
    <w:rsid w:val="0013520E"/>
    <w:rsid w:val="0013528C"/>
    <w:rsid w:val="001367B8"/>
    <w:rsid w:val="00137ADB"/>
    <w:rsid w:val="00140007"/>
    <w:rsid w:val="00140484"/>
    <w:rsid w:val="001407FD"/>
    <w:rsid w:val="0014087E"/>
    <w:rsid w:val="00141D49"/>
    <w:rsid w:val="0014256A"/>
    <w:rsid w:val="001426D2"/>
    <w:rsid w:val="0014271B"/>
    <w:rsid w:val="001431EC"/>
    <w:rsid w:val="00143248"/>
    <w:rsid w:val="00143736"/>
    <w:rsid w:val="00146309"/>
    <w:rsid w:val="00146B74"/>
    <w:rsid w:val="001475C9"/>
    <w:rsid w:val="00147CFD"/>
    <w:rsid w:val="001511B7"/>
    <w:rsid w:val="00155394"/>
    <w:rsid w:val="001566AE"/>
    <w:rsid w:val="00157DAF"/>
    <w:rsid w:val="00160BFB"/>
    <w:rsid w:val="00160E5B"/>
    <w:rsid w:val="00160FF2"/>
    <w:rsid w:val="00161A18"/>
    <w:rsid w:val="00161C11"/>
    <w:rsid w:val="00162240"/>
    <w:rsid w:val="00162463"/>
    <w:rsid w:val="00162468"/>
    <w:rsid w:val="00164F40"/>
    <w:rsid w:val="00165610"/>
    <w:rsid w:val="00167179"/>
    <w:rsid w:val="00171073"/>
    <w:rsid w:val="00171236"/>
    <w:rsid w:val="00172A16"/>
    <w:rsid w:val="00173151"/>
    <w:rsid w:val="00173160"/>
    <w:rsid w:val="0017332A"/>
    <w:rsid w:val="0017451F"/>
    <w:rsid w:val="00174A7A"/>
    <w:rsid w:val="00176F0A"/>
    <w:rsid w:val="0017751A"/>
    <w:rsid w:val="00181597"/>
    <w:rsid w:val="001821EB"/>
    <w:rsid w:val="001827DA"/>
    <w:rsid w:val="001831AD"/>
    <w:rsid w:val="0018348E"/>
    <w:rsid w:val="00183656"/>
    <w:rsid w:val="00183E3C"/>
    <w:rsid w:val="00184685"/>
    <w:rsid w:val="00185D34"/>
    <w:rsid w:val="00186D4A"/>
    <w:rsid w:val="001870D2"/>
    <w:rsid w:val="001870DE"/>
    <w:rsid w:val="00187E43"/>
    <w:rsid w:val="00191568"/>
    <w:rsid w:val="001916E6"/>
    <w:rsid w:val="00191C73"/>
    <w:rsid w:val="0019223A"/>
    <w:rsid w:val="00192973"/>
    <w:rsid w:val="00193842"/>
    <w:rsid w:val="00193BCC"/>
    <w:rsid w:val="0019506B"/>
    <w:rsid w:val="0019667C"/>
    <w:rsid w:val="001A042D"/>
    <w:rsid w:val="001A0430"/>
    <w:rsid w:val="001A07CD"/>
    <w:rsid w:val="001A17B9"/>
    <w:rsid w:val="001A39B7"/>
    <w:rsid w:val="001A3AA7"/>
    <w:rsid w:val="001A3BEB"/>
    <w:rsid w:val="001A4375"/>
    <w:rsid w:val="001A470D"/>
    <w:rsid w:val="001A4B61"/>
    <w:rsid w:val="001A4C61"/>
    <w:rsid w:val="001A5258"/>
    <w:rsid w:val="001A5C22"/>
    <w:rsid w:val="001A6A02"/>
    <w:rsid w:val="001A6BFD"/>
    <w:rsid w:val="001A6C93"/>
    <w:rsid w:val="001A7214"/>
    <w:rsid w:val="001B02ED"/>
    <w:rsid w:val="001B19A5"/>
    <w:rsid w:val="001B1F76"/>
    <w:rsid w:val="001B3020"/>
    <w:rsid w:val="001B3155"/>
    <w:rsid w:val="001B34FC"/>
    <w:rsid w:val="001B35C5"/>
    <w:rsid w:val="001B4C0A"/>
    <w:rsid w:val="001B76D1"/>
    <w:rsid w:val="001B789A"/>
    <w:rsid w:val="001C0D8F"/>
    <w:rsid w:val="001C1311"/>
    <w:rsid w:val="001C36C1"/>
    <w:rsid w:val="001C37A6"/>
    <w:rsid w:val="001C3C5F"/>
    <w:rsid w:val="001C45E5"/>
    <w:rsid w:val="001C4696"/>
    <w:rsid w:val="001C4C71"/>
    <w:rsid w:val="001C530D"/>
    <w:rsid w:val="001C5A5F"/>
    <w:rsid w:val="001C5B8E"/>
    <w:rsid w:val="001C6864"/>
    <w:rsid w:val="001C68BE"/>
    <w:rsid w:val="001C6ABA"/>
    <w:rsid w:val="001C7900"/>
    <w:rsid w:val="001C7E77"/>
    <w:rsid w:val="001D23BC"/>
    <w:rsid w:val="001D3C3F"/>
    <w:rsid w:val="001D4152"/>
    <w:rsid w:val="001D4AE8"/>
    <w:rsid w:val="001D636E"/>
    <w:rsid w:val="001E0E8A"/>
    <w:rsid w:val="001E1344"/>
    <w:rsid w:val="001E2ABF"/>
    <w:rsid w:val="001E2AFD"/>
    <w:rsid w:val="001E37F8"/>
    <w:rsid w:val="001E5B58"/>
    <w:rsid w:val="001E5BAD"/>
    <w:rsid w:val="001E5C45"/>
    <w:rsid w:val="001E65E3"/>
    <w:rsid w:val="001E6D7B"/>
    <w:rsid w:val="001F11B6"/>
    <w:rsid w:val="001F1BE6"/>
    <w:rsid w:val="001F357F"/>
    <w:rsid w:val="001F4457"/>
    <w:rsid w:val="001F480F"/>
    <w:rsid w:val="001F5191"/>
    <w:rsid w:val="001F61D2"/>
    <w:rsid w:val="001F6697"/>
    <w:rsid w:val="001F6A9F"/>
    <w:rsid w:val="001F74CD"/>
    <w:rsid w:val="001F7CE4"/>
    <w:rsid w:val="002004F0"/>
    <w:rsid w:val="00200DB9"/>
    <w:rsid w:val="00200FA5"/>
    <w:rsid w:val="0020264C"/>
    <w:rsid w:val="00202B2B"/>
    <w:rsid w:val="00202E25"/>
    <w:rsid w:val="002032A1"/>
    <w:rsid w:val="00205121"/>
    <w:rsid w:val="0020557B"/>
    <w:rsid w:val="002063A3"/>
    <w:rsid w:val="002064B4"/>
    <w:rsid w:val="002075B3"/>
    <w:rsid w:val="002109D9"/>
    <w:rsid w:val="00210A7A"/>
    <w:rsid w:val="00211310"/>
    <w:rsid w:val="00211653"/>
    <w:rsid w:val="002118BC"/>
    <w:rsid w:val="00212F01"/>
    <w:rsid w:val="00213C63"/>
    <w:rsid w:val="00214372"/>
    <w:rsid w:val="00215792"/>
    <w:rsid w:val="00216A93"/>
    <w:rsid w:val="00216ECB"/>
    <w:rsid w:val="00217EED"/>
    <w:rsid w:val="0022097E"/>
    <w:rsid w:val="002214BD"/>
    <w:rsid w:val="00221558"/>
    <w:rsid w:val="00222A5B"/>
    <w:rsid w:val="00222DFE"/>
    <w:rsid w:val="00224041"/>
    <w:rsid w:val="00225AFA"/>
    <w:rsid w:val="002262E1"/>
    <w:rsid w:val="00226CFE"/>
    <w:rsid w:val="0022735E"/>
    <w:rsid w:val="002273E6"/>
    <w:rsid w:val="00230AB2"/>
    <w:rsid w:val="00230DF7"/>
    <w:rsid w:val="0023156C"/>
    <w:rsid w:val="0023181B"/>
    <w:rsid w:val="00231B6A"/>
    <w:rsid w:val="00233BE2"/>
    <w:rsid w:val="00233DD6"/>
    <w:rsid w:val="0023652A"/>
    <w:rsid w:val="002365DA"/>
    <w:rsid w:val="002367AE"/>
    <w:rsid w:val="002367DE"/>
    <w:rsid w:val="00236CEE"/>
    <w:rsid w:val="00237BA2"/>
    <w:rsid w:val="00240416"/>
    <w:rsid w:val="00240D03"/>
    <w:rsid w:val="00240F80"/>
    <w:rsid w:val="00241B62"/>
    <w:rsid w:val="002434FE"/>
    <w:rsid w:val="00245787"/>
    <w:rsid w:val="00246D1C"/>
    <w:rsid w:val="00250A15"/>
    <w:rsid w:val="00250F75"/>
    <w:rsid w:val="00253BB5"/>
    <w:rsid w:val="0025536A"/>
    <w:rsid w:val="00255A62"/>
    <w:rsid w:val="00256E20"/>
    <w:rsid w:val="00257B93"/>
    <w:rsid w:val="00260AB1"/>
    <w:rsid w:val="00261248"/>
    <w:rsid w:val="00261588"/>
    <w:rsid w:val="002640DA"/>
    <w:rsid w:val="0026452A"/>
    <w:rsid w:val="00264D91"/>
    <w:rsid w:val="00265729"/>
    <w:rsid w:val="0026648A"/>
    <w:rsid w:val="00266A60"/>
    <w:rsid w:val="0027080C"/>
    <w:rsid w:val="002709D8"/>
    <w:rsid w:val="00271920"/>
    <w:rsid w:val="00271BE3"/>
    <w:rsid w:val="0027372D"/>
    <w:rsid w:val="00274B5A"/>
    <w:rsid w:val="002758F7"/>
    <w:rsid w:val="00276A47"/>
    <w:rsid w:val="00277701"/>
    <w:rsid w:val="0028082E"/>
    <w:rsid w:val="00280DF9"/>
    <w:rsid w:val="00280FD1"/>
    <w:rsid w:val="002815FB"/>
    <w:rsid w:val="002819C4"/>
    <w:rsid w:val="0028243A"/>
    <w:rsid w:val="002839DE"/>
    <w:rsid w:val="00283AFF"/>
    <w:rsid w:val="00283C67"/>
    <w:rsid w:val="00283DBF"/>
    <w:rsid w:val="0028570C"/>
    <w:rsid w:val="002859F4"/>
    <w:rsid w:val="00286FBE"/>
    <w:rsid w:val="00287366"/>
    <w:rsid w:val="00287679"/>
    <w:rsid w:val="002877F1"/>
    <w:rsid w:val="0029149C"/>
    <w:rsid w:val="00292193"/>
    <w:rsid w:val="00292A29"/>
    <w:rsid w:val="00292D6B"/>
    <w:rsid w:val="00293A56"/>
    <w:rsid w:val="00293C4E"/>
    <w:rsid w:val="0029562D"/>
    <w:rsid w:val="002A1820"/>
    <w:rsid w:val="002A206C"/>
    <w:rsid w:val="002A2E77"/>
    <w:rsid w:val="002A4990"/>
    <w:rsid w:val="002A6568"/>
    <w:rsid w:val="002A7947"/>
    <w:rsid w:val="002B0035"/>
    <w:rsid w:val="002B15A1"/>
    <w:rsid w:val="002B167F"/>
    <w:rsid w:val="002B266E"/>
    <w:rsid w:val="002B293C"/>
    <w:rsid w:val="002B30DF"/>
    <w:rsid w:val="002B405B"/>
    <w:rsid w:val="002B49DF"/>
    <w:rsid w:val="002B4B52"/>
    <w:rsid w:val="002B5C91"/>
    <w:rsid w:val="002B5F91"/>
    <w:rsid w:val="002B68EA"/>
    <w:rsid w:val="002B6CEA"/>
    <w:rsid w:val="002C0619"/>
    <w:rsid w:val="002C0C4F"/>
    <w:rsid w:val="002C1B17"/>
    <w:rsid w:val="002C20EA"/>
    <w:rsid w:val="002C26D0"/>
    <w:rsid w:val="002C393A"/>
    <w:rsid w:val="002C3B53"/>
    <w:rsid w:val="002C4598"/>
    <w:rsid w:val="002C46C5"/>
    <w:rsid w:val="002C5ADD"/>
    <w:rsid w:val="002C7E8E"/>
    <w:rsid w:val="002C7F73"/>
    <w:rsid w:val="002D076B"/>
    <w:rsid w:val="002D16FD"/>
    <w:rsid w:val="002D17F7"/>
    <w:rsid w:val="002D2D8E"/>
    <w:rsid w:val="002D2E3A"/>
    <w:rsid w:val="002D2F95"/>
    <w:rsid w:val="002D44A4"/>
    <w:rsid w:val="002D4AB2"/>
    <w:rsid w:val="002D5C55"/>
    <w:rsid w:val="002D638F"/>
    <w:rsid w:val="002D79EE"/>
    <w:rsid w:val="002E1517"/>
    <w:rsid w:val="002E1672"/>
    <w:rsid w:val="002E2345"/>
    <w:rsid w:val="002E2484"/>
    <w:rsid w:val="002E3FD8"/>
    <w:rsid w:val="002E4465"/>
    <w:rsid w:val="002E4A2A"/>
    <w:rsid w:val="002E4CFC"/>
    <w:rsid w:val="002E687C"/>
    <w:rsid w:val="002E780A"/>
    <w:rsid w:val="002E7A60"/>
    <w:rsid w:val="002E7CAB"/>
    <w:rsid w:val="002F13BC"/>
    <w:rsid w:val="002F1666"/>
    <w:rsid w:val="002F1C35"/>
    <w:rsid w:val="002F1C64"/>
    <w:rsid w:val="002F1CB9"/>
    <w:rsid w:val="002F1ED5"/>
    <w:rsid w:val="002F25A1"/>
    <w:rsid w:val="002F2B6E"/>
    <w:rsid w:val="002F5DE2"/>
    <w:rsid w:val="002F6333"/>
    <w:rsid w:val="002F713D"/>
    <w:rsid w:val="002F7910"/>
    <w:rsid w:val="002F7997"/>
    <w:rsid w:val="003000E7"/>
    <w:rsid w:val="003001AD"/>
    <w:rsid w:val="00301E73"/>
    <w:rsid w:val="00302B2B"/>
    <w:rsid w:val="00302E73"/>
    <w:rsid w:val="00303B09"/>
    <w:rsid w:val="00304143"/>
    <w:rsid w:val="003049AE"/>
    <w:rsid w:val="00304B46"/>
    <w:rsid w:val="00305894"/>
    <w:rsid w:val="003058BE"/>
    <w:rsid w:val="003063C2"/>
    <w:rsid w:val="003077F4"/>
    <w:rsid w:val="003079A9"/>
    <w:rsid w:val="00307EDF"/>
    <w:rsid w:val="00311C2E"/>
    <w:rsid w:val="00312150"/>
    <w:rsid w:val="003125F5"/>
    <w:rsid w:val="00312716"/>
    <w:rsid w:val="00313613"/>
    <w:rsid w:val="00313642"/>
    <w:rsid w:val="003136DE"/>
    <w:rsid w:val="0031474A"/>
    <w:rsid w:val="00315EBB"/>
    <w:rsid w:val="003160B2"/>
    <w:rsid w:val="00316FB6"/>
    <w:rsid w:val="003179DF"/>
    <w:rsid w:val="00320B6B"/>
    <w:rsid w:val="00320F58"/>
    <w:rsid w:val="003217A0"/>
    <w:rsid w:val="00321BE8"/>
    <w:rsid w:val="00322553"/>
    <w:rsid w:val="00322B43"/>
    <w:rsid w:val="003244A0"/>
    <w:rsid w:val="00324783"/>
    <w:rsid w:val="00325CBC"/>
    <w:rsid w:val="00325D34"/>
    <w:rsid w:val="00326CA7"/>
    <w:rsid w:val="00331A3D"/>
    <w:rsid w:val="0033229D"/>
    <w:rsid w:val="00332D51"/>
    <w:rsid w:val="00333081"/>
    <w:rsid w:val="00333140"/>
    <w:rsid w:val="003334CC"/>
    <w:rsid w:val="003335B7"/>
    <w:rsid w:val="00333708"/>
    <w:rsid w:val="00333858"/>
    <w:rsid w:val="00333EB0"/>
    <w:rsid w:val="00334177"/>
    <w:rsid w:val="0033448C"/>
    <w:rsid w:val="003345F6"/>
    <w:rsid w:val="003363CF"/>
    <w:rsid w:val="003370C4"/>
    <w:rsid w:val="003371AE"/>
    <w:rsid w:val="0033732B"/>
    <w:rsid w:val="00337A7C"/>
    <w:rsid w:val="00342F5B"/>
    <w:rsid w:val="00344200"/>
    <w:rsid w:val="0034534D"/>
    <w:rsid w:val="00346022"/>
    <w:rsid w:val="0034729D"/>
    <w:rsid w:val="003475DE"/>
    <w:rsid w:val="00350B8F"/>
    <w:rsid w:val="0035181C"/>
    <w:rsid w:val="0035200C"/>
    <w:rsid w:val="00352DA4"/>
    <w:rsid w:val="00353270"/>
    <w:rsid w:val="003535FD"/>
    <w:rsid w:val="00353F27"/>
    <w:rsid w:val="0035457D"/>
    <w:rsid w:val="00354961"/>
    <w:rsid w:val="00355C90"/>
    <w:rsid w:val="00356113"/>
    <w:rsid w:val="003563EC"/>
    <w:rsid w:val="00356F92"/>
    <w:rsid w:val="003571A6"/>
    <w:rsid w:val="003601BA"/>
    <w:rsid w:val="00361871"/>
    <w:rsid w:val="00361FB3"/>
    <w:rsid w:val="0036243C"/>
    <w:rsid w:val="00362B1B"/>
    <w:rsid w:val="00363A48"/>
    <w:rsid w:val="00363EAF"/>
    <w:rsid w:val="003643AD"/>
    <w:rsid w:val="00365D69"/>
    <w:rsid w:val="00365DCA"/>
    <w:rsid w:val="00367DF4"/>
    <w:rsid w:val="00370027"/>
    <w:rsid w:val="00370745"/>
    <w:rsid w:val="00371184"/>
    <w:rsid w:val="003714B9"/>
    <w:rsid w:val="00371515"/>
    <w:rsid w:val="00372B33"/>
    <w:rsid w:val="00373B2F"/>
    <w:rsid w:val="00374AB4"/>
    <w:rsid w:val="0037578D"/>
    <w:rsid w:val="003761F6"/>
    <w:rsid w:val="0037773D"/>
    <w:rsid w:val="00380148"/>
    <w:rsid w:val="00380DC9"/>
    <w:rsid w:val="0038106B"/>
    <w:rsid w:val="00382BC8"/>
    <w:rsid w:val="00382D56"/>
    <w:rsid w:val="00383EEA"/>
    <w:rsid w:val="00383F3E"/>
    <w:rsid w:val="0038542F"/>
    <w:rsid w:val="00385669"/>
    <w:rsid w:val="00385E6E"/>
    <w:rsid w:val="00386444"/>
    <w:rsid w:val="00387234"/>
    <w:rsid w:val="003900F3"/>
    <w:rsid w:val="003906DA"/>
    <w:rsid w:val="0039086B"/>
    <w:rsid w:val="00391A29"/>
    <w:rsid w:val="003924DC"/>
    <w:rsid w:val="00393261"/>
    <w:rsid w:val="003939FB"/>
    <w:rsid w:val="00393D61"/>
    <w:rsid w:val="00394F5C"/>
    <w:rsid w:val="003950D7"/>
    <w:rsid w:val="00395819"/>
    <w:rsid w:val="003960AF"/>
    <w:rsid w:val="003967D3"/>
    <w:rsid w:val="00396BA4"/>
    <w:rsid w:val="00397037"/>
    <w:rsid w:val="0039768C"/>
    <w:rsid w:val="003976B2"/>
    <w:rsid w:val="0039783B"/>
    <w:rsid w:val="003A030F"/>
    <w:rsid w:val="003A0FA7"/>
    <w:rsid w:val="003A1549"/>
    <w:rsid w:val="003A1BE6"/>
    <w:rsid w:val="003A1D87"/>
    <w:rsid w:val="003A1E5B"/>
    <w:rsid w:val="003A264D"/>
    <w:rsid w:val="003A26C6"/>
    <w:rsid w:val="003A2BD8"/>
    <w:rsid w:val="003A2CC3"/>
    <w:rsid w:val="003A310E"/>
    <w:rsid w:val="003A441D"/>
    <w:rsid w:val="003A4B48"/>
    <w:rsid w:val="003A5063"/>
    <w:rsid w:val="003A59B0"/>
    <w:rsid w:val="003A6663"/>
    <w:rsid w:val="003B04E8"/>
    <w:rsid w:val="003B0767"/>
    <w:rsid w:val="003B0A74"/>
    <w:rsid w:val="003B43E9"/>
    <w:rsid w:val="003B4FEF"/>
    <w:rsid w:val="003B674B"/>
    <w:rsid w:val="003B69FC"/>
    <w:rsid w:val="003B71F4"/>
    <w:rsid w:val="003B7E4E"/>
    <w:rsid w:val="003C0202"/>
    <w:rsid w:val="003C04D2"/>
    <w:rsid w:val="003C1324"/>
    <w:rsid w:val="003C20A6"/>
    <w:rsid w:val="003C3338"/>
    <w:rsid w:val="003C4420"/>
    <w:rsid w:val="003C4AE8"/>
    <w:rsid w:val="003C4C9A"/>
    <w:rsid w:val="003C512C"/>
    <w:rsid w:val="003C514A"/>
    <w:rsid w:val="003C5832"/>
    <w:rsid w:val="003C67E1"/>
    <w:rsid w:val="003C6F2E"/>
    <w:rsid w:val="003C7089"/>
    <w:rsid w:val="003D078D"/>
    <w:rsid w:val="003D0E0A"/>
    <w:rsid w:val="003D2236"/>
    <w:rsid w:val="003D2B23"/>
    <w:rsid w:val="003D33D2"/>
    <w:rsid w:val="003D33EE"/>
    <w:rsid w:val="003D3719"/>
    <w:rsid w:val="003D504B"/>
    <w:rsid w:val="003D59AC"/>
    <w:rsid w:val="003D5E8A"/>
    <w:rsid w:val="003D7AEB"/>
    <w:rsid w:val="003D7DA0"/>
    <w:rsid w:val="003D7E98"/>
    <w:rsid w:val="003D7FA7"/>
    <w:rsid w:val="003E0085"/>
    <w:rsid w:val="003E0864"/>
    <w:rsid w:val="003E0F60"/>
    <w:rsid w:val="003E19E6"/>
    <w:rsid w:val="003E1C2D"/>
    <w:rsid w:val="003E25D6"/>
    <w:rsid w:val="003E2EF5"/>
    <w:rsid w:val="003E3CD6"/>
    <w:rsid w:val="003E3D89"/>
    <w:rsid w:val="003E4250"/>
    <w:rsid w:val="003E5926"/>
    <w:rsid w:val="003E6E86"/>
    <w:rsid w:val="003E6F86"/>
    <w:rsid w:val="003F0B3D"/>
    <w:rsid w:val="003F1C2E"/>
    <w:rsid w:val="003F2BA9"/>
    <w:rsid w:val="003F3469"/>
    <w:rsid w:val="003F3B8E"/>
    <w:rsid w:val="003F4001"/>
    <w:rsid w:val="003F4E9E"/>
    <w:rsid w:val="003F543C"/>
    <w:rsid w:val="003F559B"/>
    <w:rsid w:val="003F6606"/>
    <w:rsid w:val="003F6BC4"/>
    <w:rsid w:val="003F73D1"/>
    <w:rsid w:val="003F7C3C"/>
    <w:rsid w:val="003F7D51"/>
    <w:rsid w:val="0040012E"/>
    <w:rsid w:val="00405D9B"/>
    <w:rsid w:val="00405F67"/>
    <w:rsid w:val="004062D6"/>
    <w:rsid w:val="00406CE6"/>
    <w:rsid w:val="00406E74"/>
    <w:rsid w:val="004074E9"/>
    <w:rsid w:val="00410129"/>
    <w:rsid w:val="00410E9C"/>
    <w:rsid w:val="00414901"/>
    <w:rsid w:val="004161C6"/>
    <w:rsid w:val="0041635C"/>
    <w:rsid w:val="004163ED"/>
    <w:rsid w:val="0041670B"/>
    <w:rsid w:val="00417252"/>
    <w:rsid w:val="00417267"/>
    <w:rsid w:val="0042010F"/>
    <w:rsid w:val="00421020"/>
    <w:rsid w:val="00421864"/>
    <w:rsid w:val="00423552"/>
    <w:rsid w:val="004239E7"/>
    <w:rsid w:val="00423C78"/>
    <w:rsid w:val="00424131"/>
    <w:rsid w:val="00424F40"/>
    <w:rsid w:val="00426524"/>
    <w:rsid w:val="004272CF"/>
    <w:rsid w:val="004301B8"/>
    <w:rsid w:val="00430D4A"/>
    <w:rsid w:val="004318FA"/>
    <w:rsid w:val="00431B86"/>
    <w:rsid w:val="0043453C"/>
    <w:rsid w:val="004352AD"/>
    <w:rsid w:val="00435A2E"/>
    <w:rsid w:val="00437EA8"/>
    <w:rsid w:val="00440932"/>
    <w:rsid w:val="004419C3"/>
    <w:rsid w:val="00441D41"/>
    <w:rsid w:val="00442932"/>
    <w:rsid w:val="0044432B"/>
    <w:rsid w:val="00444956"/>
    <w:rsid w:val="004453F8"/>
    <w:rsid w:val="00445666"/>
    <w:rsid w:val="00445F90"/>
    <w:rsid w:val="004465EB"/>
    <w:rsid w:val="004505A3"/>
    <w:rsid w:val="00450606"/>
    <w:rsid w:val="00450CC4"/>
    <w:rsid w:val="00453A24"/>
    <w:rsid w:val="00454091"/>
    <w:rsid w:val="00455DB6"/>
    <w:rsid w:val="004566D5"/>
    <w:rsid w:val="00457F8E"/>
    <w:rsid w:val="004613A4"/>
    <w:rsid w:val="00461A7A"/>
    <w:rsid w:val="00461BBC"/>
    <w:rsid w:val="00461C26"/>
    <w:rsid w:val="00463861"/>
    <w:rsid w:val="00463ED5"/>
    <w:rsid w:val="004647F2"/>
    <w:rsid w:val="00464987"/>
    <w:rsid w:val="00464B76"/>
    <w:rsid w:val="004651F5"/>
    <w:rsid w:val="00466140"/>
    <w:rsid w:val="00466272"/>
    <w:rsid w:val="00466775"/>
    <w:rsid w:val="00467049"/>
    <w:rsid w:val="00467785"/>
    <w:rsid w:val="00470C67"/>
    <w:rsid w:val="00471049"/>
    <w:rsid w:val="00471624"/>
    <w:rsid w:val="0047273B"/>
    <w:rsid w:val="00472BE1"/>
    <w:rsid w:val="0047381C"/>
    <w:rsid w:val="00473A54"/>
    <w:rsid w:val="00473CC7"/>
    <w:rsid w:val="00473EC6"/>
    <w:rsid w:val="004743DE"/>
    <w:rsid w:val="004746DA"/>
    <w:rsid w:val="00474A7C"/>
    <w:rsid w:val="00474E8F"/>
    <w:rsid w:val="00475A39"/>
    <w:rsid w:val="00476394"/>
    <w:rsid w:val="00476497"/>
    <w:rsid w:val="00476AD9"/>
    <w:rsid w:val="004774E0"/>
    <w:rsid w:val="0047796F"/>
    <w:rsid w:val="00477A7F"/>
    <w:rsid w:val="004817BF"/>
    <w:rsid w:val="00481C32"/>
    <w:rsid w:val="0048290A"/>
    <w:rsid w:val="00482A62"/>
    <w:rsid w:val="00484B34"/>
    <w:rsid w:val="00484E88"/>
    <w:rsid w:val="00484FDE"/>
    <w:rsid w:val="004852D4"/>
    <w:rsid w:val="004858B4"/>
    <w:rsid w:val="00486AFF"/>
    <w:rsid w:val="0048795A"/>
    <w:rsid w:val="00487ACD"/>
    <w:rsid w:val="00490430"/>
    <w:rsid w:val="0049097C"/>
    <w:rsid w:val="004911B6"/>
    <w:rsid w:val="00492303"/>
    <w:rsid w:val="00492DD9"/>
    <w:rsid w:val="0049522D"/>
    <w:rsid w:val="00495B5F"/>
    <w:rsid w:val="004A04E5"/>
    <w:rsid w:val="004A12F3"/>
    <w:rsid w:val="004A285D"/>
    <w:rsid w:val="004A3A2E"/>
    <w:rsid w:val="004A414A"/>
    <w:rsid w:val="004A5F30"/>
    <w:rsid w:val="004B0BC8"/>
    <w:rsid w:val="004B0DC9"/>
    <w:rsid w:val="004B1D8E"/>
    <w:rsid w:val="004B292B"/>
    <w:rsid w:val="004B2A2A"/>
    <w:rsid w:val="004B2AFB"/>
    <w:rsid w:val="004B46A1"/>
    <w:rsid w:val="004B5DA8"/>
    <w:rsid w:val="004B5EFB"/>
    <w:rsid w:val="004B6DE6"/>
    <w:rsid w:val="004B736E"/>
    <w:rsid w:val="004B7445"/>
    <w:rsid w:val="004C05AE"/>
    <w:rsid w:val="004C0C3E"/>
    <w:rsid w:val="004C19F5"/>
    <w:rsid w:val="004C2437"/>
    <w:rsid w:val="004C2746"/>
    <w:rsid w:val="004C2BB5"/>
    <w:rsid w:val="004C3794"/>
    <w:rsid w:val="004C3A8F"/>
    <w:rsid w:val="004C41D9"/>
    <w:rsid w:val="004C4304"/>
    <w:rsid w:val="004C4914"/>
    <w:rsid w:val="004C4EDD"/>
    <w:rsid w:val="004C4FEF"/>
    <w:rsid w:val="004C6627"/>
    <w:rsid w:val="004C6906"/>
    <w:rsid w:val="004D14C5"/>
    <w:rsid w:val="004D2042"/>
    <w:rsid w:val="004D2A3B"/>
    <w:rsid w:val="004D2A82"/>
    <w:rsid w:val="004D2DAF"/>
    <w:rsid w:val="004D43BD"/>
    <w:rsid w:val="004D497F"/>
    <w:rsid w:val="004D54A0"/>
    <w:rsid w:val="004D5C12"/>
    <w:rsid w:val="004D6F5F"/>
    <w:rsid w:val="004D7A60"/>
    <w:rsid w:val="004D7C44"/>
    <w:rsid w:val="004E113D"/>
    <w:rsid w:val="004E350F"/>
    <w:rsid w:val="004E3A39"/>
    <w:rsid w:val="004E3BE8"/>
    <w:rsid w:val="004E3C49"/>
    <w:rsid w:val="004E4456"/>
    <w:rsid w:val="004E48E0"/>
    <w:rsid w:val="004E4C87"/>
    <w:rsid w:val="004E5182"/>
    <w:rsid w:val="004E51E8"/>
    <w:rsid w:val="004E5538"/>
    <w:rsid w:val="004E62F0"/>
    <w:rsid w:val="004E659F"/>
    <w:rsid w:val="004E6853"/>
    <w:rsid w:val="004E73F6"/>
    <w:rsid w:val="004E7D51"/>
    <w:rsid w:val="004E7EC2"/>
    <w:rsid w:val="004E7FF1"/>
    <w:rsid w:val="004F0117"/>
    <w:rsid w:val="004F039E"/>
    <w:rsid w:val="004F202F"/>
    <w:rsid w:val="004F2424"/>
    <w:rsid w:val="004F3F92"/>
    <w:rsid w:val="004F476E"/>
    <w:rsid w:val="004F4810"/>
    <w:rsid w:val="004F5D1F"/>
    <w:rsid w:val="004F722A"/>
    <w:rsid w:val="004F7548"/>
    <w:rsid w:val="00500511"/>
    <w:rsid w:val="00500E65"/>
    <w:rsid w:val="00501986"/>
    <w:rsid w:val="005031A5"/>
    <w:rsid w:val="005037E8"/>
    <w:rsid w:val="005043E1"/>
    <w:rsid w:val="00504740"/>
    <w:rsid w:val="00504ADB"/>
    <w:rsid w:val="0051048E"/>
    <w:rsid w:val="00510AF0"/>
    <w:rsid w:val="0051160E"/>
    <w:rsid w:val="005136C7"/>
    <w:rsid w:val="005138A1"/>
    <w:rsid w:val="00514AD8"/>
    <w:rsid w:val="00515779"/>
    <w:rsid w:val="00515905"/>
    <w:rsid w:val="0051659D"/>
    <w:rsid w:val="00520565"/>
    <w:rsid w:val="005226E1"/>
    <w:rsid w:val="0052314B"/>
    <w:rsid w:val="00523CCA"/>
    <w:rsid w:val="00524249"/>
    <w:rsid w:val="00524464"/>
    <w:rsid w:val="00524AA4"/>
    <w:rsid w:val="005251F7"/>
    <w:rsid w:val="00526AF0"/>
    <w:rsid w:val="00527F80"/>
    <w:rsid w:val="00530655"/>
    <w:rsid w:val="00530870"/>
    <w:rsid w:val="00530D5E"/>
    <w:rsid w:val="00530D8A"/>
    <w:rsid w:val="00531086"/>
    <w:rsid w:val="0053163A"/>
    <w:rsid w:val="00532D76"/>
    <w:rsid w:val="0053344C"/>
    <w:rsid w:val="005336F6"/>
    <w:rsid w:val="00534EF8"/>
    <w:rsid w:val="005353C1"/>
    <w:rsid w:val="005355C2"/>
    <w:rsid w:val="005367A3"/>
    <w:rsid w:val="00537AC3"/>
    <w:rsid w:val="00537E2E"/>
    <w:rsid w:val="00537E8A"/>
    <w:rsid w:val="005407DD"/>
    <w:rsid w:val="005412F2"/>
    <w:rsid w:val="005413B4"/>
    <w:rsid w:val="005418A6"/>
    <w:rsid w:val="00541ECB"/>
    <w:rsid w:val="005425DC"/>
    <w:rsid w:val="00542A24"/>
    <w:rsid w:val="00542EBF"/>
    <w:rsid w:val="0054388C"/>
    <w:rsid w:val="00544735"/>
    <w:rsid w:val="00544A0F"/>
    <w:rsid w:val="0054503C"/>
    <w:rsid w:val="005456B0"/>
    <w:rsid w:val="0054576E"/>
    <w:rsid w:val="00545BD9"/>
    <w:rsid w:val="0054655B"/>
    <w:rsid w:val="00546A60"/>
    <w:rsid w:val="00546A7B"/>
    <w:rsid w:val="00547CA7"/>
    <w:rsid w:val="00551DF4"/>
    <w:rsid w:val="00551E3E"/>
    <w:rsid w:val="0055243C"/>
    <w:rsid w:val="005529F0"/>
    <w:rsid w:val="0055349F"/>
    <w:rsid w:val="0055377E"/>
    <w:rsid w:val="00553AA2"/>
    <w:rsid w:val="00554624"/>
    <w:rsid w:val="00554709"/>
    <w:rsid w:val="005548FC"/>
    <w:rsid w:val="005551E2"/>
    <w:rsid w:val="00555492"/>
    <w:rsid w:val="00555F04"/>
    <w:rsid w:val="00556149"/>
    <w:rsid w:val="005562E5"/>
    <w:rsid w:val="00560BBA"/>
    <w:rsid w:val="00561A99"/>
    <w:rsid w:val="00565A57"/>
    <w:rsid w:val="00566073"/>
    <w:rsid w:val="005666B8"/>
    <w:rsid w:val="00566969"/>
    <w:rsid w:val="00567267"/>
    <w:rsid w:val="00567CD6"/>
    <w:rsid w:val="00567FF7"/>
    <w:rsid w:val="0057052B"/>
    <w:rsid w:val="0057076B"/>
    <w:rsid w:val="005713F9"/>
    <w:rsid w:val="00571C8D"/>
    <w:rsid w:val="00572D07"/>
    <w:rsid w:val="00572FCC"/>
    <w:rsid w:val="00577E42"/>
    <w:rsid w:val="00581204"/>
    <w:rsid w:val="005813F6"/>
    <w:rsid w:val="005832C3"/>
    <w:rsid w:val="00585032"/>
    <w:rsid w:val="005859ED"/>
    <w:rsid w:val="00585E5A"/>
    <w:rsid w:val="0058603B"/>
    <w:rsid w:val="005865B1"/>
    <w:rsid w:val="00587126"/>
    <w:rsid w:val="005874CC"/>
    <w:rsid w:val="00587A84"/>
    <w:rsid w:val="005909F9"/>
    <w:rsid w:val="00590ECD"/>
    <w:rsid w:val="00592F2A"/>
    <w:rsid w:val="0059393D"/>
    <w:rsid w:val="00593CFA"/>
    <w:rsid w:val="00593F82"/>
    <w:rsid w:val="005950F3"/>
    <w:rsid w:val="00595132"/>
    <w:rsid w:val="00596D64"/>
    <w:rsid w:val="005979AC"/>
    <w:rsid w:val="005A2C47"/>
    <w:rsid w:val="005A2EAF"/>
    <w:rsid w:val="005A364D"/>
    <w:rsid w:val="005A3976"/>
    <w:rsid w:val="005A4403"/>
    <w:rsid w:val="005A54FD"/>
    <w:rsid w:val="005A5B14"/>
    <w:rsid w:val="005A5F35"/>
    <w:rsid w:val="005A6E92"/>
    <w:rsid w:val="005A73AA"/>
    <w:rsid w:val="005B040D"/>
    <w:rsid w:val="005B050D"/>
    <w:rsid w:val="005B22A2"/>
    <w:rsid w:val="005B25A6"/>
    <w:rsid w:val="005B262B"/>
    <w:rsid w:val="005B29A9"/>
    <w:rsid w:val="005B311A"/>
    <w:rsid w:val="005B350A"/>
    <w:rsid w:val="005B4288"/>
    <w:rsid w:val="005B48D3"/>
    <w:rsid w:val="005B5425"/>
    <w:rsid w:val="005B5E11"/>
    <w:rsid w:val="005B6642"/>
    <w:rsid w:val="005B6B7E"/>
    <w:rsid w:val="005B76CE"/>
    <w:rsid w:val="005C0473"/>
    <w:rsid w:val="005C0672"/>
    <w:rsid w:val="005C08D3"/>
    <w:rsid w:val="005C0E56"/>
    <w:rsid w:val="005C195A"/>
    <w:rsid w:val="005C2900"/>
    <w:rsid w:val="005C340A"/>
    <w:rsid w:val="005C43D5"/>
    <w:rsid w:val="005C468D"/>
    <w:rsid w:val="005C4826"/>
    <w:rsid w:val="005C5087"/>
    <w:rsid w:val="005C61BA"/>
    <w:rsid w:val="005C7A18"/>
    <w:rsid w:val="005C7E4B"/>
    <w:rsid w:val="005D00FB"/>
    <w:rsid w:val="005D1645"/>
    <w:rsid w:val="005D21D4"/>
    <w:rsid w:val="005D293C"/>
    <w:rsid w:val="005D3A6A"/>
    <w:rsid w:val="005D4CBD"/>
    <w:rsid w:val="005D591B"/>
    <w:rsid w:val="005D5D1B"/>
    <w:rsid w:val="005D68DF"/>
    <w:rsid w:val="005D709E"/>
    <w:rsid w:val="005D778F"/>
    <w:rsid w:val="005E13CE"/>
    <w:rsid w:val="005E1BCA"/>
    <w:rsid w:val="005E2E00"/>
    <w:rsid w:val="005E2E10"/>
    <w:rsid w:val="005E6AE8"/>
    <w:rsid w:val="005E6F66"/>
    <w:rsid w:val="005E7A41"/>
    <w:rsid w:val="005F0B6D"/>
    <w:rsid w:val="005F10A4"/>
    <w:rsid w:val="005F22C8"/>
    <w:rsid w:val="005F3473"/>
    <w:rsid w:val="005F34A3"/>
    <w:rsid w:val="005F3521"/>
    <w:rsid w:val="005F37E1"/>
    <w:rsid w:val="005F4ED0"/>
    <w:rsid w:val="005F5229"/>
    <w:rsid w:val="005F57FF"/>
    <w:rsid w:val="005F651B"/>
    <w:rsid w:val="005F70B6"/>
    <w:rsid w:val="005F748C"/>
    <w:rsid w:val="005F764A"/>
    <w:rsid w:val="006004B4"/>
    <w:rsid w:val="00600533"/>
    <w:rsid w:val="00600579"/>
    <w:rsid w:val="00600A2B"/>
    <w:rsid w:val="00600CDE"/>
    <w:rsid w:val="00602413"/>
    <w:rsid w:val="006028BB"/>
    <w:rsid w:val="00604456"/>
    <w:rsid w:val="00605084"/>
    <w:rsid w:val="006055E9"/>
    <w:rsid w:val="006072BD"/>
    <w:rsid w:val="00607330"/>
    <w:rsid w:val="00607EBC"/>
    <w:rsid w:val="00610DD8"/>
    <w:rsid w:val="00611C2F"/>
    <w:rsid w:val="0061271D"/>
    <w:rsid w:val="006150B4"/>
    <w:rsid w:val="0061595E"/>
    <w:rsid w:val="006163E8"/>
    <w:rsid w:val="00616516"/>
    <w:rsid w:val="00616972"/>
    <w:rsid w:val="006174D9"/>
    <w:rsid w:val="00620D5E"/>
    <w:rsid w:val="00620F0E"/>
    <w:rsid w:val="00620F98"/>
    <w:rsid w:val="00621890"/>
    <w:rsid w:val="00621C7A"/>
    <w:rsid w:val="00621D71"/>
    <w:rsid w:val="0062203B"/>
    <w:rsid w:val="00622F22"/>
    <w:rsid w:val="0062364D"/>
    <w:rsid w:val="00623C2E"/>
    <w:rsid w:val="00623CF2"/>
    <w:rsid w:val="00624FC9"/>
    <w:rsid w:val="006262C7"/>
    <w:rsid w:val="00626633"/>
    <w:rsid w:val="00626E2D"/>
    <w:rsid w:val="00630786"/>
    <w:rsid w:val="00630A60"/>
    <w:rsid w:val="0063100F"/>
    <w:rsid w:val="00633D66"/>
    <w:rsid w:val="00634DEE"/>
    <w:rsid w:val="006359C3"/>
    <w:rsid w:val="00636EBA"/>
    <w:rsid w:val="00637F22"/>
    <w:rsid w:val="00640559"/>
    <w:rsid w:val="0064087B"/>
    <w:rsid w:val="00642925"/>
    <w:rsid w:val="00642E4A"/>
    <w:rsid w:val="006437F6"/>
    <w:rsid w:val="006441F9"/>
    <w:rsid w:val="00645246"/>
    <w:rsid w:val="00645F1D"/>
    <w:rsid w:val="00647F29"/>
    <w:rsid w:val="00650D1F"/>
    <w:rsid w:val="00651178"/>
    <w:rsid w:val="006514DE"/>
    <w:rsid w:val="00652157"/>
    <w:rsid w:val="006524D6"/>
    <w:rsid w:val="006530CF"/>
    <w:rsid w:val="006535F5"/>
    <w:rsid w:val="00654C2A"/>
    <w:rsid w:val="00655300"/>
    <w:rsid w:val="006558AA"/>
    <w:rsid w:val="006559A5"/>
    <w:rsid w:val="00656150"/>
    <w:rsid w:val="0065621A"/>
    <w:rsid w:val="0065757E"/>
    <w:rsid w:val="0065758D"/>
    <w:rsid w:val="0066100C"/>
    <w:rsid w:val="006612D6"/>
    <w:rsid w:val="006617F7"/>
    <w:rsid w:val="00662274"/>
    <w:rsid w:val="0066235E"/>
    <w:rsid w:val="0066448A"/>
    <w:rsid w:val="00665291"/>
    <w:rsid w:val="006655E1"/>
    <w:rsid w:val="006715D8"/>
    <w:rsid w:val="00671AFD"/>
    <w:rsid w:val="006737AD"/>
    <w:rsid w:val="006743A3"/>
    <w:rsid w:val="00674E8A"/>
    <w:rsid w:val="0067518A"/>
    <w:rsid w:val="00675557"/>
    <w:rsid w:val="00675718"/>
    <w:rsid w:val="00676FF5"/>
    <w:rsid w:val="00677261"/>
    <w:rsid w:val="006804BB"/>
    <w:rsid w:val="006813B4"/>
    <w:rsid w:val="00681852"/>
    <w:rsid w:val="00681DAB"/>
    <w:rsid w:val="00682E65"/>
    <w:rsid w:val="00683B3A"/>
    <w:rsid w:val="00684344"/>
    <w:rsid w:val="006851C2"/>
    <w:rsid w:val="00686258"/>
    <w:rsid w:val="00686FFB"/>
    <w:rsid w:val="006925A7"/>
    <w:rsid w:val="00695C04"/>
    <w:rsid w:val="006965AA"/>
    <w:rsid w:val="00697447"/>
    <w:rsid w:val="00697EC9"/>
    <w:rsid w:val="00697FA6"/>
    <w:rsid w:val="006A2A20"/>
    <w:rsid w:val="006A2A67"/>
    <w:rsid w:val="006A4B59"/>
    <w:rsid w:val="006A5092"/>
    <w:rsid w:val="006A5FB3"/>
    <w:rsid w:val="006A6A25"/>
    <w:rsid w:val="006A73B7"/>
    <w:rsid w:val="006A7548"/>
    <w:rsid w:val="006B1642"/>
    <w:rsid w:val="006B1FC9"/>
    <w:rsid w:val="006B2D11"/>
    <w:rsid w:val="006B3829"/>
    <w:rsid w:val="006B3A45"/>
    <w:rsid w:val="006B3E6F"/>
    <w:rsid w:val="006B436C"/>
    <w:rsid w:val="006B487E"/>
    <w:rsid w:val="006B4B90"/>
    <w:rsid w:val="006B600B"/>
    <w:rsid w:val="006B6225"/>
    <w:rsid w:val="006C0D91"/>
    <w:rsid w:val="006C112C"/>
    <w:rsid w:val="006C1E0C"/>
    <w:rsid w:val="006C2212"/>
    <w:rsid w:val="006C289F"/>
    <w:rsid w:val="006C2911"/>
    <w:rsid w:val="006C2B44"/>
    <w:rsid w:val="006C31F7"/>
    <w:rsid w:val="006C341E"/>
    <w:rsid w:val="006C362B"/>
    <w:rsid w:val="006C4A75"/>
    <w:rsid w:val="006C5422"/>
    <w:rsid w:val="006D0530"/>
    <w:rsid w:val="006D1B8B"/>
    <w:rsid w:val="006D1BA3"/>
    <w:rsid w:val="006D210C"/>
    <w:rsid w:val="006D2B6E"/>
    <w:rsid w:val="006D3505"/>
    <w:rsid w:val="006D5156"/>
    <w:rsid w:val="006D664F"/>
    <w:rsid w:val="006D6989"/>
    <w:rsid w:val="006D6E09"/>
    <w:rsid w:val="006E02D6"/>
    <w:rsid w:val="006E139C"/>
    <w:rsid w:val="006E1DCB"/>
    <w:rsid w:val="006E1F7B"/>
    <w:rsid w:val="006E24C8"/>
    <w:rsid w:val="006E2D4D"/>
    <w:rsid w:val="006E452A"/>
    <w:rsid w:val="006E47B3"/>
    <w:rsid w:val="006E4ACA"/>
    <w:rsid w:val="006E553D"/>
    <w:rsid w:val="006E62BE"/>
    <w:rsid w:val="006F0543"/>
    <w:rsid w:val="006F06DB"/>
    <w:rsid w:val="006F0832"/>
    <w:rsid w:val="006F09E7"/>
    <w:rsid w:val="006F3304"/>
    <w:rsid w:val="006F331E"/>
    <w:rsid w:val="006F38A6"/>
    <w:rsid w:val="006F41A0"/>
    <w:rsid w:val="006F44BB"/>
    <w:rsid w:val="006F4A3F"/>
    <w:rsid w:val="006F59B9"/>
    <w:rsid w:val="006F5E13"/>
    <w:rsid w:val="006F5E71"/>
    <w:rsid w:val="006F655B"/>
    <w:rsid w:val="006F71E4"/>
    <w:rsid w:val="006F74E8"/>
    <w:rsid w:val="00700D38"/>
    <w:rsid w:val="00701E65"/>
    <w:rsid w:val="007022F6"/>
    <w:rsid w:val="00702E98"/>
    <w:rsid w:val="0070371C"/>
    <w:rsid w:val="00703BA4"/>
    <w:rsid w:val="00704DEC"/>
    <w:rsid w:val="00706870"/>
    <w:rsid w:val="00706FE0"/>
    <w:rsid w:val="00707C41"/>
    <w:rsid w:val="00711759"/>
    <w:rsid w:val="00712422"/>
    <w:rsid w:val="00714CFF"/>
    <w:rsid w:val="00716B45"/>
    <w:rsid w:val="00717E0B"/>
    <w:rsid w:val="00720164"/>
    <w:rsid w:val="00720AAE"/>
    <w:rsid w:val="00722084"/>
    <w:rsid w:val="007222A4"/>
    <w:rsid w:val="00722693"/>
    <w:rsid w:val="007235AE"/>
    <w:rsid w:val="00724A1B"/>
    <w:rsid w:val="00724A57"/>
    <w:rsid w:val="00726402"/>
    <w:rsid w:val="00726E02"/>
    <w:rsid w:val="00727B2C"/>
    <w:rsid w:val="0073028B"/>
    <w:rsid w:val="007307D7"/>
    <w:rsid w:val="007315E3"/>
    <w:rsid w:val="00733685"/>
    <w:rsid w:val="00734057"/>
    <w:rsid w:val="00734262"/>
    <w:rsid w:val="007375D6"/>
    <w:rsid w:val="007411C4"/>
    <w:rsid w:val="00741DBF"/>
    <w:rsid w:val="00742921"/>
    <w:rsid w:val="00742D95"/>
    <w:rsid w:val="007460E0"/>
    <w:rsid w:val="00746315"/>
    <w:rsid w:val="007469B1"/>
    <w:rsid w:val="00746B92"/>
    <w:rsid w:val="00750432"/>
    <w:rsid w:val="00750DE4"/>
    <w:rsid w:val="0075131D"/>
    <w:rsid w:val="0075174B"/>
    <w:rsid w:val="00751E03"/>
    <w:rsid w:val="00751EDF"/>
    <w:rsid w:val="007529A6"/>
    <w:rsid w:val="00753E35"/>
    <w:rsid w:val="00754143"/>
    <w:rsid w:val="007560E6"/>
    <w:rsid w:val="0075710D"/>
    <w:rsid w:val="00757A82"/>
    <w:rsid w:val="0076086C"/>
    <w:rsid w:val="00760C46"/>
    <w:rsid w:val="00762178"/>
    <w:rsid w:val="0076224A"/>
    <w:rsid w:val="00762BD9"/>
    <w:rsid w:val="00763118"/>
    <w:rsid w:val="00763460"/>
    <w:rsid w:val="007645AC"/>
    <w:rsid w:val="00764C81"/>
    <w:rsid w:val="00765684"/>
    <w:rsid w:val="0076770E"/>
    <w:rsid w:val="00767EA5"/>
    <w:rsid w:val="007734FB"/>
    <w:rsid w:val="0077365E"/>
    <w:rsid w:val="00774079"/>
    <w:rsid w:val="00774448"/>
    <w:rsid w:val="00774549"/>
    <w:rsid w:val="00774C97"/>
    <w:rsid w:val="0077527D"/>
    <w:rsid w:val="00775F5B"/>
    <w:rsid w:val="0077606C"/>
    <w:rsid w:val="007761C1"/>
    <w:rsid w:val="00776E3D"/>
    <w:rsid w:val="00783B29"/>
    <w:rsid w:val="00783BCE"/>
    <w:rsid w:val="00783BF7"/>
    <w:rsid w:val="00783D58"/>
    <w:rsid w:val="0078550D"/>
    <w:rsid w:val="0078597E"/>
    <w:rsid w:val="007860C3"/>
    <w:rsid w:val="00790287"/>
    <w:rsid w:val="00790A91"/>
    <w:rsid w:val="00790D5C"/>
    <w:rsid w:val="00791911"/>
    <w:rsid w:val="00792958"/>
    <w:rsid w:val="0079392D"/>
    <w:rsid w:val="00794808"/>
    <w:rsid w:val="00795590"/>
    <w:rsid w:val="00796ADA"/>
    <w:rsid w:val="007A1C5E"/>
    <w:rsid w:val="007A20A0"/>
    <w:rsid w:val="007A283C"/>
    <w:rsid w:val="007A2F9F"/>
    <w:rsid w:val="007A3195"/>
    <w:rsid w:val="007A5303"/>
    <w:rsid w:val="007A5BDE"/>
    <w:rsid w:val="007A6CAE"/>
    <w:rsid w:val="007A75FC"/>
    <w:rsid w:val="007B054E"/>
    <w:rsid w:val="007B0C87"/>
    <w:rsid w:val="007B16EC"/>
    <w:rsid w:val="007B1BA4"/>
    <w:rsid w:val="007B230A"/>
    <w:rsid w:val="007B2E77"/>
    <w:rsid w:val="007B3BCA"/>
    <w:rsid w:val="007B3DF1"/>
    <w:rsid w:val="007B3E96"/>
    <w:rsid w:val="007B4528"/>
    <w:rsid w:val="007B76B1"/>
    <w:rsid w:val="007C248A"/>
    <w:rsid w:val="007C36B6"/>
    <w:rsid w:val="007C3AEE"/>
    <w:rsid w:val="007C56F1"/>
    <w:rsid w:val="007C6321"/>
    <w:rsid w:val="007C706A"/>
    <w:rsid w:val="007C71BD"/>
    <w:rsid w:val="007D0796"/>
    <w:rsid w:val="007D0DB2"/>
    <w:rsid w:val="007D1BA2"/>
    <w:rsid w:val="007D20B6"/>
    <w:rsid w:val="007D2E5A"/>
    <w:rsid w:val="007D3C57"/>
    <w:rsid w:val="007D3FB8"/>
    <w:rsid w:val="007D56C0"/>
    <w:rsid w:val="007D59FD"/>
    <w:rsid w:val="007D6033"/>
    <w:rsid w:val="007D7511"/>
    <w:rsid w:val="007E03EA"/>
    <w:rsid w:val="007E0B37"/>
    <w:rsid w:val="007E0C2E"/>
    <w:rsid w:val="007E12C0"/>
    <w:rsid w:val="007E1631"/>
    <w:rsid w:val="007E18D9"/>
    <w:rsid w:val="007E3027"/>
    <w:rsid w:val="007E3501"/>
    <w:rsid w:val="007E3D42"/>
    <w:rsid w:val="007E4F19"/>
    <w:rsid w:val="007E50C9"/>
    <w:rsid w:val="007E5DA5"/>
    <w:rsid w:val="007F13BA"/>
    <w:rsid w:val="007F3C7D"/>
    <w:rsid w:val="007F3E4A"/>
    <w:rsid w:val="007F44BD"/>
    <w:rsid w:val="007F50E3"/>
    <w:rsid w:val="007F5EEC"/>
    <w:rsid w:val="007F6A48"/>
    <w:rsid w:val="007F7D1C"/>
    <w:rsid w:val="008012D3"/>
    <w:rsid w:val="00801357"/>
    <w:rsid w:val="0080155E"/>
    <w:rsid w:val="00801849"/>
    <w:rsid w:val="00802899"/>
    <w:rsid w:val="00802DFA"/>
    <w:rsid w:val="00803976"/>
    <w:rsid w:val="00803E56"/>
    <w:rsid w:val="00804A26"/>
    <w:rsid w:val="00804DD2"/>
    <w:rsid w:val="00805352"/>
    <w:rsid w:val="0080686F"/>
    <w:rsid w:val="00806A96"/>
    <w:rsid w:val="00810ECC"/>
    <w:rsid w:val="00811907"/>
    <w:rsid w:val="00811CFF"/>
    <w:rsid w:val="00812532"/>
    <w:rsid w:val="00812B3D"/>
    <w:rsid w:val="008130BD"/>
    <w:rsid w:val="008138C6"/>
    <w:rsid w:val="00814B23"/>
    <w:rsid w:val="00814C7B"/>
    <w:rsid w:val="00814D2A"/>
    <w:rsid w:val="00815BA3"/>
    <w:rsid w:val="00815DAD"/>
    <w:rsid w:val="00816243"/>
    <w:rsid w:val="00816C96"/>
    <w:rsid w:val="00817543"/>
    <w:rsid w:val="0082062B"/>
    <w:rsid w:val="00820B17"/>
    <w:rsid w:val="008211C6"/>
    <w:rsid w:val="00821408"/>
    <w:rsid w:val="00822154"/>
    <w:rsid w:val="0082251B"/>
    <w:rsid w:val="00822606"/>
    <w:rsid w:val="00822887"/>
    <w:rsid w:val="00822FD1"/>
    <w:rsid w:val="00823142"/>
    <w:rsid w:val="00823287"/>
    <w:rsid w:val="00823D77"/>
    <w:rsid w:val="00824C4A"/>
    <w:rsid w:val="00824D49"/>
    <w:rsid w:val="00825E90"/>
    <w:rsid w:val="0082609C"/>
    <w:rsid w:val="00826576"/>
    <w:rsid w:val="008270BC"/>
    <w:rsid w:val="00827815"/>
    <w:rsid w:val="00830A13"/>
    <w:rsid w:val="00832570"/>
    <w:rsid w:val="00835A30"/>
    <w:rsid w:val="00835CC5"/>
    <w:rsid w:val="00835D39"/>
    <w:rsid w:val="008367EE"/>
    <w:rsid w:val="00836A41"/>
    <w:rsid w:val="00836F7E"/>
    <w:rsid w:val="00837377"/>
    <w:rsid w:val="00837684"/>
    <w:rsid w:val="008378CF"/>
    <w:rsid w:val="008419ED"/>
    <w:rsid w:val="00843111"/>
    <w:rsid w:val="00843D2D"/>
    <w:rsid w:val="00843FBD"/>
    <w:rsid w:val="0084427E"/>
    <w:rsid w:val="0084638B"/>
    <w:rsid w:val="00847DC4"/>
    <w:rsid w:val="008509E1"/>
    <w:rsid w:val="00851531"/>
    <w:rsid w:val="00853874"/>
    <w:rsid w:val="00853D2C"/>
    <w:rsid w:val="008541C7"/>
    <w:rsid w:val="00854364"/>
    <w:rsid w:val="008549BF"/>
    <w:rsid w:val="00855662"/>
    <w:rsid w:val="00855E5E"/>
    <w:rsid w:val="0085658F"/>
    <w:rsid w:val="008578A8"/>
    <w:rsid w:val="008614FD"/>
    <w:rsid w:val="00861893"/>
    <w:rsid w:val="00864F9F"/>
    <w:rsid w:val="00865259"/>
    <w:rsid w:val="008652A1"/>
    <w:rsid w:val="008654DD"/>
    <w:rsid w:val="0086710F"/>
    <w:rsid w:val="0087059C"/>
    <w:rsid w:val="0087164F"/>
    <w:rsid w:val="00871F9C"/>
    <w:rsid w:val="008723D3"/>
    <w:rsid w:val="00872C48"/>
    <w:rsid w:val="0087346C"/>
    <w:rsid w:val="008740A8"/>
    <w:rsid w:val="00874BFB"/>
    <w:rsid w:val="008756A0"/>
    <w:rsid w:val="00875C80"/>
    <w:rsid w:val="0087650C"/>
    <w:rsid w:val="00877B7A"/>
    <w:rsid w:val="00877F2E"/>
    <w:rsid w:val="00877F66"/>
    <w:rsid w:val="00880D78"/>
    <w:rsid w:val="00880E98"/>
    <w:rsid w:val="00880F48"/>
    <w:rsid w:val="00881D5C"/>
    <w:rsid w:val="008825B4"/>
    <w:rsid w:val="00882FE8"/>
    <w:rsid w:val="00883E95"/>
    <w:rsid w:val="00884BE3"/>
    <w:rsid w:val="008853FC"/>
    <w:rsid w:val="008857A7"/>
    <w:rsid w:val="0088581B"/>
    <w:rsid w:val="008858A9"/>
    <w:rsid w:val="00886CCC"/>
    <w:rsid w:val="008872D7"/>
    <w:rsid w:val="00887CE9"/>
    <w:rsid w:val="00890A94"/>
    <w:rsid w:val="00890B23"/>
    <w:rsid w:val="00890FF4"/>
    <w:rsid w:val="00891A35"/>
    <w:rsid w:val="008923B1"/>
    <w:rsid w:val="008939B6"/>
    <w:rsid w:val="008952CD"/>
    <w:rsid w:val="0089552E"/>
    <w:rsid w:val="00895831"/>
    <w:rsid w:val="0089625A"/>
    <w:rsid w:val="008965C0"/>
    <w:rsid w:val="00897597"/>
    <w:rsid w:val="008A0192"/>
    <w:rsid w:val="008A199E"/>
    <w:rsid w:val="008A2763"/>
    <w:rsid w:val="008A2803"/>
    <w:rsid w:val="008A4D64"/>
    <w:rsid w:val="008A7CE9"/>
    <w:rsid w:val="008A7D51"/>
    <w:rsid w:val="008A7EEF"/>
    <w:rsid w:val="008B09BE"/>
    <w:rsid w:val="008B30F2"/>
    <w:rsid w:val="008B479B"/>
    <w:rsid w:val="008B5247"/>
    <w:rsid w:val="008B5E94"/>
    <w:rsid w:val="008B640C"/>
    <w:rsid w:val="008B6CF1"/>
    <w:rsid w:val="008B7D52"/>
    <w:rsid w:val="008C0382"/>
    <w:rsid w:val="008C0A1A"/>
    <w:rsid w:val="008C168A"/>
    <w:rsid w:val="008C183C"/>
    <w:rsid w:val="008C22E1"/>
    <w:rsid w:val="008C2388"/>
    <w:rsid w:val="008C2E41"/>
    <w:rsid w:val="008C6465"/>
    <w:rsid w:val="008C6FB3"/>
    <w:rsid w:val="008D035B"/>
    <w:rsid w:val="008D0BBE"/>
    <w:rsid w:val="008D1485"/>
    <w:rsid w:val="008D1F5F"/>
    <w:rsid w:val="008D2015"/>
    <w:rsid w:val="008D2115"/>
    <w:rsid w:val="008D273C"/>
    <w:rsid w:val="008D2F01"/>
    <w:rsid w:val="008D4D4B"/>
    <w:rsid w:val="008D4E67"/>
    <w:rsid w:val="008D65CA"/>
    <w:rsid w:val="008D681D"/>
    <w:rsid w:val="008D7118"/>
    <w:rsid w:val="008E0BBD"/>
    <w:rsid w:val="008E0C71"/>
    <w:rsid w:val="008E140F"/>
    <w:rsid w:val="008E179A"/>
    <w:rsid w:val="008E17FB"/>
    <w:rsid w:val="008E1DA1"/>
    <w:rsid w:val="008E2C7B"/>
    <w:rsid w:val="008E33D5"/>
    <w:rsid w:val="008E355E"/>
    <w:rsid w:val="008E4447"/>
    <w:rsid w:val="008E57A4"/>
    <w:rsid w:val="008E5C67"/>
    <w:rsid w:val="008E61F0"/>
    <w:rsid w:val="008E6A80"/>
    <w:rsid w:val="008E77FD"/>
    <w:rsid w:val="008E7CFA"/>
    <w:rsid w:val="008F08D7"/>
    <w:rsid w:val="008F0D70"/>
    <w:rsid w:val="008F0EB2"/>
    <w:rsid w:val="008F13AF"/>
    <w:rsid w:val="008F1710"/>
    <w:rsid w:val="008F1AA7"/>
    <w:rsid w:val="008F1E00"/>
    <w:rsid w:val="008F2019"/>
    <w:rsid w:val="008F3818"/>
    <w:rsid w:val="008F5347"/>
    <w:rsid w:val="008F55D3"/>
    <w:rsid w:val="008F5C60"/>
    <w:rsid w:val="008F6E2D"/>
    <w:rsid w:val="008F6F49"/>
    <w:rsid w:val="008F737D"/>
    <w:rsid w:val="008F79C1"/>
    <w:rsid w:val="008F7BC7"/>
    <w:rsid w:val="00900315"/>
    <w:rsid w:val="0090059F"/>
    <w:rsid w:val="00900EF3"/>
    <w:rsid w:val="00903168"/>
    <w:rsid w:val="00904AC1"/>
    <w:rsid w:val="00904EDC"/>
    <w:rsid w:val="00906CB9"/>
    <w:rsid w:val="0090781F"/>
    <w:rsid w:val="00907E3F"/>
    <w:rsid w:val="00910548"/>
    <w:rsid w:val="009113FB"/>
    <w:rsid w:val="00911DEC"/>
    <w:rsid w:val="009133CA"/>
    <w:rsid w:val="00914604"/>
    <w:rsid w:val="0091641F"/>
    <w:rsid w:val="00916519"/>
    <w:rsid w:val="0091788F"/>
    <w:rsid w:val="00920AB1"/>
    <w:rsid w:val="00920F97"/>
    <w:rsid w:val="009222B4"/>
    <w:rsid w:val="00924D9E"/>
    <w:rsid w:val="00925108"/>
    <w:rsid w:val="00925225"/>
    <w:rsid w:val="00925585"/>
    <w:rsid w:val="009269C4"/>
    <w:rsid w:val="00927016"/>
    <w:rsid w:val="00927167"/>
    <w:rsid w:val="00927D60"/>
    <w:rsid w:val="0093191B"/>
    <w:rsid w:val="00932D09"/>
    <w:rsid w:val="00935E45"/>
    <w:rsid w:val="009374EE"/>
    <w:rsid w:val="00940FC0"/>
    <w:rsid w:val="009414E4"/>
    <w:rsid w:val="0094179C"/>
    <w:rsid w:val="009419A6"/>
    <w:rsid w:val="009423DB"/>
    <w:rsid w:val="00942638"/>
    <w:rsid w:val="0094286D"/>
    <w:rsid w:val="009438CD"/>
    <w:rsid w:val="00944A9C"/>
    <w:rsid w:val="00944DB1"/>
    <w:rsid w:val="009450D3"/>
    <w:rsid w:val="00945806"/>
    <w:rsid w:val="00945AF3"/>
    <w:rsid w:val="009463FA"/>
    <w:rsid w:val="00946BCF"/>
    <w:rsid w:val="00946DAC"/>
    <w:rsid w:val="00947791"/>
    <w:rsid w:val="00947D1F"/>
    <w:rsid w:val="00947FA5"/>
    <w:rsid w:val="00947FFB"/>
    <w:rsid w:val="0095033C"/>
    <w:rsid w:val="00952935"/>
    <w:rsid w:val="00952CC3"/>
    <w:rsid w:val="00952FB6"/>
    <w:rsid w:val="00954074"/>
    <w:rsid w:val="009547C2"/>
    <w:rsid w:val="00954AC5"/>
    <w:rsid w:val="00954EF4"/>
    <w:rsid w:val="00954F6B"/>
    <w:rsid w:val="009554CF"/>
    <w:rsid w:val="00955661"/>
    <w:rsid w:val="00956CB0"/>
    <w:rsid w:val="00962351"/>
    <w:rsid w:val="0096364F"/>
    <w:rsid w:val="0096491C"/>
    <w:rsid w:val="00964CCE"/>
    <w:rsid w:val="00965476"/>
    <w:rsid w:val="009654F8"/>
    <w:rsid w:val="009666DE"/>
    <w:rsid w:val="00967285"/>
    <w:rsid w:val="009673E7"/>
    <w:rsid w:val="00967D21"/>
    <w:rsid w:val="00971D93"/>
    <w:rsid w:val="00974193"/>
    <w:rsid w:val="00974E35"/>
    <w:rsid w:val="00975CC4"/>
    <w:rsid w:val="00976AC0"/>
    <w:rsid w:val="00976BFB"/>
    <w:rsid w:val="00976F94"/>
    <w:rsid w:val="00977507"/>
    <w:rsid w:val="00977688"/>
    <w:rsid w:val="009805A3"/>
    <w:rsid w:val="00980887"/>
    <w:rsid w:val="00980EE7"/>
    <w:rsid w:val="00981235"/>
    <w:rsid w:val="00981F57"/>
    <w:rsid w:val="00984228"/>
    <w:rsid w:val="00985A64"/>
    <w:rsid w:val="00990307"/>
    <w:rsid w:val="0099034D"/>
    <w:rsid w:val="00992819"/>
    <w:rsid w:val="00993A0E"/>
    <w:rsid w:val="00994482"/>
    <w:rsid w:val="00994FE5"/>
    <w:rsid w:val="00995B29"/>
    <w:rsid w:val="00997504"/>
    <w:rsid w:val="0099752F"/>
    <w:rsid w:val="009975DE"/>
    <w:rsid w:val="00997B72"/>
    <w:rsid w:val="009A06E7"/>
    <w:rsid w:val="009A0813"/>
    <w:rsid w:val="009A1372"/>
    <w:rsid w:val="009A1901"/>
    <w:rsid w:val="009A270A"/>
    <w:rsid w:val="009A2CC2"/>
    <w:rsid w:val="009A2CFF"/>
    <w:rsid w:val="009A3DD3"/>
    <w:rsid w:val="009A6047"/>
    <w:rsid w:val="009A6820"/>
    <w:rsid w:val="009A79B4"/>
    <w:rsid w:val="009A7FF3"/>
    <w:rsid w:val="009B0052"/>
    <w:rsid w:val="009B0099"/>
    <w:rsid w:val="009B07E2"/>
    <w:rsid w:val="009B0F24"/>
    <w:rsid w:val="009B19CF"/>
    <w:rsid w:val="009B3047"/>
    <w:rsid w:val="009B3354"/>
    <w:rsid w:val="009B33CD"/>
    <w:rsid w:val="009B342F"/>
    <w:rsid w:val="009B3756"/>
    <w:rsid w:val="009B38C6"/>
    <w:rsid w:val="009B3A63"/>
    <w:rsid w:val="009B4070"/>
    <w:rsid w:val="009B5EF4"/>
    <w:rsid w:val="009B60EB"/>
    <w:rsid w:val="009B6A56"/>
    <w:rsid w:val="009B6CB1"/>
    <w:rsid w:val="009B71C7"/>
    <w:rsid w:val="009C1FA4"/>
    <w:rsid w:val="009C2AFB"/>
    <w:rsid w:val="009C3D29"/>
    <w:rsid w:val="009C4CF0"/>
    <w:rsid w:val="009C592E"/>
    <w:rsid w:val="009C685C"/>
    <w:rsid w:val="009D09CB"/>
    <w:rsid w:val="009D14A9"/>
    <w:rsid w:val="009D1A61"/>
    <w:rsid w:val="009D2879"/>
    <w:rsid w:val="009D2D2B"/>
    <w:rsid w:val="009D3E72"/>
    <w:rsid w:val="009D4A26"/>
    <w:rsid w:val="009D540D"/>
    <w:rsid w:val="009D541D"/>
    <w:rsid w:val="009D5699"/>
    <w:rsid w:val="009D7637"/>
    <w:rsid w:val="009D7C55"/>
    <w:rsid w:val="009D7DB5"/>
    <w:rsid w:val="009E09AA"/>
    <w:rsid w:val="009E0F54"/>
    <w:rsid w:val="009E1780"/>
    <w:rsid w:val="009E1EC1"/>
    <w:rsid w:val="009E2496"/>
    <w:rsid w:val="009E25A6"/>
    <w:rsid w:val="009E27D8"/>
    <w:rsid w:val="009E3C02"/>
    <w:rsid w:val="009E41B6"/>
    <w:rsid w:val="009E428A"/>
    <w:rsid w:val="009E429A"/>
    <w:rsid w:val="009E4869"/>
    <w:rsid w:val="009E56C0"/>
    <w:rsid w:val="009E62CE"/>
    <w:rsid w:val="009E69C0"/>
    <w:rsid w:val="009E6C21"/>
    <w:rsid w:val="009F045E"/>
    <w:rsid w:val="009F2ED0"/>
    <w:rsid w:val="009F3793"/>
    <w:rsid w:val="009F5071"/>
    <w:rsid w:val="009F6108"/>
    <w:rsid w:val="009F7563"/>
    <w:rsid w:val="009F7F87"/>
    <w:rsid w:val="00A00060"/>
    <w:rsid w:val="00A0025F"/>
    <w:rsid w:val="00A05039"/>
    <w:rsid w:val="00A0791B"/>
    <w:rsid w:val="00A07B31"/>
    <w:rsid w:val="00A1163C"/>
    <w:rsid w:val="00A118A4"/>
    <w:rsid w:val="00A12311"/>
    <w:rsid w:val="00A1247F"/>
    <w:rsid w:val="00A126FF"/>
    <w:rsid w:val="00A12B1D"/>
    <w:rsid w:val="00A14363"/>
    <w:rsid w:val="00A146B4"/>
    <w:rsid w:val="00A14F6A"/>
    <w:rsid w:val="00A15BDD"/>
    <w:rsid w:val="00A16DA5"/>
    <w:rsid w:val="00A1741C"/>
    <w:rsid w:val="00A1765E"/>
    <w:rsid w:val="00A202F7"/>
    <w:rsid w:val="00A21355"/>
    <w:rsid w:val="00A2173E"/>
    <w:rsid w:val="00A23369"/>
    <w:rsid w:val="00A23AE5"/>
    <w:rsid w:val="00A23BA9"/>
    <w:rsid w:val="00A23EEF"/>
    <w:rsid w:val="00A24FBB"/>
    <w:rsid w:val="00A25ACA"/>
    <w:rsid w:val="00A25EB0"/>
    <w:rsid w:val="00A266E3"/>
    <w:rsid w:val="00A3062F"/>
    <w:rsid w:val="00A309FE"/>
    <w:rsid w:val="00A30A4B"/>
    <w:rsid w:val="00A31C5F"/>
    <w:rsid w:val="00A31FAF"/>
    <w:rsid w:val="00A321FE"/>
    <w:rsid w:val="00A33436"/>
    <w:rsid w:val="00A33C13"/>
    <w:rsid w:val="00A34C76"/>
    <w:rsid w:val="00A34D78"/>
    <w:rsid w:val="00A351AF"/>
    <w:rsid w:val="00A35416"/>
    <w:rsid w:val="00A35B28"/>
    <w:rsid w:val="00A36B31"/>
    <w:rsid w:val="00A37F98"/>
    <w:rsid w:val="00A40CB2"/>
    <w:rsid w:val="00A40F98"/>
    <w:rsid w:val="00A41A9F"/>
    <w:rsid w:val="00A41B53"/>
    <w:rsid w:val="00A42F69"/>
    <w:rsid w:val="00A4398B"/>
    <w:rsid w:val="00A44753"/>
    <w:rsid w:val="00A44A3E"/>
    <w:rsid w:val="00A45787"/>
    <w:rsid w:val="00A45D71"/>
    <w:rsid w:val="00A4637F"/>
    <w:rsid w:val="00A46F31"/>
    <w:rsid w:val="00A5054E"/>
    <w:rsid w:val="00A510C0"/>
    <w:rsid w:val="00A51DDD"/>
    <w:rsid w:val="00A550B0"/>
    <w:rsid w:val="00A55FAA"/>
    <w:rsid w:val="00A5644C"/>
    <w:rsid w:val="00A56F6F"/>
    <w:rsid w:val="00A57464"/>
    <w:rsid w:val="00A5750D"/>
    <w:rsid w:val="00A576B6"/>
    <w:rsid w:val="00A57A58"/>
    <w:rsid w:val="00A57E60"/>
    <w:rsid w:val="00A60D89"/>
    <w:rsid w:val="00A61AFD"/>
    <w:rsid w:val="00A628D0"/>
    <w:rsid w:val="00A62936"/>
    <w:rsid w:val="00A62C8D"/>
    <w:rsid w:val="00A65203"/>
    <w:rsid w:val="00A65DA9"/>
    <w:rsid w:val="00A6611A"/>
    <w:rsid w:val="00A66481"/>
    <w:rsid w:val="00A6718E"/>
    <w:rsid w:val="00A70169"/>
    <w:rsid w:val="00A701BC"/>
    <w:rsid w:val="00A701D4"/>
    <w:rsid w:val="00A70227"/>
    <w:rsid w:val="00A74A65"/>
    <w:rsid w:val="00A74F3E"/>
    <w:rsid w:val="00A75C7D"/>
    <w:rsid w:val="00A7609B"/>
    <w:rsid w:val="00A770E8"/>
    <w:rsid w:val="00A770F5"/>
    <w:rsid w:val="00A771DE"/>
    <w:rsid w:val="00A773B4"/>
    <w:rsid w:val="00A77B98"/>
    <w:rsid w:val="00A77D81"/>
    <w:rsid w:val="00A77EE8"/>
    <w:rsid w:val="00A80046"/>
    <w:rsid w:val="00A806AB"/>
    <w:rsid w:val="00A80773"/>
    <w:rsid w:val="00A80ECA"/>
    <w:rsid w:val="00A81E62"/>
    <w:rsid w:val="00A81E86"/>
    <w:rsid w:val="00A82CFF"/>
    <w:rsid w:val="00A8314F"/>
    <w:rsid w:val="00A844E9"/>
    <w:rsid w:val="00A8532A"/>
    <w:rsid w:val="00A86A58"/>
    <w:rsid w:val="00A87AA5"/>
    <w:rsid w:val="00A90C3E"/>
    <w:rsid w:val="00A916CB"/>
    <w:rsid w:val="00A9213A"/>
    <w:rsid w:val="00A931A2"/>
    <w:rsid w:val="00A931FC"/>
    <w:rsid w:val="00A93289"/>
    <w:rsid w:val="00A93411"/>
    <w:rsid w:val="00A93A72"/>
    <w:rsid w:val="00A93B24"/>
    <w:rsid w:val="00A93C0D"/>
    <w:rsid w:val="00A94178"/>
    <w:rsid w:val="00A94CCD"/>
    <w:rsid w:val="00A95263"/>
    <w:rsid w:val="00A957BB"/>
    <w:rsid w:val="00A9605A"/>
    <w:rsid w:val="00A96234"/>
    <w:rsid w:val="00A966AA"/>
    <w:rsid w:val="00A96AE8"/>
    <w:rsid w:val="00AA0029"/>
    <w:rsid w:val="00AA0C22"/>
    <w:rsid w:val="00AA2E43"/>
    <w:rsid w:val="00AA36AA"/>
    <w:rsid w:val="00AA4094"/>
    <w:rsid w:val="00AA620E"/>
    <w:rsid w:val="00AA7839"/>
    <w:rsid w:val="00AB07D6"/>
    <w:rsid w:val="00AB2DA4"/>
    <w:rsid w:val="00AB2E44"/>
    <w:rsid w:val="00AB3008"/>
    <w:rsid w:val="00AB4369"/>
    <w:rsid w:val="00AB6283"/>
    <w:rsid w:val="00AB6FC0"/>
    <w:rsid w:val="00AB7D39"/>
    <w:rsid w:val="00AC0358"/>
    <w:rsid w:val="00AC0776"/>
    <w:rsid w:val="00AC07B6"/>
    <w:rsid w:val="00AC1092"/>
    <w:rsid w:val="00AC1742"/>
    <w:rsid w:val="00AC2590"/>
    <w:rsid w:val="00AC2EBF"/>
    <w:rsid w:val="00AC3C97"/>
    <w:rsid w:val="00AC43B2"/>
    <w:rsid w:val="00AC4DE2"/>
    <w:rsid w:val="00AC505E"/>
    <w:rsid w:val="00AC55C5"/>
    <w:rsid w:val="00AC795E"/>
    <w:rsid w:val="00AD0A03"/>
    <w:rsid w:val="00AD1915"/>
    <w:rsid w:val="00AD1DFF"/>
    <w:rsid w:val="00AD217A"/>
    <w:rsid w:val="00AD2327"/>
    <w:rsid w:val="00AD2559"/>
    <w:rsid w:val="00AD4036"/>
    <w:rsid w:val="00AD4A71"/>
    <w:rsid w:val="00AD4F65"/>
    <w:rsid w:val="00AD511B"/>
    <w:rsid w:val="00AD59D8"/>
    <w:rsid w:val="00AE1F42"/>
    <w:rsid w:val="00AE3CBC"/>
    <w:rsid w:val="00AE58DF"/>
    <w:rsid w:val="00AE5CDE"/>
    <w:rsid w:val="00AE6294"/>
    <w:rsid w:val="00AE71E9"/>
    <w:rsid w:val="00AE7F65"/>
    <w:rsid w:val="00AF0415"/>
    <w:rsid w:val="00AF0E02"/>
    <w:rsid w:val="00AF1871"/>
    <w:rsid w:val="00AF1DD8"/>
    <w:rsid w:val="00AF2972"/>
    <w:rsid w:val="00AF3286"/>
    <w:rsid w:val="00AF352D"/>
    <w:rsid w:val="00AF3A4A"/>
    <w:rsid w:val="00AF4DBA"/>
    <w:rsid w:val="00AF513D"/>
    <w:rsid w:val="00AF51F8"/>
    <w:rsid w:val="00AF5665"/>
    <w:rsid w:val="00AF59E7"/>
    <w:rsid w:val="00AF6C60"/>
    <w:rsid w:val="00AF7113"/>
    <w:rsid w:val="00AF72B1"/>
    <w:rsid w:val="00AF7EF3"/>
    <w:rsid w:val="00B00677"/>
    <w:rsid w:val="00B023EA"/>
    <w:rsid w:val="00B0364B"/>
    <w:rsid w:val="00B037A6"/>
    <w:rsid w:val="00B0408F"/>
    <w:rsid w:val="00B04E19"/>
    <w:rsid w:val="00B06312"/>
    <w:rsid w:val="00B07897"/>
    <w:rsid w:val="00B106AF"/>
    <w:rsid w:val="00B106E1"/>
    <w:rsid w:val="00B10B4D"/>
    <w:rsid w:val="00B11932"/>
    <w:rsid w:val="00B122FF"/>
    <w:rsid w:val="00B12E04"/>
    <w:rsid w:val="00B13720"/>
    <w:rsid w:val="00B14F1B"/>
    <w:rsid w:val="00B14F97"/>
    <w:rsid w:val="00B17B5D"/>
    <w:rsid w:val="00B17D6F"/>
    <w:rsid w:val="00B17E31"/>
    <w:rsid w:val="00B21842"/>
    <w:rsid w:val="00B21C54"/>
    <w:rsid w:val="00B230DD"/>
    <w:rsid w:val="00B23EA2"/>
    <w:rsid w:val="00B242F6"/>
    <w:rsid w:val="00B246A9"/>
    <w:rsid w:val="00B24FA1"/>
    <w:rsid w:val="00B2539B"/>
    <w:rsid w:val="00B26024"/>
    <w:rsid w:val="00B261DE"/>
    <w:rsid w:val="00B262A4"/>
    <w:rsid w:val="00B265C3"/>
    <w:rsid w:val="00B26811"/>
    <w:rsid w:val="00B26CC4"/>
    <w:rsid w:val="00B27C6B"/>
    <w:rsid w:val="00B27F86"/>
    <w:rsid w:val="00B30F7B"/>
    <w:rsid w:val="00B3246E"/>
    <w:rsid w:val="00B33489"/>
    <w:rsid w:val="00B3366C"/>
    <w:rsid w:val="00B33956"/>
    <w:rsid w:val="00B34C02"/>
    <w:rsid w:val="00B34DD2"/>
    <w:rsid w:val="00B34DF6"/>
    <w:rsid w:val="00B359E2"/>
    <w:rsid w:val="00B35CC2"/>
    <w:rsid w:val="00B36404"/>
    <w:rsid w:val="00B36AF8"/>
    <w:rsid w:val="00B36C7E"/>
    <w:rsid w:val="00B376A4"/>
    <w:rsid w:val="00B4067D"/>
    <w:rsid w:val="00B42169"/>
    <w:rsid w:val="00B42A4B"/>
    <w:rsid w:val="00B43814"/>
    <w:rsid w:val="00B44053"/>
    <w:rsid w:val="00B444CE"/>
    <w:rsid w:val="00B44E34"/>
    <w:rsid w:val="00B453FD"/>
    <w:rsid w:val="00B45CAC"/>
    <w:rsid w:val="00B466E9"/>
    <w:rsid w:val="00B47C24"/>
    <w:rsid w:val="00B47D14"/>
    <w:rsid w:val="00B47EAD"/>
    <w:rsid w:val="00B51D8B"/>
    <w:rsid w:val="00B53376"/>
    <w:rsid w:val="00B5398B"/>
    <w:rsid w:val="00B53DC1"/>
    <w:rsid w:val="00B53EEF"/>
    <w:rsid w:val="00B53F3C"/>
    <w:rsid w:val="00B53FBE"/>
    <w:rsid w:val="00B54A80"/>
    <w:rsid w:val="00B5505D"/>
    <w:rsid w:val="00B55FE5"/>
    <w:rsid w:val="00B568B3"/>
    <w:rsid w:val="00B5749E"/>
    <w:rsid w:val="00B57E32"/>
    <w:rsid w:val="00B61806"/>
    <w:rsid w:val="00B6195A"/>
    <w:rsid w:val="00B6197C"/>
    <w:rsid w:val="00B628EA"/>
    <w:rsid w:val="00B62DEC"/>
    <w:rsid w:val="00B63621"/>
    <w:rsid w:val="00B64BC8"/>
    <w:rsid w:val="00B64DB7"/>
    <w:rsid w:val="00B64F06"/>
    <w:rsid w:val="00B66046"/>
    <w:rsid w:val="00B66483"/>
    <w:rsid w:val="00B66E88"/>
    <w:rsid w:val="00B66E8D"/>
    <w:rsid w:val="00B66E94"/>
    <w:rsid w:val="00B67502"/>
    <w:rsid w:val="00B676E4"/>
    <w:rsid w:val="00B679E7"/>
    <w:rsid w:val="00B70C57"/>
    <w:rsid w:val="00B71853"/>
    <w:rsid w:val="00B71CB7"/>
    <w:rsid w:val="00B72A90"/>
    <w:rsid w:val="00B73139"/>
    <w:rsid w:val="00B735C8"/>
    <w:rsid w:val="00B73E88"/>
    <w:rsid w:val="00B73EBE"/>
    <w:rsid w:val="00B742B4"/>
    <w:rsid w:val="00B74DFD"/>
    <w:rsid w:val="00B751F6"/>
    <w:rsid w:val="00B75A8B"/>
    <w:rsid w:val="00B773AC"/>
    <w:rsid w:val="00B773AD"/>
    <w:rsid w:val="00B77FE6"/>
    <w:rsid w:val="00B80D9B"/>
    <w:rsid w:val="00B81259"/>
    <w:rsid w:val="00B82317"/>
    <w:rsid w:val="00B82AB8"/>
    <w:rsid w:val="00B8512C"/>
    <w:rsid w:val="00B86205"/>
    <w:rsid w:val="00B87BC5"/>
    <w:rsid w:val="00B907FD"/>
    <w:rsid w:val="00B911CC"/>
    <w:rsid w:val="00B9234B"/>
    <w:rsid w:val="00B94764"/>
    <w:rsid w:val="00B95011"/>
    <w:rsid w:val="00B955AA"/>
    <w:rsid w:val="00B957F7"/>
    <w:rsid w:val="00B95A09"/>
    <w:rsid w:val="00B960B2"/>
    <w:rsid w:val="00B969ED"/>
    <w:rsid w:val="00B96ED1"/>
    <w:rsid w:val="00B97C67"/>
    <w:rsid w:val="00BA0585"/>
    <w:rsid w:val="00BA064C"/>
    <w:rsid w:val="00BA1849"/>
    <w:rsid w:val="00BA261C"/>
    <w:rsid w:val="00BA2C4D"/>
    <w:rsid w:val="00BB34ED"/>
    <w:rsid w:val="00BB4441"/>
    <w:rsid w:val="00BB4B82"/>
    <w:rsid w:val="00BB537C"/>
    <w:rsid w:val="00BB5837"/>
    <w:rsid w:val="00BB7000"/>
    <w:rsid w:val="00BB7369"/>
    <w:rsid w:val="00BB7403"/>
    <w:rsid w:val="00BC0416"/>
    <w:rsid w:val="00BC05F4"/>
    <w:rsid w:val="00BC1EE3"/>
    <w:rsid w:val="00BC2A00"/>
    <w:rsid w:val="00BC2FBE"/>
    <w:rsid w:val="00BC3CA3"/>
    <w:rsid w:val="00BC4C10"/>
    <w:rsid w:val="00BC52BB"/>
    <w:rsid w:val="00BC548D"/>
    <w:rsid w:val="00BC5824"/>
    <w:rsid w:val="00BC6F25"/>
    <w:rsid w:val="00BC7A54"/>
    <w:rsid w:val="00BD016E"/>
    <w:rsid w:val="00BD0549"/>
    <w:rsid w:val="00BD1E9B"/>
    <w:rsid w:val="00BD2B69"/>
    <w:rsid w:val="00BD2E84"/>
    <w:rsid w:val="00BD3E1A"/>
    <w:rsid w:val="00BD4933"/>
    <w:rsid w:val="00BD4B2A"/>
    <w:rsid w:val="00BD5028"/>
    <w:rsid w:val="00BD530C"/>
    <w:rsid w:val="00BD6180"/>
    <w:rsid w:val="00BD7D16"/>
    <w:rsid w:val="00BE0764"/>
    <w:rsid w:val="00BE0E5B"/>
    <w:rsid w:val="00BE1153"/>
    <w:rsid w:val="00BE1470"/>
    <w:rsid w:val="00BE1B58"/>
    <w:rsid w:val="00BE2C30"/>
    <w:rsid w:val="00BE3A3B"/>
    <w:rsid w:val="00BE4C77"/>
    <w:rsid w:val="00BE5B7D"/>
    <w:rsid w:val="00BE65C2"/>
    <w:rsid w:val="00BE69AA"/>
    <w:rsid w:val="00BE6E9F"/>
    <w:rsid w:val="00BE7AFB"/>
    <w:rsid w:val="00BE7FA8"/>
    <w:rsid w:val="00BF1ADE"/>
    <w:rsid w:val="00BF2DCA"/>
    <w:rsid w:val="00BF3937"/>
    <w:rsid w:val="00BF3F98"/>
    <w:rsid w:val="00BF5391"/>
    <w:rsid w:val="00BF539F"/>
    <w:rsid w:val="00BF6425"/>
    <w:rsid w:val="00BF7B3A"/>
    <w:rsid w:val="00C00502"/>
    <w:rsid w:val="00C01174"/>
    <w:rsid w:val="00C01A94"/>
    <w:rsid w:val="00C02F0F"/>
    <w:rsid w:val="00C0365E"/>
    <w:rsid w:val="00C03AB9"/>
    <w:rsid w:val="00C03C2B"/>
    <w:rsid w:val="00C03DAE"/>
    <w:rsid w:val="00C03ED4"/>
    <w:rsid w:val="00C04253"/>
    <w:rsid w:val="00C05166"/>
    <w:rsid w:val="00C056FC"/>
    <w:rsid w:val="00C05724"/>
    <w:rsid w:val="00C0699F"/>
    <w:rsid w:val="00C06E55"/>
    <w:rsid w:val="00C07B02"/>
    <w:rsid w:val="00C1001E"/>
    <w:rsid w:val="00C10E3B"/>
    <w:rsid w:val="00C1107D"/>
    <w:rsid w:val="00C1114B"/>
    <w:rsid w:val="00C1226E"/>
    <w:rsid w:val="00C1482B"/>
    <w:rsid w:val="00C20A97"/>
    <w:rsid w:val="00C21813"/>
    <w:rsid w:val="00C21D3E"/>
    <w:rsid w:val="00C21DA7"/>
    <w:rsid w:val="00C22270"/>
    <w:rsid w:val="00C2392C"/>
    <w:rsid w:val="00C23A4E"/>
    <w:rsid w:val="00C23ABF"/>
    <w:rsid w:val="00C258B3"/>
    <w:rsid w:val="00C258FA"/>
    <w:rsid w:val="00C26A57"/>
    <w:rsid w:val="00C26A58"/>
    <w:rsid w:val="00C26CFF"/>
    <w:rsid w:val="00C273E3"/>
    <w:rsid w:val="00C30C51"/>
    <w:rsid w:val="00C31781"/>
    <w:rsid w:val="00C32199"/>
    <w:rsid w:val="00C32FE4"/>
    <w:rsid w:val="00C33388"/>
    <w:rsid w:val="00C33488"/>
    <w:rsid w:val="00C33B62"/>
    <w:rsid w:val="00C34744"/>
    <w:rsid w:val="00C34FB5"/>
    <w:rsid w:val="00C3512D"/>
    <w:rsid w:val="00C35964"/>
    <w:rsid w:val="00C37A84"/>
    <w:rsid w:val="00C40638"/>
    <w:rsid w:val="00C4098E"/>
    <w:rsid w:val="00C41113"/>
    <w:rsid w:val="00C421E2"/>
    <w:rsid w:val="00C42441"/>
    <w:rsid w:val="00C42EBE"/>
    <w:rsid w:val="00C432BE"/>
    <w:rsid w:val="00C433F8"/>
    <w:rsid w:val="00C43944"/>
    <w:rsid w:val="00C4482D"/>
    <w:rsid w:val="00C44DBE"/>
    <w:rsid w:val="00C4571E"/>
    <w:rsid w:val="00C45C3A"/>
    <w:rsid w:val="00C4704D"/>
    <w:rsid w:val="00C501D5"/>
    <w:rsid w:val="00C50835"/>
    <w:rsid w:val="00C50B9D"/>
    <w:rsid w:val="00C515B5"/>
    <w:rsid w:val="00C52C24"/>
    <w:rsid w:val="00C534DA"/>
    <w:rsid w:val="00C53A27"/>
    <w:rsid w:val="00C54508"/>
    <w:rsid w:val="00C55840"/>
    <w:rsid w:val="00C55C2A"/>
    <w:rsid w:val="00C561C2"/>
    <w:rsid w:val="00C564F5"/>
    <w:rsid w:val="00C56D56"/>
    <w:rsid w:val="00C602AD"/>
    <w:rsid w:val="00C60543"/>
    <w:rsid w:val="00C6061E"/>
    <w:rsid w:val="00C637CF"/>
    <w:rsid w:val="00C63880"/>
    <w:rsid w:val="00C6494F"/>
    <w:rsid w:val="00C657D8"/>
    <w:rsid w:val="00C65986"/>
    <w:rsid w:val="00C65FA9"/>
    <w:rsid w:val="00C66280"/>
    <w:rsid w:val="00C6649A"/>
    <w:rsid w:val="00C7013F"/>
    <w:rsid w:val="00C71B23"/>
    <w:rsid w:val="00C729B5"/>
    <w:rsid w:val="00C7309C"/>
    <w:rsid w:val="00C730C1"/>
    <w:rsid w:val="00C74657"/>
    <w:rsid w:val="00C74BFA"/>
    <w:rsid w:val="00C75AC4"/>
    <w:rsid w:val="00C77A18"/>
    <w:rsid w:val="00C77B22"/>
    <w:rsid w:val="00C77C14"/>
    <w:rsid w:val="00C80262"/>
    <w:rsid w:val="00C80FC8"/>
    <w:rsid w:val="00C8127F"/>
    <w:rsid w:val="00C81BF4"/>
    <w:rsid w:val="00C81E81"/>
    <w:rsid w:val="00C8294D"/>
    <w:rsid w:val="00C82D6D"/>
    <w:rsid w:val="00C8417F"/>
    <w:rsid w:val="00C8420B"/>
    <w:rsid w:val="00C84345"/>
    <w:rsid w:val="00C8484A"/>
    <w:rsid w:val="00C854A3"/>
    <w:rsid w:val="00C86B5E"/>
    <w:rsid w:val="00C87EF1"/>
    <w:rsid w:val="00C900FF"/>
    <w:rsid w:val="00C90AF3"/>
    <w:rsid w:val="00C9114C"/>
    <w:rsid w:val="00C9163C"/>
    <w:rsid w:val="00C91845"/>
    <w:rsid w:val="00C91983"/>
    <w:rsid w:val="00C91BCC"/>
    <w:rsid w:val="00C91C0B"/>
    <w:rsid w:val="00C91F67"/>
    <w:rsid w:val="00C92CA9"/>
    <w:rsid w:val="00C93AAF"/>
    <w:rsid w:val="00C93AD0"/>
    <w:rsid w:val="00C941EE"/>
    <w:rsid w:val="00C94467"/>
    <w:rsid w:val="00C95739"/>
    <w:rsid w:val="00C96276"/>
    <w:rsid w:val="00C96AFA"/>
    <w:rsid w:val="00C97785"/>
    <w:rsid w:val="00CA2467"/>
    <w:rsid w:val="00CA27DB"/>
    <w:rsid w:val="00CA2E3F"/>
    <w:rsid w:val="00CA393B"/>
    <w:rsid w:val="00CA4D0D"/>
    <w:rsid w:val="00CA4EA9"/>
    <w:rsid w:val="00CA50A7"/>
    <w:rsid w:val="00CA517F"/>
    <w:rsid w:val="00CA5B8B"/>
    <w:rsid w:val="00CA6809"/>
    <w:rsid w:val="00CA70BD"/>
    <w:rsid w:val="00CA740F"/>
    <w:rsid w:val="00CB0614"/>
    <w:rsid w:val="00CB09D6"/>
    <w:rsid w:val="00CB0A4B"/>
    <w:rsid w:val="00CB146D"/>
    <w:rsid w:val="00CB1BBA"/>
    <w:rsid w:val="00CB1E13"/>
    <w:rsid w:val="00CB2B30"/>
    <w:rsid w:val="00CB373A"/>
    <w:rsid w:val="00CB3D98"/>
    <w:rsid w:val="00CB4D81"/>
    <w:rsid w:val="00CB6032"/>
    <w:rsid w:val="00CB6FDD"/>
    <w:rsid w:val="00CB7040"/>
    <w:rsid w:val="00CB7224"/>
    <w:rsid w:val="00CB7568"/>
    <w:rsid w:val="00CB7723"/>
    <w:rsid w:val="00CB7932"/>
    <w:rsid w:val="00CC0826"/>
    <w:rsid w:val="00CC0BC1"/>
    <w:rsid w:val="00CC1999"/>
    <w:rsid w:val="00CC25AB"/>
    <w:rsid w:val="00CC3476"/>
    <w:rsid w:val="00CC3A4C"/>
    <w:rsid w:val="00CC3FA6"/>
    <w:rsid w:val="00CC45BB"/>
    <w:rsid w:val="00CC6C8C"/>
    <w:rsid w:val="00CC6E92"/>
    <w:rsid w:val="00CC750C"/>
    <w:rsid w:val="00CC7DF1"/>
    <w:rsid w:val="00CD13FD"/>
    <w:rsid w:val="00CD1740"/>
    <w:rsid w:val="00CD1DE2"/>
    <w:rsid w:val="00CD30A0"/>
    <w:rsid w:val="00CD3EF5"/>
    <w:rsid w:val="00CD429E"/>
    <w:rsid w:val="00CD53D9"/>
    <w:rsid w:val="00CD5D4C"/>
    <w:rsid w:val="00CD5F04"/>
    <w:rsid w:val="00CD6A8E"/>
    <w:rsid w:val="00CD7649"/>
    <w:rsid w:val="00CD7A2C"/>
    <w:rsid w:val="00CE0403"/>
    <w:rsid w:val="00CE0F59"/>
    <w:rsid w:val="00CE1E45"/>
    <w:rsid w:val="00CE1FAF"/>
    <w:rsid w:val="00CE224E"/>
    <w:rsid w:val="00CE335A"/>
    <w:rsid w:val="00CE34F1"/>
    <w:rsid w:val="00CE3C01"/>
    <w:rsid w:val="00CE4DE7"/>
    <w:rsid w:val="00CE5706"/>
    <w:rsid w:val="00CE5D00"/>
    <w:rsid w:val="00CE6702"/>
    <w:rsid w:val="00CE71EE"/>
    <w:rsid w:val="00CE7902"/>
    <w:rsid w:val="00CE7DCB"/>
    <w:rsid w:val="00CF1B6B"/>
    <w:rsid w:val="00CF2A17"/>
    <w:rsid w:val="00CF3836"/>
    <w:rsid w:val="00CF4063"/>
    <w:rsid w:val="00CF5210"/>
    <w:rsid w:val="00CF6C32"/>
    <w:rsid w:val="00CF70B6"/>
    <w:rsid w:val="00CF7750"/>
    <w:rsid w:val="00D01032"/>
    <w:rsid w:val="00D01613"/>
    <w:rsid w:val="00D01D85"/>
    <w:rsid w:val="00D02C70"/>
    <w:rsid w:val="00D0393B"/>
    <w:rsid w:val="00D04224"/>
    <w:rsid w:val="00D0519E"/>
    <w:rsid w:val="00D06BE9"/>
    <w:rsid w:val="00D070F6"/>
    <w:rsid w:val="00D07A20"/>
    <w:rsid w:val="00D07C8A"/>
    <w:rsid w:val="00D100B9"/>
    <w:rsid w:val="00D1104F"/>
    <w:rsid w:val="00D11440"/>
    <w:rsid w:val="00D11532"/>
    <w:rsid w:val="00D123B2"/>
    <w:rsid w:val="00D123CE"/>
    <w:rsid w:val="00D1296E"/>
    <w:rsid w:val="00D12C08"/>
    <w:rsid w:val="00D13417"/>
    <w:rsid w:val="00D136DE"/>
    <w:rsid w:val="00D1434A"/>
    <w:rsid w:val="00D16279"/>
    <w:rsid w:val="00D16711"/>
    <w:rsid w:val="00D16F63"/>
    <w:rsid w:val="00D172B7"/>
    <w:rsid w:val="00D17657"/>
    <w:rsid w:val="00D17F9B"/>
    <w:rsid w:val="00D2010B"/>
    <w:rsid w:val="00D21037"/>
    <w:rsid w:val="00D21B6B"/>
    <w:rsid w:val="00D24364"/>
    <w:rsid w:val="00D25143"/>
    <w:rsid w:val="00D262B1"/>
    <w:rsid w:val="00D26519"/>
    <w:rsid w:val="00D2734B"/>
    <w:rsid w:val="00D2797D"/>
    <w:rsid w:val="00D308E3"/>
    <w:rsid w:val="00D30F11"/>
    <w:rsid w:val="00D334A9"/>
    <w:rsid w:val="00D3372C"/>
    <w:rsid w:val="00D3379E"/>
    <w:rsid w:val="00D343E4"/>
    <w:rsid w:val="00D349FA"/>
    <w:rsid w:val="00D3506B"/>
    <w:rsid w:val="00D35402"/>
    <w:rsid w:val="00D357FE"/>
    <w:rsid w:val="00D35B91"/>
    <w:rsid w:val="00D36209"/>
    <w:rsid w:val="00D36F35"/>
    <w:rsid w:val="00D37C7B"/>
    <w:rsid w:val="00D37D96"/>
    <w:rsid w:val="00D37E9B"/>
    <w:rsid w:val="00D41C48"/>
    <w:rsid w:val="00D4368F"/>
    <w:rsid w:val="00D442F4"/>
    <w:rsid w:val="00D44646"/>
    <w:rsid w:val="00D44658"/>
    <w:rsid w:val="00D4536D"/>
    <w:rsid w:val="00D45790"/>
    <w:rsid w:val="00D45907"/>
    <w:rsid w:val="00D45D86"/>
    <w:rsid w:val="00D467AD"/>
    <w:rsid w:val="00D4729D"/>
    <w:rsid w:val="00D4759E"/>
    <w:rsid w:val="00D47E2E"/>
    <w:rsid w:val="00D506BF"/>
    <w:rsid w:val="00D530C4"/>
    <w:rsid w:val="00D53E7A"/>
    <w:rsid w:val="00D54128"/>
    <w:rsid w:val="00D548F9"/>
    <w:rsid w:val="00D55AE5"/>
    <w:rsid w:val="00D55C5A"/>
    <w:rsid w:val="00D60FD7"/>
    <w:rsid w:val="00D61752"/>
    <w:rsid w:val="00D61C68"/>
    <w:rsid w:val="00D626B4"/>
    <w:rsid w:val="00D62F89"/>
    <w:rsid w:val="00D6300B"/>
    <w:rsid w:val="00D64B3E"/>
    <w:rsid w:val="00D654B7"/>
    <w:rsid w:val="00D65CCC"/>
    <w:rsid w:val="00D7110D"/>
    <w:rsid w:val="00D71A15"/>
    <w:rsid w:val="00D72F37"/>
    <w:rsid w:val="00D73079"/>
    <w:rsid w:val="00D73AEE"/>
    <w:rsid w:val="00D748EF"/>
    <w:rsid w:val="00D74C4A"/>
    <w:rsid w:val="00D75B97"/>
    <w:rsid w:val="00D75E3F"/>
    <w:rsid w:val="00D7618B"/>
    <w:rsid w:val="00D773AD"/>
    <w:rsid w:val="00D77801"/>
    <w:rsid w:val="00D81C77"/>
    <w:rsid w:val="00D81E5B"/>
    <w:rsid w:val="00D82168"/>
    <w:rsid w:val="00D82303"/>
    <w:rsid w:val="00D826AA"/>
    <w:rsid w:val="00D82A48"/>
    <w:rsid w:val="00D82B88"/>
    <w:rsid w:val="00D82E13"/>
    <w:rsid w:val="00D83605"/>
    <w:rsid w:val="00D83F83"/>
    <w:rsid w:val="00D86028"/>
    <w:rsid w:val="00D861D9"/>
    <w:rsid w:val="00D862AF"/>
    <w:rsid w:val="00D86D77"/>
    <w:rsid w:val="00D86D9B"/>
    <w:rsid w:val="00D86FAF"/>
    <w:rsid w:val="00D87C93"/>
    <w:rsid w:val="00D90761"/>
    <w:rsid w:val="00D90F7A"/>
    <w:rsid w:val="00D9140D"/>
    <w:rsid w:val="00D9232D"/>
    <w:rsid w:val="00D94BB7"/>
    <w:rsid w:val="00D950B0"/>
    <w:rsid w:val="00D9590C"/>
    <w:rsid w:val="00D9598A"/>
    <w:rsid w:val="00D95E56"/>
    <w:rsid w:val="00D964EC"/>
    <w:rsid w:val="00D96B60"/>
    <w:rsid w:val="00D9721A"/>
    <w:rsid w:val="00D979F3"/>
    <w:rsid w:val="00D97CDC"/>
    <w:rsid w:val="00DA19EE"/>
    <w:rsid w:val="00DA1E1C"/>
    <w:rsid w:val="00DA3D10"/>
    <w:rsid w:val="00DA41EB"/>
    <w:rsid w:val="00DA4ACD"/>
    <w:rsid w:val="00DA5451"/>
    <w:rsid w:val="00DA5D60"/>
    <w:rsid w:val="00DA7412"/>
    <w:rsid w:val="00DA7948"/>
    <w:rsid w:val="00DB0A2C"/>
    <w:rsid w:val="00DB1949"/>
    <w:rsid w:val="00DB29E4"/>
    <w:rsid w:val="00DB34DE"/>
    <w:rsid w:val="00DB3E8E"/>
    <w:rsid w:val="00DB3EA2"/>
    <w:rsid w:val="00DB3F6B"/>
    <w:rsid w:val="00DB3F83"/>
    <w:rsid w:val="00DB47C8"/>
    <w:rsid w:val="00DB47F8"/>
    <w:rsid w:val="00DB4901"/>
    <w:rsid w:val="00DB56DA"/>
    <w:rsid w:val="00DB5924"/>
    <w:rsid w:val="00DB5A95"/>
    <w:rsid w:val="00DC0A4D"/>
    <w:rsid w:val="00DC0ADA"/>
    <w:rsid w:val="00DC1D13"/>
    <w:rsid w:val="00DC2AA7"/>
    <w:rsid w:val="00DC2DDE"/>
    <w:rsid w:val="00DC329D"/>
    <w:rsid w:val="00DC3993"/>
    <w:rsid w:val="00DC4F71"/>
    <w:rsid w:val="00DC5BA9"/>
    <w:rsid w:val="00DC6CD3"/>
    <w:rsid w:val="00DC6D62"/>
    <w:rsid w:val="00DD0563"/>
    <w:rsid w:val="00DD0E86"/>
    <w:rsid w:val="00DD3160"/>
    <w:rsid w:val="00DD3416"/>
    <w:rsid w:val="00DD3933"/>
    <w:rsid w:val="00DD5E2D"/>
    <w:rsid w:val="00DD646D"/>
    <w:rsid w:val="00DD72F4"/>
    <w:rsid w:val="00DE00EC"/>
    <w:rsid w:val="00DE0FCC"/>
    <w:rsid w:val="00DE230A"/>
    <w:rsid w:val="00DE3136"/>
    <w:rsid w:val="00DE4527"/>
    <w:rsid w:val="00DE45C0"/>
    <w:rsid w:val="00DE45EE"/>
    <w:rsid w:val="00DE55DA"/>
    <w:rsid w:val="00DE5646"/>
    <w:rsid w:val="00DE5BA4"/>
    <w:rsid w:val="00DE6837"/>
    <w:rsid w:val="00DE6842"/>
    <w:rsid w:val="00DE74CB"/>
    <w:rsid w:val="00DE7661"/>
    <w:rsid w:val="00DE7A3E"/>
    <w:rsid w:val="00DF2257"/>
    <w:rsid w:val="00DF3293"/>
    <w:rsid w:val="00DF3712"/>
    <w:rsid w:val="00DF381A"/>
    <w:rsid w:val="00DF5E32"/>
    <w:rsid w:val="00DF6A4B"/>
    <w:rsid w:val="00DF6DFD"/>
    <w:rsid w:val="00DF7AAD"/>
    <w:rsid w:val="00E00715"/>
    <w:rsid w:val="00E00B91"/>
    <w:rsid w:val="00E0184D"/>
    <w:rsid w:val="00E0251A"/>
    <w:rsid w:val="00E02558"/>
    <w:rsid w:val="00E056BF"/>
    <w:rsid w:val="00E05766"/>
    <w:rsid w:val="00E07239"/>
    <w:rsid w:val="00E07D99"/>
    <w:rsid w:val="00E1010C"/>
    <w:rsid w:val="00E110D8"/>
    <w:rsid w:val="00E1214C"/>
    <w:rsid w:val="00E12759"/>
    <w:rsid w:val="00E13917"/>
    <w:rsid w:val="00E140FB"/>
    <w:rsid w:val="00E1418B"/>
    <w:rsid w:val="00E14204"/>
    <w:rsid w:val="00E143E0"/>
    <w:rsid w:val="00E148C0"/>
    <w:rsid w:val="00E1509C"/>
    <w:rsid w:val="00E15F39"/>
    <w:rsid w:val="00E16059"/>
    <w:rsid w:val="00E163EC"/>
    <w:rsid w:val="00E17BED"/>
    <w:rsid w:val="00E2087E"/>
    <w:rsid w:val="00E238B3"/>
    <w:rsid w:val="00E240CA"/>
    <w:rsid w:val="00E25720"/>
    <w:rsid w:val="00E258B8"/>
    <w:rsid w:val="00E264C4"/>
    <w:rsid w:val="00E27167"/>
    <w:rsid w:val="00E302C2"/>
    <w:rsid w:val="00E32F0E"/>
    <w:rsid w:val="00E33E33"/>
    <w:rsid w:val="00E34CB6"/>
    <w:rsid w:val="00E35401"/>
    <w:rsid w:val="00E35697"/>
    <w:rsid w:val="00E35C66"/>
    <w:rsid w:val="00E36446"/>
    <w:rsid w:val="00E365D0"/>
    <w:rsid w:val="00E37839"/>
    <w:rsid w:val="00E402C3"/>
    <w:rsid w:val="00E402DC"/>
    <w:rsid w:val="00E41D5E"/>
    <w:rsid w:val="00E42D6C"/>
    <w:rsid w:val="00E42F35"/>
    <w:rsid w:val="00E455AF"/>
    <w:rsid w:val="00E462B9"/>
    <w:rsid w:val="00E46C02"/>
    <w:rsid w:val="00E46EAC"/>
    <w:rsid w:val="00E47963"/>
    <w:rsid w:val="00E511B1"/>
    <w:rsid w:val="00E5139A"/>
    <w:rsid w:val="00E5168B"/>
    <w:rsid w:val="00E518A6"/>
    <w:rsid w:val="00E525A6"/>
    <w:rsid w:val="00E53FA3"/>
    <w:rsid w:val="00E55AA3"/>
    <w:rsid w:val="00E56334"/>
    <w:rsid w:val="00E575E9"/>
    <w:rsid w:val="00E60164"/>
    <w:rsid w:val="00E604B7"/>
    <w:rsid w:val="00E6130E"/>
    <w:rsid w:val="00E61FD9"/>
    <w:rsid w:val="00E625A0"/>
    <w:rsid w:val="00E62639"/>
    <w:rsid w:val="00E627CF"/>
    <w:rsid w:val="00E63613"/>
    <w:rsid w:val="00E640D7"/>
    <w:rsid w:val="00E64867"/>
    <w:rsid w:val="00E64BAF"/>
    <w:rsid w:val="00E652A3"/>
    <w:rsid w:val="00E67410"/>
    <w:rsid w:val="00E6798F"/>
    <w:rsid w:val="00E7045A"/>
    <w:rsid w:val="00E719FF"/>
    <w:rsid w:val="00E725E7"/>
    <w:rsid w:val="00E726D9"/>
    <w:rsid w:val="00E7357C"/>
    <w:rsid w:val="00E73614"/>
    <w:rsid w:val="00E7373A"/>
    <w:rsid w:val="00E74C9C"/>
    <w:rsid w:val="00E75D84"/>
    <w:rsid w:val="00E75E7E"/>
    <w:rsid w:val="00E764CF"/>
    <w:rsid w:val="00E76A35"/>
    <w:rsid w:val="00E76B11"/>
    <w:rsid w:val="00E774EF"/>
    <w:rsid w:val="00E80791"/>
    <w:rsid w:val="00E80F23"/>
    <w:rsid w:val="00E81CDE"/>
    <w:rsid w:val="00E824A2"/>
    <w:rsid w:val="00E82BB7"/>
    <w:rsid w:val="00E84618"/>
    <w:rsid w:val="00E850C0"/>
    <w:rsid w:val="00E85822"/>
    <w:rsid w:val="00E85B6C"/>
    <w:rsid w:val="00E860D1"/>
    <w:rsid w:val="00E867C7"/>
    <w:rsid w:val="00E86BB7"/>
    <w:rsid w:val="00E91B94"/>
    <w:rsid w:val="00E91F24"/>
    <w:rsid w:val="00E92B2E"/>
    <w:rsid w:val="00E92C5E"/>
    <w:rsid w:val="00E932DA"/>
    <w:rsid w:val="00E95048"/>
    <w:rsid w:val="00E95CAA"/>
    <w:rsid w:val="00E97118"/>
    <w:rsid w:val="00EA063C"/>
    <w:rsid w:val="00EA2063"/>
    <w:rsid w:val="00EA236A"/>
    <w:rsid w:val="00EA4553"/>
    <w:rsid w:val="00EA6340"/>
    <w:rsid w:val="00EA68D7"/>
    <w:rsid w:val="00EA7546"/>
    <w:rsid w:val="00EB02EC"/>
    <w:rsid w:val="00EB2645"/>
    <w:rsid w:val="00EB3330"/>
    <w:rsid w:val="00EB360C"/>
    <w:rsid w:val="00EB5C07"/>
    <w:rsid w:val="00EB645B"/>
    <w:rsid w:val="00EB65D9"/>
    <w:rsid w:val="00EB6DF2"/>
    <w:rsid w:val="00EB6FE2"/>
    <w:rsid w:val="00EB7103"/>
    <w:rsid w:val="00EB71FF"/>
    <w:rsid w:val="00EB7D32"/>
    <w:rsid w:val="00EB7F77"/>
    <w:rsid w:val="00EC0265"/>
    <w:rsid w:val="00EC0975"/>
    <w:rsid w:val="00EC1092"/>
    <w:rsid w:val="00EC184D"/>
    <w:rsid w:val="00EC29B8"/>
    <w:rsid w:val="00EC33C2"/>
    <w:rsid w:val="00EC38BE"/>
    <w:rsid w:val="00EC38D1"/>
    <w:rsid w:val="00EC3A35"/>
    <w:rsid w:val="00EC3C94"/>
    <w:rsid w:val="00EC51F8"/>
    <w:rsid w:val="00EC594A"/>
    <w:rsid w:val="00EC5FC8"/>
    <w:rsid w:val="00EC65C9"/>
    <w:rsid w:val="00EC6A30"/>
    <w:rsid w:val="00EC6C2A"/>
    <w:rsid w:val="00EC7425"/>
    <w:rsid w:val="00EC74F2"/>
    <w:rsid w:val="00EC76E8"/>
    <w:rsid w:val="00EC7D4D"/>
    <w:rsid w:val="00ED0072"/>
    <w:rsid w:val="00ED0B38"/>
    <w:rsid w:val="00ED0D0B"/>
    <w:rsid w:val="00ED0DB6"/>
    <w:rsid w:val="00ED0F35"/>
    <w:rsid w:val="00ED102E"/>
    <w:rsid w:val="00ED13B0"/>
    <w:rsid w:val="00ED351F"/>
    <w:rsid w:val="00ED3781"/>
    <w:rsid w:val="00ED4182"/>
    <w:rsid w:val="00ED5C85"/>
    <w:rsid w:val="00ED7D31"/>
    <w:rsid w:val="00EE0045"/>
    <w:rsid w:val="00EE007E"/>
    <w:rsid w:val="00EE0182"/>
    <w:rsid w:val="00EE0934"/>
    <w:rsid w:val="00EE0E27"/>
    <w:rsid w:val="00EE0EB4"/>
    <w:rsid w:val="00EE5584"/>
    <w:rsid w:val="00EE776F"/>
    <w:rsid w:val="00EE783A"/>
    <w:rsid w:val="00EE7EB6"/>
    <w:rsid w:val="00EF0748"/>
    <w:rsid w:val="00EF0B63"/>
    <w:rsid w:val="00EF1C23"/>
    <w:rsid w:val="00EF2DD2"/>
    <w:rsid w:val="00EF32D2"/>
    <w:rsid w:val="00EF36B8"/>
    <w:rsid w:val="00EF3B0E"/>
    <w:rsid w:val="00EF3B42"/>
    <w:rsid w:val="00EF4D36"/>
    <w:rsid w:val="00EF4DCE"/>
    <w:rsid w:val="00EF5277"/>
    <w:rsid w:val="00EF6182"/>
    <w:rsid w:val="00EF7050"/>
    <w:rsid w:val="00EF77C9"/>
    <w:rsid w:val="00EF7B72"/>
    <w:rsid w:val="00EF7C22"/>
    <w:rsid w:val="00F01818"/>
    <w:rsid w:val="00F01B88"/>
    <w:rsid w:val="00F01CF8"/>
    <w:rsid w:val="00F0207A"/>
    <w:rsid w:val="00F024DA"/>
    <w:rsid w:val="00F03565"/>
    <w:rsid w:val="00F03F83"/>
    <w:rsid w:val="00F05A10"/>
    <w:rsid w:val="00F06353"/>
    <w:rsid w:val="00F074CA"/>
    <w:rsid w:val="00F079B7"/>
    <w:rsid w:val="00F07E64"/>
    <w:rsid w:val="00F07F6B"/>
    <w:rsid w:val="00F107CF"/>
    <w:rsid w:val="00F11559"/>
    <w:rsid w:val="00F11AEA"/>
    <w:rsid w:val="00F13109"/>
    <w:rsid w:val="00F13FB3"/>
    <w:rsid w:val="00F14111"/>
    <w:rsid w:val="00F1593F"/>
    <w:rsid w:val="00F1619A"/>
    <w:rsid w:val="00F1643C"/>
    <w:rsid w:val="00F20ED2"/>
    <w:rsid w:val="00F21BC3"/>
    <w:rsid w:val="00F21F99"/>
    <w:rsid w:val="00F24C20"/>
    <w:rsid w:val="00F25097"/>
    <w:rsid w:val="00F25430"/>
    <w:rsid w:val="00F26685"/>
    <w:rsid w:val="00F26F8F"/>
    <w:rsid w:val="00F300DA"/>
    <w:rsid w:val="00F3055F"/>
    <w:rsid w:val="00F30A49"/>
    <w:rsid w:val="00F30FD9"/>
    <w:rsid w:val="00F317DB"/>
    <w:rsid w:val="00F318BE"/>
    <w:rsid w:val="00F322E3"/>
    <w:rsid w:val="00F334D2"/>
    <w:rsid w:val="00F3413A"/>
    <w:rsid w:val="00F3542F"/>
    <w:rsid w:val="00F35DF9"/>
    <w:rsid w:val="00F36F95"/>
    <w:rsid w:val="00F373C9"/>
    <w:rsid w:val="00F3772B"/>
    <w:rsid w:val="00F37FA1"/>
    <w:rsid w:val="00F40AF6"/>
    <w:rsid w:val="00F420D7"/>
    <w:rsid w:val="00F422F8"/>
    <w:rsid w:val="00F42742"/>
    <w:rsid w:val="00F42ACF"/>
    <w:rsid w:val="00F42E5A"/>
    <w:rsid w:val="00F43D49"/>
    <w:rsid w:val="00F45800"/>
    <w:rsid w:val="00F45DE5"/>
    <w:rsid w:val="00F463F9"/>
    <w:rsid w:val="00F4657B"/>
    <w:rsid w:val="00F46952"/>
    <w:rsid w:val="00F46A93"/>
    <w:rsid w:val="00F46D75"/>
    <w:rsid w:val="00F47663"/>
    <w:rsid w:val="00F477F2"/>
    <w:rsid w:val="00F47EFE"/>
    <w:rsid w:val="00F47FCA"/>
    <w:rsid w:val="00F50310"/>
    <w:rsid w:val="00F519C5"/>
    <w:rsid w:val="00F5579C"/>
    <w:rsid w:val="00F55E9A"/>
    <w:rsid w:val="00F560FE"/>
    <w:rsid w:val="00F5684B"/>
    <w:rsid w:val="00F57E46"/>
    <w:rsid w:val="00F6044A"/>
    <w:rsid w:val="00F609DD"/>
    <w:rsid w:val="00F61B86"/>
    <w:rsid w:val="00F62BB3"/>
    <w:rsid w:val="00F63493"/>
    <w:rsid w:val="00F64223"/>
    <w:rsid w:val="00F64707"/>
    <w:rsid w:val="00F64946"/>
    <w:rsid w:val="00F64C2C"/>
    <w:rsid w:val="00F65029"/>
    <w:rsid w:val="00F65142"/>
    <w:rsid w:val="00F65164"/>
    <w:rsid w:val="00F657DB"/>
    <w:rsid w:val="00F65EE0"/>
    <w:rsid w:val="00F65EE6"/>
    <w:rsid w:val="00F66A80"/>
    <w:rsid w:val="00F70691"/>
    <w:rsid w:val="00F70AAE"/>
    <w:rsid w:val="00F70F08"/>
    <w:rsid w:val="00F73542"/>
    <w:rsid w:val="00F735BA"/>
    <w:rsid w:val="00F7453B"/>
    <w:rsid w:val="00F750E4"/>
    <w:rsid w:val="00F75448"/>
    <w:rsid w:val="00F75E78"/>
    <w:rsid w:val="00F76F0B"/>
    <w:rsid w:val="00F76F13"/>
    <w:rsid w:val="00F7786E"/>
    <w:rsid w:val="00F8178E"/>
    <w:rsid w:val="00F82822"/>
    <w:rsid w:val="00F82E32"/>
    <w:rsid w:val="00F83189"/>
    <w:rsid w:val="00F83D09"/>
    <w:rsid w:val="00F84500"/>
    <w:rsid w:val="00F84B00"/>
    <w:rsid w:val="00F852B1"/>
    <w:rsid w:val="00F85752"/>
    <w:rsid w:val="00F85880"/>
    <w:rsid w:val="00F903C2"/>
    <w:rsid w:val="00F91893"/>
    <w:rsid w:val="00F926E5"/>
    <w:rsid w:val="00F929E3"/>
    <w:rsid w:val="00F92E9B"/>
    <w:rsid w:val="00F92EDE"/>
    <w:rsid w:val="00F92F84"/>
    <w:rsid w:val="00F94419"/>
    <w:rsid w:val="00F94A37"/>
    <w:rsid w:val="00F94BDB"/>
    <w:rsid w:val="00F95EEE"/>
    <w:rsid w:val="00F96B47"/>
    <w:rsid w:val="00F97421"/>
    <w:rsid w:val="00F97465"/>
    <w:rsid w:val="00F9751B"/>
    <w:rsid w:val="00F9755D"/>
    <w:rsid w:val="00F97A96"/>
    <w:rsid w:val="00F97C12"/>
    <w:rsid w:val="00FA064F"/>
    <w:rsid w:val="00FA076E"/>
    <w:rsid w:val="00FA17B1"/>
    <w:rsid w:val="00FA2FC0"/>
    <w:rsid w:val="00FA2FF2"/>
    <w:rsid w:val="00FA4875"/>
    <w:rsid w:val="00FA6173"/>
    <w:rsid w:val="00FA6BFE"/>
    <w:rsid w:val="00FA7E10"/>
    <w:rsid w:val="00FB08D2"/>
    <w:rsid w:val="00FB0E96"/>
    <w:rsid w:val="00FB1FE1"/>
    <w:rsid w:val="00FB51E4"/>
    <w:rsid w:val="00FB56A1"/>
    <w:rsid w:val="00FB56FB"/>
    <w:rsid w:val="00FB77AA"/>
    <w:rsid w:val="00FB784F"/>
    <w:rsid w:val="00FB7923"/>
    <w:rsid w:val="00FC126F"/>
    <w:rsid w:val="00FC1DC2"/>
    <w:rsid w:val="00FC2B5F"/>
    <w:rsid w:val="00FC3604"/>
    <w:rsid w:val="00FC3BFB"/>
    <w:rsid w:val="00FC49E0"/>
    <w:rsid w:val="00FC4C36"/>
    <w:rsid w:val="00FC4E30"/>
    <w:rsid w:val="00FC4ED1"/>
    <w:rsid w:val="00FC569E"/>
    <w:rsid w:val="00FC72E8"/>
    <w:rsid w:val="00FD022D"/>
    <w:rsid w:val="00FD0797"/>
    <w:rsid w:val="00FD0E40"/>
    <w:rsid w:val="00FD135C"/>
    <w:rsid w:val="00FD147A"/>
    <w:rsid w:val="00FD1776"/>
    <w:rsid w:val="00FD1ABF"/>
    <w:rsid w:val="00FD1C0C"/>
    <w:rsid w:val="00FD1F04"/>
    <w:rsid w:val="00FD21C6"/>
    <w:rsid w:val="00FD4324"/>
    <w:rsid w:val="00FD5206"/>
    <w:rsid w:val="00FD7447"/>
    <w:rsid w:val="00FD7984"/>
    <w:rsid w:val="00FD7D41"/>
    <w:rsid w:val="00FD7E21"/>
    <w:rsid w:val="00FD7E98"/>
    <w:rsid w:val="00FE049F"/>
    <w:rsid w:val="00FE17D9"/>
    <w:rsid w:val="00FE1F20"/>
    <w:rsid w:val="00FE29F6"/>
    <w:rsid w:val="00FE3AB6"/>
    <w:rsid w:val="00FE44FB"/>
    <w:rsid w:val="00FE6556"/>
    <w:rsid w:val="00FE6C2C"/>
    <w:rsid w:val="00FE6F10"/>
    <w:rsid w:val="00FE76AA"/>
    <w:rsid w:val="00FE7B23"/>
    <w:rsid w:val="00FE7B7C"/>
    <w:rsid w:val="00FF1267"/>
    <w:rsid w:val="00FF29AE"/>
    <w:rsid w:val="00FF2A11"/>
    <w:rsid w:val="00FF2F73"/>
    <w:rsid w:val="00FF3499"/>
    <w:rsid w:val="00FF4081"/>
    <w:rsid w:val="00FF409D"/>
    <w:rsid w:val="00FF5A67"/>
    <w:rsid w:val="00FF5E29"/>
    <w:rsid w:val="00FF5E7F"/>
    <w:rsid w:val="00FF630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E087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Theme="minorEastAsia" w:hAnsi="Malgun Gothic"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3E28"/>
    <w:pPr>
      <w:widowControl w:val="0"/>
      <w:autoSpaceDE w:val="0"/>
      <w:autoSpaceDN w:val="0"/>
      <w:contextualSpacing/>
      <w:jc w:val="both"/>
    </w:pPr>
    <w:rPr>
      <w:rFonts w:ascii="Times New Roman" w:hAnsi="Times New Roman"/>
      <w:sz w:val="24"/>
      <w:szCs w:val="24"/>
    </w:rPr>
  </w:style>
  <w:style w:type="paragraph" w:styleId="Heading1">
    <w:name w:val="heading 1"/>
    <w:basedOn w:val="Normal"/>
    <w:next w:val="Normal"/>
    <w:link w:val="Heading1Char"/>
    <w:qFormat/>
    <w:rsid w:val="000D5E6B"/>
    <w:pPr>
      <w:keepNext/>
      <w:outlineLvl w:val="0"/>
    </w:pPr>
    <w:rPr>
      <w:sz w:val="28"/>
      <w:szCs w:val="28"/>
    </w:rPr>
  </w:style>
  <w:style w:type="paragraph" w:styleId="Heading2">
    <w:name w:val="heading 2"/>
    <w:basedOn w:val="Normal"/>
    <w:next w:val="Normal"/>
    <w:link w:val="Heading2Char"/>
    <w:qFormat/>
    <w:rsid w:val="002C0619"/>
    <w:pPr>
      <w:keepNext/>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D5E6B"/>
    <w:rPr>
      <w:rFonts w:ascii="Malgun Gothic" w:eastAsia="Malgun Gothic" w:hAnsi="Malgun Gothic" w:cs="Malgun Gothic"/>
      <w:sz w:val="28"/>
      <w:szCs w:val="28"/>
    </w:rPr>
  </w:style>
  <w:style w:type="character" w:customStyle="1" w:styleId="Heading2Char">
    <w:name w:val="Heading 2 Char"/>
    <w:basedOn w:val="DefaultParagraphFont"/>
    <w:link w:val="Heading2"/>
    <w:semiHidden/>
    <w:rsid w:val="002C0619"/>
    <w:rPr>
      <w:rFonts w:ascii="Malgun Gothic" w:eastAsia="Malgun Gothic" w:hAnsi="Malgun Gothic" w:cs="Malgun Gothic"/>
    </w:rPr>
  </w:style>
  <w:style w:type="paragraph" w:styleId="Header">
    <w:name w:val="header"/>
    <w:basedOn w:val="Normal"/>
    <w:link w:val="HeaderChar"/>
    <w:semiHidden/>
    <w:rsid w:val="000D5E6B"/>
    <w:pPr>
      <w:tabs>
        <w:tab w:val="center" w:pos="4513"/>
        <w:tab w:val="right" w:pos="9026"/>
      </w:tabs>
      <w:snapToGrid w:val="0"/>
    </w:pPr>
  </w:style>
  <w:style w:type="character" w:customStyle="1" w:styleId="HeaderChar">
    <w:name w:val="Header Char"/>
    <w:basedOn w:val="DefaultParagraphFont"/>
    <w:link w:val="Header"/>
    <w:semiHidden/>
    <w:rsid w:val="000D5E6B"/>
    <w:rPr>
      <w:rFonts w:cs="Times New Roman"/>
    </w:rPr>
  </w:style>
  <w:style w:type="paragraph" w:styleId="Footer">
    <w:name w:val="footer"/>
    <w:basedOn w:val="Normal"/>
    <w:link w:val="FooterChar"/>
    <w:uiPriority w:val="99"/>
    <w:rsid w:val="000D5E6B"/>
    <w:pPr>
      <w:tabs>
        <w:tab w:val="center" w:pos="4513"/>
        <w:tab w:val="right" w:pos="9026"/>
      </w:tabs>
      <w:snapToGrid w:val="0"/>
    </w:pPr>
  </w:style>
  <w:style w:type="character" w:customStyle="1" w:styleId="FooterChar">
    <w:name w:val="Footer Char"/>
    <w:basedOn w:val="DefaultParagraphFont"/>
    <w:link w:val="Footer"/>
    <w:uiPriority w:val="99"/>
    <w:rsid w:val="000D5E6B"/>
    <w:rPr>
      <w:rFonts w:cs="Times New Roman"/>
    </w:rPr>
  </w:style>
  <w:style w:type="paragraph" w:styleId="ListParagraph">
    <w:name w:val="List Paragraph"/>
    <w:basedOn w:val="Normal"/>
    <w:qFormat/>
    <w:rsid w:val="000D5E6B"/>
    <w:pPr>
      <w:ind w:leftChars="400" w:left="800"/>
    </w:pPr>
  </w:style>
  <w:style w:type="table" w:styleId="TableGrid">
    <w:name w:val="Table Grid"/>
    <w:basedOn w:val="TableNormal"/>
    <w:rsid w:val="00171236"/>
    <w:rPr>
      <w:rFonts w:cs="Malgun Gothic"/>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qFormat/>
    <w:rsid w:val="00734057"/>
    <w:rPr>
      <w:rFonts w:cs="Times New Roman"/>
      <w:b/>
      <w:bCs/>
      <w:color w:val="444444"/>
    </w:rPr>
  </w:style>
  <w:style w:type="paragraph" w:styleId="BalloonText">
    <w:name w:val="Balloon Text"/>
    <w:basedOn w:val="Normal"/>
    <w:link w:val="BalloonTextChar"/>
    <w:semiHidden/>
    <w:rsid w:val="00C94467"/>
    <w:rPr>
      <w:sz w:val="16"/>
      <w:szCs w:val="16"/>
    </w:rPr>
  </w:style>
  <w:style w:type="character" w:customStyle="1" w:styleId="BalloonTextChar">
    <w:name w:val="Balloon Text Char"/>
    <w:basedOn w:val="DefaultParagraphFont"/>
    <w:link w:val="BalloonText"/>
    <w:semiHidden/>
    <w:rsid w:val="00C94467"/>
    <w:rPr>
      <w:rFonts w:ascii="Malgun Gothic" w:eastAsia="Malgun Gothic" w:hAnsi="Malgun Gothic" w:cs="Malgun Gothic"/>
      <w:sz w:val="16"/>
      <w:szCs w:val="16"/>
    </w:rPr>
  </w:style>
  <w:style w:type="character" w:styleId="Hyperlink">
    <w:name w:val="Hyperlink"/>
    <w:basedOn w:val="DefaultParagraphFont"/>
    <w:rsid w:val="006A5092"/>
    <w:rPr>
      <w:rFonts w:cs="Times New Roman"/>
      <w:color w:val="0000FF"/>
      <w:u w:val="single"/>
    </w:rPr>
  </w:style>
  <w:style w:type="character" w:styleId="FollowedHyperlink">
    <w:name w:val="FollowedHyperlink"/>
    <w:basedOn w:val="DefaultParagraphFont"/>
    <w:semiHidden/>
    <w:rsid w:val="00C4098E"/>
    <w:rPr>
      <w:rFonts w:cs="Times New Roman"/>
      <w:color w:val="800080"/>
      <w:u w:val="single"/>
    </w:rPr>
  </w:style>
  <w:style w:type="character" w:styleId="CommentReference">
    <w:name w:val="annotation reference"/>
    <w:basedOn w:val="DefaultParagraphFont"/>
    <w:semiHidden/>
    <w:rsid w:val="003B7E4E"/>
    <w:rPr>
      <w:rFonts w:cs="Times New Roman"/>
      <w:sz w:val="16"/>
      <w:szCs w:val="16"/>
    </w:rPr>
  </w:style>
  <w:style w:type="paragraph" w:styleId="CommentText">
    <w:name w:val="annotation text"/>
    <w:basedOn w:val="Normal"/>
    <w:link w:val="CommentTextChar"/>
    <w:semiHidden/>
    <w:rsid w:val="003B7E4E"/>
  </w:style>
  <w:style w:type="character" w:customStyle="1" w:styleId="CommentTextChar">
    <w:name w:val="Comment Text Char"/>
    <w:basedOn w:val="DefaultParagraphFont"/>
    <w:link w:val="CommentText"/>
    <w:semiHidden/>
    <w:rsid w:val="003B7E4E"/>
    <w:rPr>
      <w:rFonts w:cs="Times New Roman"/>
      <w:sz w:val="20"/>
      <w:szCs w:val="20"/>
    </w:rPr>
  </w:style>
  <w:style w:type="paragraph" w:styleId="CommentSubject">
    <w:name w:val="annotation subject"/>
    <w:basedOn w:val="CommentText"/>
    <w:next w:val="CommentText"/>
    <w:link w:val="CommentSubjectChar"/>
    <w:semiHidden/>
    <w:rsid w:val="003B7E4E"/>
    <w:rPr>
      <w:b/>
      <w:bCs/>
    </w:rPr>
  </w:style>
  <w:style w:type="character" w:customStyle="1" w:styleId="CommentSubjectChar">
    <w:name w:val="Comment Subject Char"/>
    <w:basedOn w:val="CommentTextChar"/>
    <w:link w:val="CommentSubject"/>
    <w:semiHidden/>
    <w:rsid w:val="003B7E4E"/>
    <w:rPr>
      <w:rFonts w:cs="Times New Roman"/>
      <w:b/>
      <w:bCs/>
      <w:sz w:val="20"/>
      <w:szCs w:val="20"/>
    </w:rPr>
  </w:style>
  <w:style w:type="paragraph" w:customStyle="1" w:styleId="p">
    <w:name w:val="p"/>
    <w:basedOn w:val="Normal"/>
    <w:rsid w:val="00EF1C23"/>
    <w:pPr>
      <w:widowControl/>
      <w:autoSpaceDE/>
      <w:autoSpaceDN/>
      <w:spacing w:before="100" w:beforeAutospacing="1" w:after="100" w:afterAutospacing="1"/>
      <w:jc w:val="left"/>
    </w:pPr>
    <w:rPr>
      <w:rFonts w:ascii="Calibri" w:hAnsi="Calibri" w:cs="Calibri"/>
    </w:rPr>
  </w:style>
  <w:style w:type="character" w:customStyle="1" w:styleId="plaintext1">
    <w:name w:val="plaintext1"/>
    <w:basedOn w:val="DefaultParagraphFont"/>
    <w:rsid w:val="0057052B"/>
    <w:rPr>
      <w:rFonts w:ascii="Verdana" w:hAnsi="Verdana" w:cs="Verdana"/>
      <w:sz w:val="15"/>
      <w:szCs w:val="15"/>
    </w:rPr>
  </w:style>
  <w:style w:type="character" w:customStyle="1" w:styleId="content7">
    <w:name w:val="content7"/>
    <w:basedOn w:val="DefaultParagraphFont"/>
    <w:rsid w:val="00F13FB3"/>
    <w:rPr>
      <w:rFonts w:cs="Times New Roman"/>
    </w:rPr>
  </w:style>
  <w:style w:type="paragraph" w:styleId="BodyTextIndent2">
    <w:name w:val="Body Text Indent 2"/>
    <w:basedOn w:val="Normal"/>
    <w:link w:val="BodyTextIndent2Char"/>
    <w:rsid w:val="007B4528"/>
    <w:pPr>
      <w:spacing w:after="120" w:line="480" w:lineRule="auto"/>
      <w:ind w:left="360"/>
    </w:pPr>
    <w:rPr>
      <w:rFonts w:ascii="Calibri" w:hAnsi="Calibri"/>
      <w:szCs w:val="22"/>
    </w:rPr>
  </w:style>
  <w:style w:type="character" w:customStyle="1" w:styleId="BodyTextIndent2Char">
    <w:name w:val="Body Text Indent 2 Char"/>
    <w:basedOn w:val="DefaultParagraphFont"/>
    <w:link w:val="BodyTextIndent2"/>
    <w:rsid w:val="007B4528"/>
    <w:rPr>
      <w:rFonts w:ascii="Calibri" w:eastAsia="Malgun Gothic" w:hAnsi="Calibri" w:cs="Times New Roman"/>
      <w:kern w:val="2"/>
      <w:sz w:val="22"/>
      <w:szCs w:val="22"/>
    </w:rPr>
  </w:style>
  <w:style w:type="paragraph" w:customStyle="1" w:styleId="StyleLinespacingDouble">
    <w:name w:val="Style Line spacing:  Double"/>
    <w:basedOn w:val="Normal"/>
    <w:rsid w:val="007B4528"/>
    <w:pPr>
      <w:widowControl/>
      <w:autoSpaceDE/>
      <w:autoSpaceDN/>
      <w:spacing w:line="480" w:lineRule="auto"/>
      <w:jc w:val="left"/>
    </w:pPr>
  </w:style>
  <w:style w:type="character" w:customStyle="1" w:styleId="Heading4Char">
    <w:name w:val="Heading 4 Char"/>
    <w:basedOn w:val="DefaultParagraphFont"/>
    <w:rsid w:val="007B4528"/>
    <w:rPr>
      <w:rFonts w:cs="Times New Roman"/>
      <w:sz w:val="28"/>
      <w:szCs w:val="28"/>
      <w:lang w:val="en-US" w:eastAsia="en-US"/>
    </w:rPr>
  </w:style>
  <w:style w:type="paragraph" w:customStyle="1" w:styleId="Default">
    <w:name w:val="Default"/>
    <w:rsid w:val="007B4528"/>
    <w:pPr>
      <w:autoSpaceDE w:val="0"/>
      <w:autoSpaceDN w:val="0"/>
      <w:adjustRightInd w:val="0"/>
    </w:pPr>
    <w:rPr>
      <w:rFonts w:ascii="Times New Roman" w:hAnsi="Times New Roman"/>
      <w:color w:val="000000"/>
      <w:sz w:val="24"/>
      <w:szCs w:val="24"/>
    </w:rPr>
  </w:style>
  <w:style w:type="paragraph" w:styleId="HTMLPreformatted">
    <w:name w:val="HTML Preformatted"/>
    <w:basedOn w:val="Normal"/>
    <w:link w:val="HTMLPreformattedChar"/>
    <w:rsid w:val="007B452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left"/>
    </w:pPr>
    <w:rPr>
      <w:rFonts w:ascii="GulimChe" w:eastAsia="GulimChe" w:hAnsi="GulimChe" w:cs="GulimChe"/>
    </w:rPr>
  </w:style>
  <w:style w:type="character" w:customStyle="1" w:styleId="HTMLPreformattedChar">
    <w:name w:val="HTML Preformatted Char"/>
    <w:basedOn w:val="DefaultParagraphFont"/>
    <w:link w:val="HTMLPreformatted"/>
    <w:rsid w:val="007B4528"/>
    <w:rPr>
      <w:rFonts w:ascii="GulimChe" w:eastAsia="GulimChe" w:hAnsi="GulimChe" w:cs="GulimChe"/>
      <w:sz w:val="24"/>
      <w:szCs w:val="24"/>
    </w:rPr>
  </w:style>
  <w:style w:type="paragraph" w:styleId="BodyText">
    <w:name w:val="Body Text"/>
    <w:basedOn w:val="Normal"/>
    <w:link w:val="BodyTextChar"/>
    <w:rsid w:val="00B66E94"/>
    <w:pPr>
      <w:widowControl/>
      <w:autoSpaceDE/>
      <w:autoSpaceDN/>
      <w:spacing w:after="120"/>
      <w:jc w:val="left"/>
    </w:pPr>
  </w:style>
  <w:style w:type="character" w:customStyle="1" w:styleId="BodyTextChar">
    <w:name w:val="Body Text Char"/>
    <w:basedOn w:val="DefaultParagraphFont"/>
    <w:link w:val="BodyText"/>
    <w:rsid w:val="00B66E94"/>
    <w:rPr>
      <w:rFonts w:ascii="Times New Roman" w:hAnsi="Times New Roman" w:cs="Times New Roman"/>
      <w:sz w:val="24"/>
      <w:szCs w:val="24"/>
      <w:lang w:eastAsia="en-US"/>
    </w:rPr>
  </w:style>
  <w:style w:type="paragraph" w:customStyle="1" w:styleId="RSFigures">
    <w:name w:val="RS_Figures"/>
    <w:basedOn w:val="Normal"/>
    <w:rsid w:val="00B66E94"/>
    <w:pPr>
      <w:widowControl/>
      <w:autoSpaceDE/>
      <w:autoSpaceDN/>
      <w:jc w:val="left"/>
    </w:pPr>
  </w:style>
  <w:style w:type="paragraph" w:styleId="NormalWeb">
    <w:name w:val="Normal (Web)"/>
    <w:basedOn w:val="Normal"/>
    <w:uiPriority w:val="99"/>
    <w:rsid w:val="00B66E94"/>
    <w:pPr>
      <w:widowControl/>
      <w:autoSpaceDE/>
      <w:autoSpaceDN/>
      <w:spacing w:before="100" w:beforeAutospacing="1" w:after="100" w:afterAutospacing="1"/>
      <w:jc w:val="left"/>
    </w:pPr>
    <w:rPr>
      <w:rFonts w:ascii="Gulim" w:eastAsia="Gulim" w:hAnsi="Gulim" w:cs="Gulim"/>
    </w:rPr>
  </w:style>
  <w:style w:type="character" w:styleId="Emphasis">
    <w:name w:val="Emphasis"/>
    <w:basedOn w:val="DefaultParagraphFont"/>
    <w:qFormat/>
    <w:rsid w:val="00B66E94"/>
    <w:rPr>
      <w:rFonts w:cs="Times New Roman"/>
      <w:i/>
      <w:iCs/>
    </w:rPr>
  </w:style>
  <w:style w:type="character" w:customStyle="1" w:styleId="style61">
    <w:name w:val="style61"/>
    <w:basedOn w:val="DefaultParagraphFont"/>
    <w:rsid w:val="00B66E94"/>
    <w:rPr>
      <w:rFonts w:cs="Times New Roman"/>
      <w:b/>
      <w:bCs/>
      <w:sz w:val="16"/>
      <w:szCs w:val="16"/>
    </w:rPr>
  </w:style>
  <w:style w:type="paragraph" w:styleId="Caption">
    <w:name w:val="caption"/>
    <w:basedOn w:val="Normal"/>
    <w:next w:val="Normal"/>
    <w:uiPriority w:val="35"/>
    <w:unhideWhenUsed/>
    <w:qFormat/>
    <w:rsid w:val="00D07C8A"/>
    <w:pPr>
      <w:spacing w:after="200"/>
    </w:pPr>
    <w:rPr>
      <w:b/>
      <w:bCs/>
      <w:color w:val="4F81BD" w:themeColor="accent1"/>
      <w:sz w:val="18"/>
      <w:szCs w:val="18"/>
    </w:rPr>
  </w:style>
  <w:style w:type="paragraph" w:customStyle="1" w:styleId="Style1">
    <w:name w:val="Style1"/>
    <w:basedOn w:val="ListParagraph"/>
    <w:qFormat/>
    <w:rsid w:val="006C289F"/>
    <w:pPr>
      <w:widowControl/>
      <w:numPr>
        <w:numId w:val="1"/>
      </w:numPr>
      <w:tabs>
        <w:tab w:val="left" w:pos="450"/>
      </w:tabs>
      <w:autoSpaceDE/>
      <w:autoSpaceDN/>
      <w:ind w:leftChars="0" w:left="0"/>
      <w:jc w:val="left"/>
    </w:pPr>
    <w:rPr>
      <w:rFonts w:asciiTheme="majorHAnsi" w:eastAsiaTheme="minorHAnsi" w:hAnsiTheme="majorHAnsi" w:cstheme="majorHAnsi"/>
      <w:b/>
      <w:sz w:val="22"/>
      <w:szCs w:val="22"/>
    </w:rPr>
  </w:style>
  <w:style w:type="paragraph" w:customStyle="1" w:styleId="11indent">
    <w:name w:val="1.1 indent"/>
    <w:basedOn w:val="ListParagraph"/>
    <w:qFormat/>
    <w:rsid w:val="006C289F"/>
    <w:pPr>
      <w:widowControl/>
      <w:numPr>
        <w:ilvl w:val="1"/>
        <w:numId w:val="1"/>
      </w:numPr>
      <w:tabs>
        <w:tab w:val="left" w:pos="450"/>
      </w:tabs>
      <w:autoSpaceDE/>
      <w:autoSpaceDN/>
      <w:spacing w:before="120"/>
      <w:ind w:leftChars="0" w:left="0"/>
      <w:contextualSpacing w:val="0"/>
      <w:jc w:val="left"/>
    </w:pPr>
    <w:rPr>
      <w:rFonts w:asciiTheme="majorHAnsi" w:eastAsiaTheme="minorHAnsi" w:hAnsiTheme="majorHAnsi" w:cstheme="majorHAnsi"/>
      <w:sz w:val="22"/>
      <w:szCs w:val="22"/>
    </w:rPr>
  </w:style>
  <w:style w:type="paragraph" w:customStyle="1" w:styleId="111style">
    <w:name w:val="1.1.1 style"/>
    <w:basedOn w:val="ListParagraph"/>
    <w:link w:val="111styleChar"/>
    <w:qFormat/>
    <w:rsid w:val="006C289F"/>
    <w:pPr>
      <w:widowControl/>
      <w:numPr>
        <w:ilvl w:val="2"/>
        <w:numId w:val="1"/>
      </w:numPr>
      <w:tabs>
        <w:tab w:val="left" w:pos="450"/>
      </w:tabs>
      <w:autoSpaceDE/>
      <w:autoSpaceDN/>
      <w:spacing w:before="120"/>
      <w:ind w:leftChars="0" w:left="0"/>
      <w:contextualSpacing w:val="0"/>
      <w:jc w:val="left"/>
    </w:pPr>
    <w:rPr>
      <w:rFonts w:asciiTheme="majorHAnsi" w:eastAsiaTheme="minorHAnsi" w:hAnsiTheme="majorHAnsi" w:cstheme="majorHAnsi"/>
      <w:sz w:val="22"/>
      <w:szCs w:val="22"/>
    </w:rPr>
  </w:style>
  <w:style w:type="paragraph" w:customStyle="1" w:styleId="1111style">
    <w:name w:val="1.1.1.1 style"/>
    <w:basedOn w:val="111style"/>
    <w:autoRedefine/>
    <w:qFormat/>
    <w:rsid w:val="006C289F"/>
    <w:pPr>
      <w:numPr>
        <w:ilvl w:val="3"/>
      </w:numPr>
      <w:spacing w:before="0"/>
    </w:pPr>
  </w:style>
  <w:style w:type="character" w:customStyle="1" w:styleId="111styleChar">
    <w:name w:val="1.1.1 style Char"/>
    <w:basedOn w:val="DefaultParagraphFont"/>
    <w:link w:val="111style"/>
    <w:rsid w:val="006C289F"/>
    <w:rPr>
      <w:rFonts w:asciiTheme="majorHAnsi" w:eastAsiaTheme="minorHAnsi" w:hAnsiTheme="majorHAnsi" w:cstheme="majorHAnsi"/>
      <w:sz w:val="22"/>
      <w:szCs w:val="22"/>
    </w:rPr>
  </w:style>
  <w:style w:type="character" w:customStyle="1" w:styleId="ft">
    <w:name w:val="ft"/>
    <w:basedOn w:val="DefaultParagraphFont"/>
    <w:rsid w:val="00316FB6"/>
  </w:style>
  <w:style w:type="character" w:customStyle="1" w:styleId="nowrap1">
    <w:name w:val="nowrap1"/>
    <w:basedOn w:val="DefaultParagraphFont"/>
    <w:rsid w:val="00316FB6"/>
  </w:style>
  <w:style w:type="paragraph" w:styleId="Revision">
    <w:name w:val="Revision"/>
    <w:hidden/>
    <w:uiPriority w:val="99"/>
    <w:semiHidden/>
    <w:rsid w:val="001E65E3"/>
    <w:rPr>
      <w:rFonts w:ascii="Times New Roman" w:hAnsi="Times New Roman"/>
      <w:sz w:val="24"/>
      <w:szCs w:val="24"/>
    </w:rPr>
  </w:style>
  <w:style w:type="character" w:styleId="LineNumber">
    <w:name w:val="line number"/>
    <w:basedOn w:val="DefaultParagraphFont"/>
    <w:uiPriority w:val="99"/>
    <w:semiHidden/>
    <w:unhideWhenUsed/>
    <w:rsid w:val="002262E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Theme="minorEastAsia" w:hAnsi="Malgun Gothic"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3E28"/>
    <w:pPr>
      <w:widowControl w:val="0"/>
      <w:autoSpaceDE w:val="0"/>
      <w:autoSpaceDN w:val="0"/>
      <w:contextualSpacing/>
      <w:jc w:val="both"/>
    </w:pPr>
    <w:rPr>
      <w:rFonts w:ascii="Times New Roman" w:hAnsi="Times New Roman"/>
      <w:sz w:val="24"/>
      <w:szCs w:val="24"/>
    </w:rPr>
  </w:style>
  <w:style w:type="paragraph" w:styleId="Heading1">
    <w:name w:val="heading 1"/>
    <w:basedOn w:val="Normal"/>
    <w:next w:val="Normal"/>
    <w:link w:val="Heading1Char"/>
    <w:qFormat/>
    <w:rsid w:val="000D5E6B"/>
    <w:pPr>
      <w:keepNext/>
      <w:outlineLvl w:val="0"/>
    </w:pPr>
    <w:rPr>
      <w:sz w:val="28"/>
      <w:szCs w:val="28"/>
    </w:rPr>
  </w:style>
  <w:style w:type="paragraph" w:styleId="Heading2">
    <w:name w:val="heading 2"/>
    <w:basedOn w:val="Normal"/>
    <w:next w:val="Normal"/>
    <w:link w:val="Heading2Char"/>
    <w:qFormat/>
    <w:rsid w:val="002C0619"/>
    <w:pPr>
      <w:keepNext/>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D5E6B"/>
    <w:rPr>
      <w:rFonts w:ascii="Malgun Gothic" w:eastAsia="Malgun Gothic" w:hAnsi="Malgun Gothic" w:cs="Malgun Gothic"/>
      <w:sz w:val="28"/>
      <w:szCs w:val="28"/>
    </w:rPr>
  </w:style>
  <w:style w:type="character" w:customStyle="1" w:styleId="Heading2Char">
    <w:name w:val="Heading 2 Char"/>
    <w:basedOn w:val="DefaultParagraphFont"/>
    <w:link w:val="Heading2"/>
    <w:semiHidden/>
    <w:rsid w:val="002C0619"/>
    <w:rPr>
      <w:rFonts w:ascii="Malgun Gothic" w:eastAsia="Malgun Gothic" w:hAnsi="Malgun Gothic" w:cs="Malgun Gothic"/>
    </w:rPr>
  </w:style>
  <w:style w:type="paragraph" w:styleId="Header">
    <w:name w:val="header"/>
    <w:basedOn w:val="Normal"/>
    <w:link w:val="HeaderChar"/>
    <w:semiHidden/>
    <w:rsid w:val="000D5E6B"/>
    <w:pPr>
      <w:tabs>
        <w:tab w:val="center" w:pos="4513"/>
        <w:tab w:val="right" w:pos="9026"/>
      </w:tabs>
      <w:snapToGrid w:val="0"/>
    </w:pPr>
  </w:style>
  <w:style w:type="character" w:customStyle="1" w:styleId="HeaderChar">
    <w:name w:val="Header Char"/>
    <w:basedOn w:val="DefaultParagraphFont"/>
    <w:link w:val="Header"/>
    <w:semiHidden/>
    <w:rsid w:val="000D5E6B"/>
    <w:rPr>
      <w:rFonts w:cs="Times New Roman"/>
    </w:rPr>
  </w:style>
  <w:style w:type="paragraph" w:styleId="Footer">
    <w:name w:val="footer"/>
    <w:basedOn w:val="Normal"/>
    <w:link w:val="FooterChar"/>
    <w:uiPriority w:val="99"/>
    <w:rsid w:val="000D5E6B"/>
    <w:pPr>
      <w:tabs>
        <w:tab w:val="center" w:pos="4513"/>
        <w:tab w:val="right" w:pos="9026"/>
      </w:tabs>
      <w:snapToGrid w:val="0"/>
    </w:pPr>
  </w:style>
  <w:style w:type="character" w:customStyle="1" w:styleId="FooterChar">
    <w:name w:val="Footer Char"/>
    <w:basedOn w:val="DefaultParagraphFont"/>
    <w:link w:val="Footer"/>
    <w:uiPriority w:val="99"/>
    <w:rsid w:val="000D5E6B"/>
    <w:rPr>
      <w:rFonts w:cs="Times New Roman"/>
    </w:rPr>
  </w:style>
  <w:style w:type="paragraph" w:styleId="ListParagraph">
    <w:name w:val="List Paragraph"/>
    <w:basedOn w:val="Normal"/>
    <w:qFormat/>
    <w:rsid w:val="000D5E6B"/>
    <w:pPr>
      <w:ind w:leftChars="400" w:left="800"/>
    </w:pPr>
  </w:style>
  <w:style w:type="table" w:styleId="TableGrid">
    <w:name w:val="Table Grid"/>
    <w:basedOn w:val="TableNormal"/>
    <w:rsid w:val="00171236"/>
    <w:rPr>
      <w:rFonts w:cs="Malgun Gothic"/>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qFormat/>
    <w:rsid w:val="00734057"/>
    <w:rPr>
      <w:rFonts w:cs="Times New Roman"/>
      <w:b/>
      <w:bCs/>
      <w:color w:val="444444"/>
    </w:rPr>
  </w:style>
  <w:style w:type="paragraph" w:styleId="BalloonText">
    <w:name w:val="Balloon Text"/>
    <w:basedOn w:val="Normal"/>
    <w:link w:val="BalloonTextChar"/>
    <w:semiHidden/>
    <w:rsid w:val="00C94467"/>
    <w:rPr>
      <w:sz w:val="16"/>
      <w:szCs w:val="16"/>
    </w:rPr>
  </w:style>
  <w:style w:type="character" w:customStyle="1" w:styleId="BalloonTextChar">
    <w:name w:val="Balloon Text Char"/>
    <w:basedOn w:val="DefaultParagraphFont"/>
    <w:link w:val="BalloonText"/>
    <w:semiHidden/>
    <w:rsid w:val="00C94467"/>
    <w:rPr>
      <w:rFonts w:ascii="Malgun Gothic" w:eastAsia="Malgun Gothic" w:hAnsi="Malgun Gothic" w:cs="Malgun Gothic"/>
      <w:sz w:val="16"/>
      <w:szCs w:val="16"/>
    </w:rPr>
  </w:style>
  <w:style w:type="character" w:styleId="Hyperlink">
    <w:name w:val="Hyperlink"/>
    <w:basedOn w:val="DefaultParagraphFont"/>
    <w:rsid w:val="006A5092"/>
    <w:rPr>
      <w:rFonts w:cs="Times New Roman"/>
      <w:color w:val="0000FF"/>
      <w:u w:val="single"/>
    </w:rPr>
  </w:style>
  <w:style w:type="character" w:styleId="FollowedHyperlink">
    <w:name w:val="FollowedHyperlink"/>
    <w:basedOn w:val="DefaultParagraphFont"/>
    <w:semiHidden/>
    <w:rsid w:val="00C4098E"/>
    <w:rPr>
      <w:rFonts w:cs="Times New Roman"/>
      <w:color w:val="800080"/>
      <w:u w:val="single"/>
    </w:rPr>
  </w:style>
  <w:style w:type="character" w:styleId="CommentReference">
    <w:name w:val="annotation reference"/>
    <w:basedOn w:val="DefaultParagraphFont"/>
    <w:semiHidden/>
    <w:rsid w:val="003B7E4E"/>
    <w:rPr>
      <w:rFonts w:cs="Times New Roman"/>
      <w:sz w:val="16"/>
      <w:szCs w:val="16"/>
    </w:rPr>
  </w:style>
  <w:style w:type="paragraph" w:styleId="CommentText">
    <w:name w:val="annotation text"/>
    <w:basedOn w:val="Normal"/>
    <w:link w:val="CommentTextChar"/>
    <w:semiHidden/>
    <w:rsid w:val="003B7E4E"/>
  </w:style>
  <w:style w:type="character" w:customStyle="1" w:styleId="CommentTextChar">
    <w:name w:val="Comment Text Char"/>
    <w:basedOn w:val="DefaultParagraphFont"/>
    <w:link w:val="CommentText"/>
    <w:semiHidden/>
    <w:rsid w:val="003B7E4E"/>
    <w:rPr>
      <w:rFonts w:cs="Times New Roman"/>
      <w:sz w:val="20"/>
      <w:szCs w:val="20"/>
    </w:rPr>
  </w:style>
  <w:style w:type="paragraph" w:styleId="CommentSubject">
    <w:name w:val="annotation subject"/>
    <w:basedOn w:val="CommentText"/>
    <w:next w:val="CommentText"/>
    <w:link w:val="CommentSubjectChar"/>
    <w:semiHidden/>
    <w:rsid w:val="003B7E4E"/>
    <w:rPr>
      <w:b/>
      <w:bCs/>
    </w:rPr>
  </w:style>
  <w:style w:type="character" w:customStyle="1" w:styleId="CommentSubjectChar">
    <w:name w:val="Comment Subject Char"/>
    <w:basedOn w:val="CommentTextChar"/>
    <w:link w:val="CommentSubject"/>
    <w:semiHidden/>
    <w:rsid w:val="003B7E4E"/>
    <w:rPr>
      <w:rFonts w:cs="Times New Roman"/>
      <w:b/>
      <w:bCs/>
      <w:sz w:val="20"/>
      <w:szCs w:val="20"/>
    </w:rPr>
  </w:style>
  <w:style w:type="paragraph" w:customStyle="1" w:styleId="p">
    <w:name w:val="p"/>
    <w:basedOn w:val="Normal"/>
    <w:rsid w:val="00EF1C23"/>
    <w:pPr>
      <w:widowControl/>
      <w:autoSpaceDE/>
      <w:autoSpaceDN/>
      <w:spacing w:before="100" w:beforeAutospacing="1" w:after="100" w:afterAutospacing="1"/>
      <w:jc w:val="left"/>
    </w:pPr>
    <w:rPr>
      <w:rFonts w:ascii="Calibri" w:hAnsi="Calibri" w:cs="Calibri"/>
    </w:rPr>
  </w:style>
  <w:style w:type="character" w:customStyle="1" w:styleId="plaintext1">
    <w:name w:val="plaintext1"/>
    <w:basedOn w:val="DefaultParagraphFont"/>
    <w:rsid w:val="0057052B"/>
    <w:rPr>
      <w:rFonts w:ascii="Verdana" w:hAnsi="Verdana" w:cs="Verdana"/>
      <w:sz w:val="15"/>
      <w:szCs w:val="15"/>
    </w:rPr>
  </w:style>
  <w:style w:type="character" w:customStyle="1" w:styleId="content7">
    <w:name w:val="content7"/>
    <w:basedOn w:val="DefaultParagraphFont"/>
    <w:rsid w:val="00F13FB3"/>
    <w:rPr>
      <w:rFonts w:cs="Times New Roman"/>
    </w:rPr>
  </w:style>
  <w:style w:type="paragraph" w:styleId="BodyTextIndent2">
    <w:name w:val="Body Text Indent 2"/>
    <w:basedOn w:val="Normal"/>
    <w:link w:val="BodyTextIndent2Char"/>
    <w:rsid w:val="007B4528"/>
    <w:pPr>
      <w:spacing w:after="120" w:line="480" w:lineRule="auto"/>
      <w:ind w:left="360"/>
    </w:pPr>
    <w:rPr>
      <w:rFonts w:ascii="Calibri" w:hAnsi="Calibri"/>
      <w:szCs w:val="22"/>
    </w:rPr>
  </w:style>
  <w:style w:type="character" w:customStyle="1" w:styleId="BodyTextIndent2Char">
    <w:name w:val="Body Text Indent 2 Char"/>
    <w:basedOn w:val="DefaultParagraphFont"/>
    <w:link w:val="BodyTextIndent2"/>
    <w:rsid w:val="007B4528"/>
    <w:rPr>
      <w:rFonts w:ascii="Calibri" w:eastAsia="Malgun Gothic" w:hAnsi="Calibri" w:cs="Times New Roman"/>
      <w:kern w:val="2"/>
      <w:sz w:val="22"/>
      <w:szCs w:val="22"/>
    </w:rPr>
  </w:style>
  <w:style w:type="paragraph" w:customStyle="1" w:styleId="StyleLinespacingDouble">
    <w:name w:val="Style Line spacing:  Double"/>
    <w:basedOn w:val="Normal"/>
    <w:rsid w:val="007B4528"/>
    <w:pPr>
      <w:widowControl/>
      <w:autoSpaceDE/>
      <w:autoSpaceDN/>
      <w:spacing w:line="480" w:lineRule="auto"/>
      <w:jc w:val="left"/>
    </w:pPr>
  </w:style>
  <w:style w:type="character" w:customStyle="1" w:styleId="Heading4Char">
    <w:name w:val="Heading 4 Char"/>
    <w:basedOn w:val="DefaultParagraphFont"/>
    <w:rsid w:val="007B4528"/>
    <w:rPr>
      <w:rFonts w:cs="Times New Roman"/>
      <w:sz w:val="28"/>
      <w:szCs w:val="28"/>
      <w:lang w:val="en-US" w:eastAsia="en-US"/>
    </w:rPr>
  </w:style>
  <w:style w:type="paragraph" w:customStyle="1" w:styleId="Default">
    <w:name w:val="Default"/>
    <w:rsid w:val="007B4528"/>
    <w:pPr>
      <w:autoSpaceDE w:val="0"/>
      <w:autoSpaceDN w:val="0"/>
      <w:adjustRightInd w:val="0"/>
    </w:pPr>
    <w:rPr>
      <w:rFonts w:ascii="Times New Roman" w:hAnsi="Times New Roman"/>
      <w:color w:val="000000"/>
      <w:sz w:val="24"/>
      <w:szCs w:val="24"/>
    </w:rPr>
  </w:style>
  <w:style w:type="paragraph" w:styleId="HTMLPreformatted">
    <w:name w:val="HTML Preformatted"/>
    <w:basedOn w:val="Normal"/>
    <w:link w:val="HTMLPreformattedChar"/>
    <w:rsid w:val="007B452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left"/>
    </w:pPr>
    <w:rPr>
      <w:rFonts w:ascii="GulimChe" w:eastAsia="GulimChe" w:hAnsi="GulimChe" w:cs="GulimChe"/>
    </w:rPr>
  </w:style>
  <w:style w:type="character" w:customStyle="1" w:styleId="HTMLPreformattedChar">
    <w:name w:val="HTML Preformatted Char"/>
    <w:basedOn w:val="DefaultParagraphFont"/>
    <w:link w:val="HTMLPreformatted"/>
    <w:rsid w:val="007B4528"/>
    <w:rPr>
      <w:rFonts w:ascii="GulimChe" w:eastAsia="GulimChe" w:hAnsi="GulimChe" w:cs="GulimChe"/>
      <w:sz w:val="24"/>
      <w:szCs w:val="24"/>
    </w:rPr>
  </w:style>
  <w:style w:type="paragraph" w:styleId="BodyText">
    <w:name w:val="Body Text"/>
    <w:basedOn w:val="Normal"/>
    <w:link w:val="BodyTextChar"/>
    <w:rsid w:val="00B66E94"/>
    <w:pPr>
      <w:widowControl/>
      <w:autoSpaceDE/>
      <w:autoSpaceDN/>
      <w:spacing w:after="120"/>
      <w:jc w:val="left"/>
    </w:pPr>
  </w:style>
  <w:style w:type="character" w:customStyle="1" w:styleId="BodyTextChar">
    <w:name w:val="Body Text Char"/>
    <w:basedOn w:val="DefaultParagraphFont"/>
    <w:link w:val="BodyText"/>
    <w:rsid w:val="00B66E94"/>
    <w:rPr>
      <w:rFonts w:ascii="Times New Roman" w:hAnsi="Times New Roman" w:cs="Times New Roman"/>
      <w:sz w:val="24"/>
      <w:szCs w:val="24"/>
      <w:lang w:eastAsia="en-US"/>
    </w:rPr>
  </w:style>
  <w:style w:type="paragraph" w:customStyle="1" w:styleId="RSFigures">
    <w:name w:val="RS_Figures"/>
    <w:basedOn w:val="Normal"/>
    <w:rsid w:val="00B66E94"/>
    <w:pPr>
      <w:widowControl/>
      <w:autoSpaceDE/>
      <w:autoSpaceDN/>
      <w:jc w:val="left"/>
    </w:pPr>
  </w:style>
  <w:style w:type="paragraph" w:styleId="NormalWeb">
    <w:name w:val="Normal (Web)"/>
    <w:basedOn w:val="Normal"/>
    <w:uiPriority w:val="99"/>
    <w:rsid w:val="00B66E94"/>
    <w:pPr>
      <w:widowControl/>
      <w:autoSpaceDE/>
      <w:autoSpaceDN/>
      <w:spacing w:before="100" w:beforeAutospacing="1" w:after="100" w:afterAutospacing="1"/>
      <w:jc w:val="left"/>
    </w:pPr>
    <w:rPr>
      <w:rFonts w:ascii="Gulim" w:eastAsia="Gulim" w:hAnsi="Gulim" w:cs="Gulim"/>
    </w:rPr>
  </w:style>
  <w:style w:type="character" w:styleId="Emphasis">
    <w:name w:val="Emphasis"/>
    <w:basedOn w:val="DefaultParagraphFont"/>
    <w:qFormat/>
    <w:rsid w:val="00B66E94"/>
    <w:rPr>
      <w:rFonts w:cs="Times New Roman"/>
      <w:i/>
      <w:iCs/>
    </w:rPr>
  </w:style>
  <w:style w:type="character" w:customStyle="1" w:styleId="style61">
    <w:name w:val="style61"/>
    <w:basedOn w:val="DefaultParagraphFont"/>
    <w:rsid w:val="00B66E94"/>
    <w:rPr>
      <w:rFonts w:cs="Times New Roman"/>
      <w:b/>
      <w:bCs/>
      <w:sz w:val="16"/>
      <w:szCs w:val="16"/>
    </w:rPr>
  </w:style>
  <w:style w:type="paragraph" w:styleId="Caption">
    <w:name w:val="caption"/>
    <w:basedOn w:val="Normal"/>
    <w:next w:val="Normal"/>
    <w:uiPriority w:val="35"/>
    <w:unhideWhenUsed/>
    <w:qFormat/>
    <w:rsid w:val="00D07C8A"/>
    <w:pPr>
      <w:spacing w:after="200"/>
    </w:pPr>
    <w:rPr>
      <w:b/>
      <w:bCs/>
      <w:color w:val="4F81BD" w:themeColor="accent1"/>
      <w:sz w:val="18"/>
      <w:szCs w:val="18"/>
    </w:rPr>
  </w:style>
  <w:style w:type="paragraph" w:customStyle="1" w:styleId="Style1">
    <w:name w:val="Style1"/>
    <w:basedOn w:val="ListParagraph"/>
    <w:qFormat/>
    <w:rsid w:val="006C289F"/>
    <w:pPr>
      <w:widowControl/>
      <w:numPr>
        <w:numId w:val="1"/>
      </w:numPr>
      <w:tabs>
        <w:tab w:val="left" w:pos="450"/>
      </w:tabs>
      <w:autoSpaceDE/>
      <w:autoSpaceDN/>
      <w:ind w:leftChars="0" w:left="0"/>
      <w:jc w:val="left"/>
    </w:pPr>
    <w:rPr>
      <w:rFonts w:asciiTheme="majorHAnsi" w:eastAsiaTheme="minorHAnsi" w:hAnsiTheme="majorHAnsi" w:cstheme="majorHAnsi"/>
      <w:b/>
      <w:sz w:val="22"/>
      <w:szCs w:val="22"/>
    </w:rPr>
  </w:style>
  <w:style w:type="paragraph" w:customStyle="1" w:styleId="11indent">
    <w:name w:val="1.1 indent"/>
    <w:basedOn w:val="ListParagraph"/>
    <w:qFormat/>
    <w:rsid w:val="006C289F"/>
    <w:pPr>
      <w:widowControl/>
      <w:numPr>
        <w:ilvl w:val="1"/>
        <w:numId w:val="1"/>
      </w:numPr>
      <w:tabs>
        <w:tab w:val="left" w:pos="450"/>
      </w:tabs>
      <w:autoSpaceDE/>
      <w:autoSpaceDN/>
      <w:spacing w:before="120"/>
      <w:ind w:leftChars="0" w:left="0"/>
      <w:contextualSpacing w:val="0"/>
      <w:jc w:val="left"/>
    </w:pPr>
    <w:rPr>
      <w:rFonts w:asciiTheme="majorHAnsi" w:eastAsiaTheme="minorHAnsi" w:hAnsiTheme="majorHAnsi" w:cstheme="majorHAnsi"/>
      <w:sz w:val="22"/>
      <w:szCs w:val="22"/>
    </w:rPr>
  </w:style>
  <w:style w:type="paragraph" w:customStyle="1" w:styleId="111style">
    <w:name w:val="1.1.1 style"/>
    <w:basedOn w:val="ListParagraph"/>
    <w:link w:val="111styleChar"/>
    <w:qFormat/>
    <w:rsid w:val="006C289F"/>
    <w:pPr>
      <w:widowControl/>
      <w:numPr>
        <w:ilvl w:val="2"/>
        <w:numId w:val="1"/>
      </w:numPr>
      <w:tabs>
        <w:tab w:val="left" w:pos="450"/>
      </w:tabs>
      <w:autoSpaceDE/>
      <w:autoSpaceDN/>
      <w:spacing w:before="120"/>
      <w:ind w:leftChars="0" w:left="0"/>
      <w:contextualSpacing w:val="0"/>
      <w:jc w:val="left"/>
    </w:pPr>
    <w:rPr>
      <w:rFonts w:asciiTheme="majorHAnsi" w:eastAsiaTheme="minorHAnsi" w:hAnsiTheme="majorHAnsi" w:cstheme="majorHAnsi"/>
      <w:sz w:val="22"/>
      <w:szCs w:val="22"/>
    </w:rPr>
  </w:style>
  <w:style w:type="paragraph" w:customStyle="1" w:styleId="1111style">
    <w:name w:val="1.1.1.1 style"/>
    <w:basedOn w:val="111style"/>
    <w:autoRedefine/>
    <w:qFormat/>
    <w:rsid w:val="006C289F"/>
    <w:pPr>
      <w:numPr>
        <w:ilvl w:val="3"/>
      </w:numPr>
      <w:spacing w:before="0"/>
    </w:pPr>
  </w:style>
  <w:style w:type="character" w:customStyle="1" w:styleId="111styleChar">
    <w:name w:val="1.1.1 style Char"/>
    <w:basedOn w:val="DefaultParagraphFont"/>
    <w:link w:val="111style"/>
    <w:rsid w:val="006C289F"/>
    <w:rPr>
      <w:rFonts w:asciiTheme="majorHAnsi" w:eastAsiaTheme="minorHAnsi" w:hAnsiTheme="majorHAnsi" w:cstheme="majorHAnsi"/>
      <w:sz w:val="22"/>
      <w:szCs w:val="22"/>
    </w:rPr>
  </w:style>
  <w:style w:type="character" w:customStyle="1" w:styleId="ft">
    <w:name w:val="ft"/>
    <w:basedOn w:val="DefaultParagraphFont"/>
    <w:rsid w:val="00316FB6"/>
  </w:style>
  <w:style w:type="character" w:customStyle="1" w:styleId="nowrap1">
    <w:name w:val="nowrap1"/>
    <w:basedOn w:val="DefaultParagraphFont"/>
    <w:rsid w:val="00316FB6"/>
  </w:style>
  <w:style w:type="paragraph" w:styleId="Revision">
    <w:name w:val="Revision"/>
    <w:hidden/>
    <w:uiPriority w:val="99"/>
    <w:semiHidden/>
    <w:rsid w:val="001E65E3"/>
    <w:rPr>
      <w:rFonts w:ascii="Times New Roman" w:hAnsi="Times New Roman"/>
      <w:sz w:val="24"/>
      <w:szCs w:val="24"/>
    </w:rPr>
  </w:style>
  <w:style w:type="character" w:styleId="LineNumber">
    <w:name w:val="line number"/>
    <w:basedOn w:val="DefaultParagraphFont"/>
    <w:uiPriority w:val="99"/>
    <w:semiHidden/>
    <w:unhideWhenUsed/>
    <w:rsid w:val="002262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
      <w:marLeft w:val="0"/>
      <w:marRight w:val="0"/>
      <w:marTop w:val="0"/>
      <w:marBottom w:val="0"/>
      <w:divBdr>
        <w:top w:val="none" w:sz="0" w:space="0" w:color="auto"/>
        <w:left w:val="none" w:sz="0" w:space="0" w:color="auto"/>
        <w:bottom w:val="none" w:sz="0" w:space="0" w:color="auto"/>
        <w:right w:val="none" w:sz="0" w:space="0" w:color="auto"/>
      </w:divBdr>
      <w:divsChild>
        <w:div w:id="22">
          <w:marLeft w:val="0"/>
          <w:marRight w:val="0"/>
          <w:marTop w:val="0"/>
          <w:marBottom w:val="0"/>
          <w:divBdr>
            <w:top w:val="none" w:sz="0" w:space="0" w:color="auto"/>
            <w:left w:val="none" w:sz="0" w:space="0" w:color="auto"/>
            <w:bottom w:val="none" w:sz="0" w:space="0" w:color="auto"/>
            <w:right w:val="none" w:sz="0" w:space="0" w:color="auto"/>
          </w:divBdr>
          <w:divsChild>
            <w:div w:id="9">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
      <w:marLeft w:val="0"/>
      <w:marRight w:val="0"/>
      <w:marTop w:val="0"/>
      <w:marBottom w:val="0"/>
      <w:divBdr>
        <w:top w:val="none" w:sz="0" w:space="0" w:color="auto"/>
        <w:left w:val="none" w:sz="0" w:space="0" w:color="auto"/>
        <w:bottom w:val="none" w:sz="0" w:space="0" w:color="auto"/>
        <w:right w:val="none" w:sz="0" w:space="0" w:color="auto"/>
      </w:divBdr>
      <w:divsChild>
        <w:div w:id="27">
          <w:marLeft w:val="0"/>
          <w:marRight w:val="0"/>
          <w:marTop w:val="0"/>
          <w:marBottom w:val="0"/>
          <w:divBdr>
            <w:top w:val="none" w:sz="0" w:space="0" w:color="auto"/>
            <w:left w:val="none" w:sz="0" w:space="0" w:color="auto"/>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
      <w:marLeft w:val="0"/>
      <w:marRight w:val="0"/>
      <w:marTop w:val="0"/>
      <w:marBottom w:val="0"/>
      <w:divBdr>
        <w:top w:val="none" w:sz="0" w:space="0" w:color="auto"/>
        <w:left w:val="none" w:sz="0" w:space="0" w:color="auto"/>
        <w:bottom w:val="none" w:sz="0" w:space="0" w:color="auto"/>
        <w:right w:val="none" w:sz="0" w:space="0" w:color="auto"/>
      </w:divBdr>
      <w:divsChild>
        <w:div w:id="28">
          <w:marLeft w:val="120"/>
          <w:marRight w:val="120"/>
          <w:marTop w:val="0"/>
          <w:marBottom w:val="0"/>
          <w:divBdr>
            <w:top w:val="none" w:sz="0" w:space="0" w:color="auto"/>
            <w:left w:val="none" w:sz="0" w:space="0" w:color="auto"/>
            <w:bottom w:val="none" w:sz="0" w:space="0" w:color="auto"/>
            <w:right w:val="none" w:sz="0" w:space="0" w:color="auto"/>
          </w:divBdr>
          <w:divsChild>
            <w:div w:id="24">
              <w:marLeft w:val="0"/>
              <w:marRight w:val="0"/>
              <w:marTop w:val="0"/>
              <w:marBottom w:val="0"/>
              <w:divBdr>
                <w:top w:val="none" w:sz="0" w:space="0" w:color="auto"/>
                <w:left w:val="none" w:sz="0" w:space="0" w:color="auto"/>
                <w:bottom w:val="none" w:sz="0" w:space="0" w:color="auto"/>
                <w:right w:val="none" w:sz="0" w:space="0" w:color="auto"/>
              </w:divBdr>
              <w:divsChild>
                <w:div w:id="16">
                  <w:marLeft w:val="0"/>
                  <w:marRight w:val="0"/>
                  <w:marTop w:val="72"/>
                  <w:marBottom w:val="0"/>
                  <w:divBdr>
                    <w:top w:val="none" w:sz="0" w:space="0" w:color="auto"/>
                    <w:left w:val="none" w:sz="0" w:space="0" w:color="auto"/>
                    <w:bottom w:val="none" w:sz="0" w:space="0" w:color="auto"/>
                    <w:right w:val="none" w:sz="0" w:space="0" w:color="auto"/>
                  </w:divBdr>
                  <w:divsChild>
                    <w:div w:id="25">
                      <w:marLeft w:val="0"/>
                      <w:marRight w:val="0"/>
                      <w:marTop w:val="0"/>
                      <w:marBottom w:val="0"/>
                      <w:divBdr>
                        <w:top w:val="none" w:sz="0" w:space="0" w:color="auto"/>
                        <w:left w:val="none" w:sz="0" w:space="0" w:color="auto"/>
                        <w:bottom w:val="none" w:sz="0" w:space="0" w:color="auto"/>
                        <w:right w:val="none" w:sz="0" w:space="0" w:color="auto"/>
                      </w:divBdr>
                      <w:divsChild>
                        <w:div w:id="10">
                          <w:marLeft w:val="0"/>
                          <w:marRight w:val="0"/>
                          <w:marTop w:val="0"/>
                          <w:marBottom w:val="0"/>
                          <w:divBdr>
                            <w:top w:val="none" w:sz="0" w:space="0" w:color="auto"/>
                            <w:left w:val="none" w:sz="0" w:space="0" w:color="auto"/>
                            <w:bottom w:val="none" w:sz="0" w:space="0" w:color="auto"/>
                            <w:right w:val="none" w:sz="0" w:space="0" w:color="auto"/>
                          </w:divBdr>
                          <w:divsChild>
                            <w:div w:id="19">
                              <w:marLeft w:val="0"/>
                              <w:marRight w:val="0"/>
                              <w:marTop w:val="0"/>
                              <w:marBottom w:val="0"/>
                              <w:divBdr>
                                <w:top w:val="none" w:sz="0" w:space="0" w:color="auto"/>
                                <w:left w:val="none" w:sz="0" w:space="0" w:color="auto"/>
                                <w:bottom w:val="none" w:sz="0" w:space="0" w:color="auto"/>
                                <w:right w:val="none" w:sz="0" w:space="0" w:color="auto"/>
                              </w:divBdr>
                              <w:divsChild>
                                <w:div w:id="14">
                                  <w:marLeft w:val="240"/>
                                  <w:marRight w:val="240"/>
                                  <w:marTop w:val="240"/>
                                  <w:marBottom w:val="4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sChild>
                <w:div w:id="33">
                  <w:marLeft w:val="0"/>
                  <w:marRight w:val="0"/>
                  <w:marTop w:val="0"/>
                  <w:marBottom w:val="0"/>
                  <w:divBdr>
                    <w:top w:val="none" w:sz="0" w:space="0" w:color="auto"/>
                    <w:left w:val="none" w:sz="0" w:space="0" w:color="auto"/>
                    <w:bottom w:val="none" w:sz="0" w:space="0" w:color="auto"/>
                    <w:right w:val="none" w:sz="0" w:space="0" w:color="auto"/>
                  </w:divBdr>
                  <w:divsChild>
                    <w:div w:id="36">
                      <w:marLeft w:val="0"/>
                      <w:marRight w:val="0"/>
                      <w:marTop w:val="100"/>
                      <w:marBottom w:val="10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sChild>
                            <w:div w:id="35">
                              <w:marLeft w:val="0"/>
                              <w:marRight w:val="0"/>
                              <w:marTop w:val="0"/>
                              <w:marBottom w:val="0"/>
                              <w:divBdr>
                                <w:top w:val="none" w:sz="0" w:space="0" w:color="auto"/>
                                <w:left w:val="none" w:sz="0" w:space="0" w:color="auto"/>
                                <w:bottom w:val="none" w:sz="0" w:space="0" w:color="auto"/>
                                <w:right w:val="none" w:sz="0" w:space="0" w:color="auto"/>
                              </w:divBdr>
                              <w:divsChild>
                                <w:div w:id="3">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sChild>
                                            <w:div w:id="32">
                                              <w:marLeft w:val="0"/>
                                              <w:marRight w:val="0"/>
                                              <w:marTop w:val="0"/>
                                              <w:marBottom w:val="0"/>
                                              <w:divBdr>
                                                <w:top w:val="none" w:sz="0" w:space="0" w:color="auto"/>
                                                <w:left w:val="none" w:sz="0" w:space="0" w:color="auto"/>
                                                <w:bottom w:val="none" w:sz="0" w:space="0" w:color="auto"/>
                                                <w:right w:val="none" w:sz="0" w:space="0" w:color="auto"/>
                                              </w:divBdr>
                                              <w:divsChild>
                                                <w:div w:id="5">
                                                  <w:marLeft w:val="-132"/>
                                                  <w:marRight w:val="-132"/>
                                                  <w:marTop w:val="0"/>
                                                  <w:marBottom w:val="0"/>
                                                  <w:divBdr>
                                                    <w:top w:val="none" w:sz="0" w:space="0" w:color="auto"/>
                                                    <w:left w:val="none" w:sz="0" w:space="0" w:color="auto"/>
                                                    <w:bottom w:val="none" w:sz="0" w:space="0" w:color="auto"/>
                                                    <w:right w:val="none" w:sz="0" w:space="0" w:color="auto"/>
                                                  </w:divBdr>
                                                  <w:divsChild>
                                                    <w:div w:id="30">
                                                      <w:marLeft w:val="0"/>
                                                      <w:marRight w:val="0"/>
                                                      <w:marTop w:val="0"/>
                                                      <w:marBottom w:val="0"/>
                                                      <w:divBdr>
                                                        <w:top w:val="none" w:sz="0" w:space="0" w:color="auto"/>
                                                        <w:left w:val="none" w:sz="0" w:space="0" w:color="auto"/>
                                                        <w:bottom w:val="none" w:sz="0" w:space="0" w:color="auto"/>
                                                        <w:right w:val="none" w:sz="0" w:space="0" w:color="auto"/>
                                                      </w:divBdr>
                                                      <w:divsChild>
                                                        <w:div w:id="7">
                                                          <w:marLeft w:val="0"/>
                                                          <w:marRight w:val="0"/>
                                                          <w:marTop w:val="0"/>
                                                          <w:marBottom w:val="0"/>
                                                          <w:divBdr>
                                                            <w:top w:val="none" w:sz="0" w:space="0" w:color="auto"/>
                                                            <w:left w:val="none" w:sz="0" w:space="0" w:color="auto"/>
                                                            <w:bottom w:val="none" w:sz="0" w:space="0" w:color="auto"/>
                                                            <w:right w:val="none" w:sz="0" w:space="0" w:color="auto"/>
                                                          </w:divBdr>
                                                          <w:divsChild>
                                                            <w:div w:id="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0611629">
      <w:bodyDiv w:val="1"/>
      <w:marLeft w:val="0"/>
      <w:marRight w:val="0"/>
      <w:marTop w:val="0"/>
      <w:marBottom w:val="0"/>
      <w:divBdr>
        <w:top w:val="none" w:sz="0" w:space="0" w:color="auto"/>
        <w:left w:val="none" w:sz="0" w:space="0" w:color="auto"/>
        <w:bottom w:val="none" w:sz="0" w:space="0" w:color="auto"/>
        <w:right w:val="none" w:sz="0" w:space="0" w:color="auto"/>
      </w:divBdr>
    </w:div>
    <w:div w:id="416173956">
      <w:bodyDiv w:val="1"/>
      <w:marLeft w:val="0"/>
      <w:marRight w:val="0"/>
      <w:marTop w:val="0"/>
      <w:marBottom w:val="0"/>
      <w:divBdr>
        <w:top w:val="none" w:sz="0" w:space="0" w:color="auto"/>
        <w:left w:val="none" w:sz="0" w:space="0" w:color="auto"/>
        <w:bottom w:val="none" w:sz="0" w:space="0" w:color="auto"/>
        <w:right w:val="none" w:sz="0" w:space="0" w:color="auto"/>
      </w:divBdr>
    </w:div>
    <w:div w:id="417557495">
      <w:bodyDiv w:val="1"/>
      <w:marLeft w:val="0"/>
      <w:marRight w:val="0"/>
      <w:marTop w:val="0"/>
      <w:marBottom w:val="0"/>
      <w:divBdr>
        <w:top w:val="none" w:sz="0" w:space="0" w:color="auto"/>
        <w:left w:val="none" w:sz="0" w:space="0" w:color="auto"/>
        <w:bottom w:val="none" w:sz="0" w:space="0" w:color="auto"/>
        <w:right w:val="none" w:sz="0" w:space="0" w:color="auto"/>
      </w:divBdr>
      <w:divsChild>
        <w:div w:id="472677172">
          <w:marLeft w:val="0"/>
          <w:marRight w:val="0"/>
          <w:marTop w:val="0"/>
          <w:marBottom w:val="0"/>
          <w:divBdr>
            <w:top w:val="none" w:sz="0" w:space="0" w:color="auto"/>
            <w:left w:val="none" w:sz="0" w:space="0" w:color="auto"/>
            <w:bottom w:val="none" w:sz="0" w:space="0" w:color="auto"/>
            <w:right w:val="none" w:sz="0" w:space="0" w:color="auto"/>
          </w:divBdr>
        </w:div>
      </w:divsChild>
    </w:div>
    <w:div w:id="435103781">
      <w:bodyDiv w:val="1"/>
      <w:marLeft w:val="0"/>
      <w:marRight w:val="0"/>
      <w:marTop w:val="0"/>
      <w:marBottom w:val="0"/>
      <w:divBdr>
        <w:top w:val="none" w:sz="0" w:space="0" w:color="auto"/>
        <w:left w:val="none" w:sz="0" w:space="0" w:color="auto"/>
        <w:bottom w:val="none" w:sz="0" w:space="0" w:color="auto"/>
        <w:right w:val="none" w:sz="0" w:space="0" w:color="auto"/>
      </w:divBdr>
    </w:div>
    <w:div w:id="490604313">
      <w:bodyDiv w:val="1"/>
      <w:marLeft w:val="0"/>
      <w:marRight w:val="0"/>
      <w:marTop w:val="0"/>
      <w:marBottom w:val="0"/>
      <w:divBdr>
        <w:top w:val="none" w:sz="0" w:space="0" w:color="auto"/>
        <w:left w:val="none" w:sz="0" w:space="0" w:color="auto"/>
        <w:bottom w:val="none" w:sz="0" w:space="0" w:color="auto"/>
        <w:right w:val="none" w:sz="0" w:space="0" w:color="auto"/>
      </w:divBdr>
    </w:div>
    <w:div w:id="527842125">
      <w:bodyDiv w:val="1"/>
      <w:marLeft w:val="0"/>
      <w:marRight w:val="0"/>
      <w:marTop w:val="0"/>
      <w:marBottom w:val="0"/>
      <w:divBdr>
        <w:top w:val="none" w:sz="0" w:space="0" w:color="auto"/>
        <w:left w:val="none" w:sz="0" w:space="0" w:color="auto"/>
        <w:bottom w:val="none" w:sz="0" w:space="0" w:color="auto"/>
        <w:right w:val="none" w:sz="0" w:space="0" w:color="auto"/>
      </w:divBdr>
    </w:div>
    <w:div w:id="946811141">
      <w:bodyDiv w:val="1"/>
      <w:marLeft w:val="0"/>
      <w:marRight w:val="0"/>
      <w:marTop w:val="0"/>
      <w:marBottom w:val="0"/>
      <w:divBdr>
        <w:top w:val="none" w:sz="0" w:space="0" w:color="auto"/>
        <w:left w:val="none" w:sz="0" w:space="0" w:color="auto"/>
        <w:bottom w:val="none" w:sz="0" w:space="0" w:color="auto"/>
        <w:right w:val="none" w:sz="0" w:space="0" w:color="auto"/>
      </w:divBdr>
    </w:div>
    <w:div w:id="1151480648">
      <w:bodyDiv w:val="1"/>
      <w:marLeft w:val="0"/>
      <w:marRight w:val="0"/>
      <w:marTop w:val="0"/>
      <w:marBottom w:val="0"/>
      <w:divBdr>
        <w:top w:val="none" w:sz="0" w:space="0" w:color="auto"/>
        <w:left w:val="none" w:sz="0" w:space="0" w:color="auto"/>
        <w:bottom w:val="none" w:sz="0" w:space="0" w:color="auto"/>
        <w:right w:val="none" w:sz="0" w:space="0" w:color="auto"/>
      </w:divBdr>
    </w:div>
    <w:div w:id="1165898106">
      <w:bodyDiv w:val="1"/>
      <w:marLeft w:val="0"/>
      <w:marRight w:val="0"/>
      <w:marTop w:val="0"/>
      <w:marBottom w:val="0"/>
      <w:divBdr>
        <w:top w:val="none" w:sz="0" w:space="0" w:color="auto"/>
        <w:left w:val="none" w:sz="0" w:space="0" w:color="auto"/>
        <w:bottom w:val="none" w:sz="0" w:space="0" w:color="auto"/>
        <w:right w:val="none" w:sz="0" w:space="0" w:color="auto"/>
      </w:divBdr>
    </w:div>
    <w:div w:id="1167138460">
      <w:bodyDiv w:val="1"/>
      <w:marLeft w:val="0"/>
      <w:marRight w:val="0"/>
      <w:marTop w:val="0"/>
      <w:marBottom w:val="0"/>
      <w:divBdr>
        <w:top w:val="none" w:sz="0" w:space="0" w:color="auto"/>
        <w:left w:val="none" w:sz="0" w:space="0" w:color="auto"/>
        <w:bottom w:val="none" w:sz="0" w:space="0" w:color="auto"/>
        <w:right w:val="none" w:sz="0" w:space="0" w:color="auto"/>
      </w:divBdr>
      <w:divsChild>
        <w:div w:id="1292127623">
          <w:marLeft w:val="0"/>
          <w:marRight w:val="0"/>
          <w:marTop w:val="0"/>
          <w:marBottom w:val="0"/>
          <w:divBdr>
            <w:top w:val="none" w:sz="0" w:space="0" w:color="auto"/>
            <w:left w:val="none" w:sz="0" w:space="0" w:color="auto"/>
            <w:bottom w:val="none" w:sz="0" w:space="0" w:color="auto"/>
            <w:right w:val="none" w:sz="0" w:space="0" w:color="auto"/>
          </w:divBdr>
          <w:divsChild>
            <w:div w:id="50247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020320">
      <w:bodyDiv w:val="1"/>
      <w:marLeft w:val="-480"/>
      <w:marRight w:val="0"/>
      <w:marTop w:val="0"/>
      <w:marBottom w:val="0"/>
      <w:divBdr>
        <w:top w:val="none" w:sz="0" w:space="0" w:color="auto"/>
        <w:left w:val="none" w:sz="0" w:space="0" w:color="auto"/>
        <w:bottom w:val="none" w:sz="0" w:space="0" w:color="auto"/>
        <w:right w:val="none" w:sz="0" w:space="0" w:color="auto"/>
      </w:divBdr>
      <w:divsChild>
        <w:div w:id="13963243">
          <w:marLeft w:val="0"/>
          <w:marRight w:val="0"/>
          <w:marTop w:val="0"/>
          <w:marBottom w:val="0"/>
          <w:divBdr>
            <w:top w:val="none" w:sz="0" w:space="0" w:color="auto"/>
            <w:left w:val="none" w:sz="0" w:space="0" w:color="auto"/>
            <w:bottom w:val="none" w:sz="0" w:space="0" w:color="auto"/>
            <w:right w:val="none" w:sz="0" w:space="0" w:color="auto"/>
          </w:divBdr>
          <w:divsChild>
            <w:div w:id="1113208199">
              <w:marLeft w:val="0"/>
              <w:marRight w:val="0"/>
              <w:marTop w:val="0"/>
              <w:marBottom w:val="0"/>
              <w:divBdr>
                <w:top w:val="none" w:sz="0" w:space="0" w:color="auto"/>
                <w:left w:val="none" w:sz="0" w:space="0" w:color="auto"/>
                <w:bottom w:val="none" w:sz="0" w:space="0" w:color="auto"/>
                <w:right w:val="none" w:sz="0" w:space="0" w:color="auto"/>
              </w:divBdr>
              <w:divsChild>
                <w:div w:id="812405804">
                  <w:marLeft w:val="0"/>
                  <w:marRight w:val="0"/>
                  <w:marTop w:val="0"/>
                  <w:marBottom w:val="240"/>
                  <w:divBdr>
                    <w:top w:val="none" w:sz="0" w:space="0" w:color="auto"/>
                    <w:left w:val="none" w:sz="0" w:space="0" w:color="auto"/>
                    <w:bottom w:val="none" w:sz="0" w:space="0" w:color="auto"/>
                    <w:right w:val="none" w:sz="0" w:space="0" w:color="auto"/>
                  </w:divBdr>
                  <w:divsChild>
                    <w:div w:id="691108166">
                      <w:marLeft w:val="0"/>
                      <w:marRight w:val="0"/>
                      <w:marTop w:val="0"/>
                      <w:marBottom w:val="0"/>
                      <w:divBdr>
                        <w:top w:val="none" w:sz="0" w:space="0" w:color="auto"/>
                        <w:left w:val="none" w:sz="0" w:space="0" w:color="auto"/>
                        <w:bottom w:val="none" w:sz="0" w:space="0" w:color="auto"/>
                        <w:right w:val="none" w:sz="0" w:space="0" w:color="auto"/>
                      </w:divBdr>
                      <w:divsChild>
                        <w:div w:id="464783431">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1366522083">
      <w:bodyDiv w:val="1"/>
      <w:marLeft w:val="0"/>
      <w:marRight w:val="0"/>
      <w:marTop w:val="0"/>
      <w:marBottom w:val="0"/>
      <w:divBdr>
        <w:top w:val="none" w:sz="0" w:space="0" w:color="auto"/>
        <w:left w:val="none" w:sz="0" w:space="0" w:color="auto"/>
        <w:bottom w:val="none" w:sz="0" w:space="0" w:color="auto"/>
        <w:right w:val="none" w:sz="0" w:space="0" w:color="auto"/>
      </w:divBdr>
    </w:div>
    <w:div w:id="1553350908">
      <w:bodyDiv w:val="1"/>
      <w:marLeft w:val="0"/>
      <w:marRight w:val="0"/>
      <w:marTop w:val="0"/>
      <w:marBottom w:val="0"/>
      <w:divBdr>
        <w:top w:val="none" w:sz="0" w:space="0" w:color="auto"/>
        <w:left w:val="none" w:sz="0" w:space="0" w:color="auto"/>
        <w:bottom w:val="none" w:sz="0" w:space="0" w:color="auto"/>
        <w:right w:val="none" w:sz="0" w:space="0" w:color="auto"/>
      </w:divBdr>
    </w:div>
    <w:div w:id="1971088567">
      <w:bodyDiv w:val="1"/>
      <w:marLeft w:val="0"/>
      <w:marRight w:val="0"/>
      <w:marTop w:val="0"/>
      <w:marBottom w:val="0"/>
      <w:divBdr>
        <w:top w:val="none" w:sz="0" w:space="0" w:color="auto"/>
        <w:left w:val="none" w:sz="0" w:space="0" w:color="auto"/>
        <w:bottom w:val="none" w:sz="0" w:space="0" w:color="auto"/>
        <w:right w:val="none" w:sz="0" w:space="0" w:color="auto"/>
      </w:divBdr>
    </w:div>
    <w:div w:id="1972513528">
      <w:bodyDiv w:val="1"/>
      <w:marLeft w:val="0"/>
      <w:marRight w:val="0"/>
      <w:marTop w:val="0"/>
      <w:marBottom w:val="0"/>
      <w:divBdr>
        <w:top w:val="none" w:sz="0" w:space="0" w:color="auto"/>
        <w:left w:val="none" w:sz="0" w:space="0" w:color="auto"/>
        <w:bottom w:val="none" w:sz="0" w:space="0" w:color="auto"/>
        <w:right w:val="none" w:sz="0" w:space="0" w:color="auto"/>
      </w:divBdr>
    </w:div>
    <w:div w:id="2072272058">
      <w:bodyDiv w:val="1"/>
      <w:marLeft w:val="0"/>
      <w:marRight w:val="0"/>
      <w:marTop w:val="0"/>
      <w:marBottom w:val="0"/>
      <w:divBdr>
        <w:top w:val="none" w:sz="0" w:space="0" w:color="auto"/>
        <w:left w:val="none" w:sz="0" w:space="0" w:color="auto"/>
        <w:bottom w:val="none" w:sz="0" w:space="0" w:color="auto"/>
        <w:right w:val="none" w:sz="0" w:space="0" w:color="auto"/>
      </w:divBdr>
    </w:div>
    <w:div w:id="2131044557">
      <w:bodyDiv w:val="1"/>
      <w:marLeft w:val="0"/>
      <w:marRight w:val="0"/>
      <w:marTop w:val="0"/>
      <w:marBottom w:val="0"/>
      <w:divBdr>
        <w:top w:val="none" w:sz="0" w:space="0" w:color="auto"/>
        <w:left w:val="none" w:sz="0" w:space="0" w:color="auto"/>
        <w:bottom w:val="none" w:sz="0" w:space="0" w:color="auto"/>
        <w:right w:val="none" w:sz="0" w:space="0" w:color="auto"/>
      </w:divBdr>
      <w:divsChild>
        <w:div w:id="19651885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feedstockreview.ornl.gov/pdf/billion_ton_vision.pdf"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stickle1@msu.ed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huansheng.mei@ialr.org"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garlock1@msu.edu" TargetMode="External"/><Relationship Id="rId4" Type="http://schemas.microsoft.com/office/2007/relationships/stylesWithEffects" Target="stylesWithEffects.xml"/><Relationship Id="rId9" Type="http://schemas.openxmlformats.org/officeDocument/2006/relationships/hyperlink" Target="mailto:shpark@email.arizona.edu" TargetMode="External"/><Relationship Id="rId14" Type="http://schemas.openxmlformats.org/officeDocument/2006/relationships/hyperlink" Target="http://www.bio-rad.com/webroot/web/pdf/lsr/literature/Bulletin_9075.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16ACFF-E45F-40B7-9F22-4EF13C42E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5</Pages>
  <Words>11667</Words>
  <Characters>66502</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EXPEDITING CELLULOSIC BIOFUELS AGENDA: PRODUCTION OF HIGH VALUE-LOW VOLUME CO-PRODUCTS AND LIGNIN DOWN-REGULATION OF BIOENERGY</vt:lpstr>
    </vt:vector>
  </TitlesOfParts>
  <Company>Toshiba</Company>
  <LinksUpToDate>false</LinksUpToDate>
  <CharactersWithSpaces>78013</CharactersWithSpaces>
  <SharedDoc>false</SharedDoc>
  <HLinks>
    <vt:vector size="1710" baseType="variant">
      <vt:variant>
        <vt:i4>6684773</vt:i4>
      </vt:variant>
      <vt:variant>
        <vt:i4>1790</vt:i4>
      </vt:variant>
      <vt:variant>
        <vt:i4>0</vt:i4>
      </vt:variant>
      <vt:variant>
        <vt:i4>5</vt:i4>
      </vt:variant>
      <vt:variant>
        <vt:lpwstr>http://www.actionbioscience.org/newfrontiers/sticklen.html</vt:lpwstr>
      </vt:variant>
      <vt:variant>
        <vt:lpwstr/>
      </vt:variant>
      <vt:variant>
        <vt:i4>4194315</vt:i4>
      </vt:variant>
      <vt:variant>
        <vt:i4>1784</vt:i4>
      </vt:variant>
      <vt:variant>
        <vt:i4>0</vt:i4>
      </vt:variant>
      <vt:variant>
        <vt:i4>5</vt:i4>
      </vt:variant>
      <vt:variant>
        <vt:lpwstr/>
      </vt:variant>
      <vt:variant>
        <vt:lpwstr>_ENREF_15</vt:lpwstr>
      </vt:variant>
      <vt:variant>
        <vt:i4>4194315</vt:i4>
      </vt:variant>
      <vt:variant>
        <vt:i4>1776</vt:i4>
      </vt:variant>
      <vt:variant>
        <vt:i4>0</vt:i4>
      </vt:variant>
      <vt:variant>
        <vt:i4>5</vt:i4>
      </vt:variant>
      <vt:variant>
        <vt:lpwstr/>
      </vt:variant>
      <vt:variant>
        <vt:lpwstr>_ENREF_13</vt:lpwstr>
      </vt:variant>
      <vt:variant>
        <vt:i4>4456459</vt:i4>
      </vt:variant>
      <vt:variant>
        <vt:i4>1768</vt:i4>
      </vt:variant>
      <vt:variant>
        <vt:i4>0</vt:i4>
      </vt:variant>
      <vt:variant>
        <vt:i4>5</vt:i4>
      </vt:variant>
      <vt:variant>
        <vt:lpwstr/>
      </vt:variant>
      <vt:variant>
        <vt:lpwstr>_ENREF_57</vt:lpwstr>
      </vt:variant>
      <vt:variant>
        <vt:i4>7602232</vt:i4>
      </vt:variant>
      <vt:variant>
        <vt:i4>1762</vt:i4>
      </vt:variant>
      <vt:variant>
        <vt:i4>0</vt:i4>
      </vt:variant>
      <vt:variant>
        <vt:i4>5</vt:i4>
      </vt:variant>
      <vt:variant>
        <vt:lpwstr/>
      </vt:variant>
      <vt:variant>
        <vt:lpwstr>_ENREF_134</vt:lpwstr>
      </vt:variant>
      <vt:variant>
        <vt:i4>4784139</vt:i4>
      </vt:variant>
      <vt:variant>
        <vt:i4>1756</vt:i4>
      </vt:variant>
      <vt:variant>
        <vt:i4>0</vt:i4>
      </vt:variant>
      <vt:variant>
        <vt:i4>5</vt:i4>
      </vt:variant>
      <vt:variant>
        <vt:lpwstr/>
      </vt:variant>
      <vt:variant>
        <vt:lpwstr>_ENREF_89</vt:lpwstr>
      </vt:variant>
      <vt:variant>
        <vt:i4>4521995</vt:i4>
      </vt:variant>
      <vt:variant>
        <vt:i4>1748</vt:i4>
      </vt:variant>
      <vt:variant>
        <vt:i4>0</vt:i4>
      </vt:variant>
      <vt:variant>
        <vt:i4>5</vt:i4>
      </vt:variant>
      <vt:variant>
        <vt:lpwstr/>
      </vt:variant>
      <vt:variant>
        <vt:lpwstr>_ENREF_40</vt:lpwstr>
      </vt:variant>
      <vt:variant>
        <vt:i4>7929912</vt:i4>
      </vt:variant>
      <vt:variant>
        <vt:i4>1740</vt:i4>
      </vt:variant>
      <vt:variant>
        <vt:i4>0</vt:i4>
      </vt:variant>
      <vt:variant>
        <vt:i4>5</vt:i4>
      </vt:variant>
      <vt:variant>
        <vt:lpwstr/>
      </vt:variant>
      <vt:variant>
        <vt:lpwstr>_ENREF_139</vt:lpwstr>
      </vt:variant>
      <vt:variant>
        <vt:i4>4653067</vt:i4>
      </vt:variant>
      <vt:variant>
        <vt:i4>1734</vt:i4>
      </vt:variant>
      <vt:variant>
        <vt:i4>0</vt:i4>
      </vt:variant>
      <vt:variant>
        <vt:i4>5</vt:i4>
      </vt:variant>
      <vt:variant>
        <vt:lpwstr/>
      </vt:variant>
      <vt:variant>
        <vt:lpwstr>_ENREF_63</vt:lpwstr>
      </vt:variant>
      <vt:variant>
        <vt:i4>4653067</vt:i4>
      </vt:variant>
      <vt:variant>
        <vt:i4>1728</vt:i4>
      </vt:variant>
      <vt:variant>
        <vt:i4>0</vt:i4>
      </vt:variant>
      <vt:variant>
        <vt:i4>5</vt:i4>
      </vt:variant>
      <vt:variant>
        <vt:lpwstr/>
      </vt:variant>
      <vt:variant>
        <vt:lpwstr>_ENREF_64</vt:lpwstr>
      </vt:variant>
      <vt:variant>
        <vt:i4>4521995</vt:i4>
      </vt:variant>
      <vt:variant>
        <vt:i4>1722</vt:i4>
      </vt:variant>
      <vt:variant>
        <vt:i4>0</vt:i4>
      </vt:variant>
      <vt:variant>
        <vt:i4>5</vt:i4>
      </vt:variant>
      <vt:variant>
        <vt:lpwstr/>
      </vt:variant>
      <vt:variant>
        <vt:lpwstr>_ENREF_46</vt:lpwstr>
      </vt:variant>
      <vt:variant>
        <vt:i4>4784139</vt:i4>
      </vt:variant>
      <vt:variant>
        <vt:i4>1716</vt:i4>
      </vt:variant>
      <vt:variant>
        <vt:i4>0</vt:i4>
      </vt:variant>
      <vt:variant>
        <vt:i4>5</vt:i4>
      </vt:variant>
      <vt:variant>
        <vt:lpwstr/>
      </vt:variant>
      <vt:variant>
        <vt:lpwstr>_ENREF_80</vt:lpwstr>
      </vt:variant>
      <vt:variant>
        <vt:i4>4390923</vt:i4>
      </vt:variant>
      <vt:variant>
        <vt:i4>1708</vt:i4>
      </vt:variant>
      <vt:variant>
        <vt:i4>0</vt:i4>
      </vt:variant>
      <vt:variant>
        <vt:i4>5</vt:i4>
      </vt:variant>
      <vt:variant>
        <vt:lpwstr/>
      </vt:variant>
      <vt:variant>
        <vt:lpwstr>_ENREF_24</vt:lpwstr>
      </vt:variant>
      <vt:variant>
        <vt:i4>4325387</vt:i4>
      </vt:variant>
      <vt:variant>
        <vt:i4>1702</vt:i4>
      </vt:variant>
      <vt:variant>
        <vt:i4>0</vt:i4>
      </vt:variant>
      <vt:variant>
        <vt:i4>5</vt:i4>
      </vt:variant>
      <vt:variant>
        <vt:lpwstr/>
      </vt:variant>
      <vt:variant>
        <vt:lpwstr>_ENREF_35</vt:lpwstr>
      </vt:variant>
      <vt:variant>
        <vt:i4>4784139</vt:i4>
      </vt:variant>
      <vt:variant>
        <vt:i4>1694</vt:i4>
      </vt:variant>
      <vt:variant>
        <vt:i4>0</vt:i4>
      </vt:variant>
      <vt:variant>
        <vt:i4>5</vt:i4>
      </vt:variant>
      <vt:variant>
        <vt:lpwstr/>
      </vt:variant>
      <vt:variant>
        <vt:lpwstr>_ENREF_86</vt:lpwstr>
      </vt:variant>
      <vt:variant>
        <vt:i4>4521995</vt:i4>
      </vt:variant>
      <vt:variant>
        <vt:i4>1688</vt:i4>
      </vt:variant>
      <vt:variant>
        <vt:i4>0</vt:i4>
      </vt:variant>
      <vt:variant>
        <vt:i4>5</vt:i4>
      </vt:variant>
      <vt:variant>
        <vt:lpwstr/>
      </vt:variant>
      <vt:variant>
        <vt:lpwstr>_ENREF_48</vt:lpwstr>
      </vt:variant>
      <vt:variant>
        <vt:i4>4456459</vt:i4>
      </vt:variant>
      <vt:variant>
        <vt:i4>1680</vt:i4>
      </vt:variant>
      <vt:variant>
        <vt:i4>0</vt:i4>
      </vt:variant>
      <vt:variant>
        <vt:i4>5</vt:i4>
      </vt:variant>
      <vt:variant>
        <vt:lpwstr/>
      </vt:variant>
      <vt:variant>
        <vt:lpwstr>_ENREF_5</vt:lpwstr>
      </vt:variant>
      <vt:variant>
        <vt:i4>4587531</vt:i4>
      </vt:variant>
      <vt:variant>
        <vt:i4>1674</vt:i4>
      </vt:variant>
      <vt:variant>
        <vt:i4>0</vt:i4>
      </vt:variant>
      <vt:variant>
        <vt:i4>5</vt:i4>
      </vt:variant>
      <vt:variant>
        <vt:lpwstr/>
      </vt:variant>
      <vt:variant>
        <vt:lpwstr>_ENREF_74</vt:lpwstr>
      </vt:variant>
      <vt:variant>
        <vt:i4>4587531</vt:i4>
      </vt:variant>
      <vt:variant>
        <vt:i4>1668</vt:i4>
      </vt:variant>
      <vt:variant>
        <vt:i4>0</vt:i4>
      </vt:variant>
      <vt:variant>
        <vt:i4>5</vt:i4>
      </vt:variant>
      <vt:variant>
        <vt:lpwstr/>
      </vt:variant>
      <vt:variant>
        <vt:lpwstr>_ENREF_75</vt:lpwstr>
      </vt:variant>
      <vt:variant>
        <vt:i4>4718603</vt:i4>
      </vt:variant>
      <vt:variant>
        <vt:i4>1662</vt:i4>
      </vt:variant>
      <vt:variant>
        <vt:i4>0</vt:i4>
      </vt:variant>
      <vt:variant>
        <vt:i4>5</vt:i4>
      </vt:variant>
      <vt:variant>
        <vt:lpwstr/>
      </vt:variant>
      <vt:variant>
        <vt:lpwstr>_ENREF_90</vt:lpwstr>
      </vt:variant>
      <vt:variant>
        <vt:i4>7602234</vt:i4>
      </vt:variant>
      <vt:variant>
        <vt:i4>1656</vt:i4>
      </vt:variant>
      <vt:variant>
        <vt:i4>0</vt:i4>
      </vt:variant>
      <vt:variant>
        <vt:i4>5</vt:i4>
      </vt:variant>
      <vt:variant>
        <vt:lpwstr/>
      </vt:variant>
      <vt:variant>
        <vt:lpwstr>_ENREF_114</vt:lpwstr>
      </vt:variant>
      <vt:variant>
        <vt:i4>7471162</vt:i4>
      </vt:variant>
      <vt:variant>
        <vt:i4>1653</vt:i4>
      </vt:variant>
      <vt:variant>
        <vt:i4>0</vt:i4>
      </vt:variant>
      <vt:variant>
        <vt:i4>5</vt:i4>
      </vt:variant>
      <vt:variant>
        <vt:lpwstr/>
      </vt:variant>
      <vt:variant>
        <vt:lpwstr>_ENREF_112</vt:lpwstr>
      </vt:variant>
      <vt:variant>
        <vt:i4>4718603</vt:i4>
      </vt:variant>
      <vt:variant>
        <vt:i4>1650</vt:i4>
      </vt:variant>
      <vt:variant>
        <vt:i4>0</vt:i4>
      </vt:variant>
      <vt:variant>
        <vt:i4>5</vt:i4>
      </vt:variant>
      <vt:variant>
        <vt:lpwstr/>
      </vt:variant>
      <vt:variant>
        <vt:lpwstr>_ENREF_93</vt:lpwstr>
      </vt:variant>
      <vt:variant>
        <vt:i4>4390923</vt:i4>
      </vt:variant>
      <vt:variant>
        <vt:i4>1642</vt:i4>
      </vt:variant>
      <vt:variant>
        <vt:i4>0</vt:i4>
      </vt:variant>
      <vt:variant>
        <vt:i4>5</vt:i4>
      </vt:variant>
      <vt:variant>
        <vt:lpwstr/>
      </vt:variant>
      <vt:variant>
        <vt:lpwstr>_ENREF_20</vt:lpwstr>
      </vt:variant>
      <vt:variant>
        <vt:i4>7536698</vt:i4>
      </vt:variant>
      <vt:variant>
        <vt:i4>1639</vt:i4>
      </vt:variant>
      <vt:variant>
        <vt:i4>0</vt:i4>
      </vt:variant>
      <vt:variant>
        <vt:i4>5</vt:i4>
      </vt:variant>
      <vt:variant>
        <vt:lpwstr/>
      </vt:variant>
      <vt:variant>
        <vt:lpwstr>_ENREF_113</vt:lpwstr>
      </vt:variant>
      <vt:variant>
        <vt:i4>7798841</vt:i4>
      </vt:variant>
      <vt:variant>
        <vt:i4>1631</vt:i4>
      </vt:variant>
      <vt:variant>
        <vt:i4>0</vt:i4>
      </vt:variant>
      <vt:variant>
        <vt:i4>5</vt:i4>
      </vt:variant>
      <vt:variant>
        <vt:lpwstr/>
      </vt:variant>
      <vt:variant>
        <vt:lpwstr>_ENREF_127</vt:lpwstr>
      </vt:variant>
      <vt:variant>
        <vt:i4>7733307</vt:i4>
      </vt:variant>
      <vt:variant>
        <vt:i4>1625</vt:i4>
      </vt:variant>
      <vt:variant>
        <vt:i4>0</vt:i4>
      </vt:variant>
      <vt:variant>
        <vt:i4>5</vt:i4>
      </vt:variant>
      <vt:variant>
        <vt:lpwstr/>
      </vt:variant>
      <vt:variant>
        <vt:lpwstr>_ENREF_106</vt:lpwstr>
      </vt:variant>
      <vt:variant>
        <vt:i4>4718603</vt:i4>
      </vt:variant>
      <vt:variant>
        <vt:i4>1617</vt:i4>
      </vt:variant>
      <vt:variant>
        <vt:i4>0</vt:i4>
      </vt:variant>
      <vt:variant>
        <vt:i4>5</vt:i4>
      </vt:variant>
      <vt:variant>
        <vt:lpwstr/>
      </vt:variant>
      <vt:variant>
        <vt:lpwstr>_ENREF_95</vt:lpwstr>
      </vt:variant>
      <vt:variant>
        <vt:i4>4456459</vt:i4>
      </vt:variant>
      <vt:variant>
        <vt:i4>1611</vt:i4>
      </vt:variant>
      <vt:variant>
        <vt:i4>0</vt:i4>
      </vt:variant>
      <vt:variant>
        <vt:i4>5</vt:i4>
      </vt:variant>
      <vt:variant>
        <vt:lpwstr/>
      </vt:variant>
      <vt:variant>
        <vt:lpwstr>_ENREF_56</vt:lpwstr>
      </vt:variant>
      <vt:variant>
        <vt:i4>4718603</vt:i4>
      </vt:variant>
      <vt:variant>
        <vt:i4>1605</vt:i4>
      </vt:variant>
      <vt:variant>
        <vt:i4>0</vt:i4>
      </vt:variant>
      <vt:variant>
        <vt:i4>5</vt:i4>
      </vt:variant>
      <vt:variant>
        <vt:lpwstr/>
      </vt:variant>
      <vt:variant>
        <vt:lpwstr>_ENREF_93</vt:lpwstr>
      </vt:variant>
      <vt:variant>
        <vt:i4>4390923</vt:i4>
      </vt:variant>
      <vt:variant>
        <vt:i4>1599</vt:i4>
      </vt:variant>
      <vt:variant>
        <vt:i4>0</vt:i4>
      </vt:variant>
      <vt:variant>
        <vt:i4>5</vt:i4>
      </vt:variant>
      <vt:variant>
        <vt:lpwstr/>
      </vt:variant>
      <vt:variant>
        <vt:lpwstr>_ENREF_2</vt:lpwstr>
      </vt:variant>
      <vt:variant>
        <vt:i4>4390923</vt:i4>
      </vt:variant>
      <vt:variant>
        <vt:i4>1596</vt:i4>
      </vt:variant>
      <vt:variant>
        <vt:i4>0</vt:i4>
      </vt:variant>
      <vt:variant>
        <vt:i4>5</vt:i4>
      </vt:variant>
      <vt:variant>
        <vt:lpwstr/>
      </vt:variant>
      <vt:variant>
        <vt:lpwstr>_ENREF_28</vt:lpwstr>
      </vt:variant>
      <vt:variant>
        <vt:i4>4653067</vt:i4>
      </vt:variant>
      <vt:variant>
        <vt:i4>1588</vt:i4>
      </vt:variant>
      <vt:variant>
        <vt:i4>0</vt:i4>
      </vt:variant>
      <vt:variant>
        <vt:i4>5</vt:i4>
      </vt:variant>
      <vt:variant>
        <vt:lpwstr/>
      </vt:variant>
      <vt:variant>
        <vt:lpwstr>_ENREF_67</vt:lpwstr>
      </vt:variant>
      <vt:variant>
        <vt:i4>4587531</vt:i4>
      </vt:variant>
      <vt:variant>
        <vt:i4>1580</vt:i4>
      </vt:variant>
      <vt:variant>
        <vt:i4>0</vt:i4>
      </vt:variant>
      <vt:variant>
        <vt:i4>5</vt:i4>
      </vt:variant>
      <vt:variant>
        <vt:lpwstr/>
      </vt:variant>
      <vt:variant>
        <vt:lpwstr>_ENREF_7</vt:lpwstr>
      </vt:variant>
      <vt:variant>
        <vt:i4>4456459</vt:i4>
      </vt:variant>
      <vt:variant>
        <vt:i4>1574</vt:i4>
      </vt:variant>
      <vt:variant>
        <vt:i4>0</vt:i4>
      </vt:variant>
      <vt:variant>
        <vt:i4>5</vt:i4>
      </vt:variant>
      <vt:variant>
        <vt:lpwstr/>
      </vt:variant>
      <vt:variant>
        <vt:lpwstr>_ENREF_51</vt:lpwstr>
      </vt:variant>
      <vt:variant>
        <vt:i4>4718603</vt:i4>
      </vt:variant>
      <vt:variant>
        <vt:i4>1566</vt:i4>
      </vt:variant>
      <vt:variant>
        <vt:i4>0</vt:i4>
      </vt:variant>
      <vt:variant>
        <vt:i4>5</vt:i4>
      </vt:variant>
      <vt:variant>
        <vt:lpwstr/>
      </vt:variant>
      <vt:variant>
        <vt:lpwstr>_ENREF_92</vt:lpwstr>
      </vt:variant>
      <vt:variant>
        <vt:i4>4325387</vt:i4>
      </vt:variant>
      <vt:variant>
        <vt:i4>1558</vt:i4>
      </vt:variant>
      <vt:variant>
        <vt:i4>0</vt:i4>
      </vt:variant>
      <vt:variant>
        <vt:i4>5</vt:i4>
      </vt:variant>
      <vt:variant>
        <vt:lpwstr/>
      </vt:variant>
      <vt:variant>
        <vt:lpwstr>_ENREF_39</vt:lpwstr>
      </vt:variant>
      <vt:variant>
        <vt:i4>4194315</vt:i4>
      </vt:variant>
      <vt:variant>
        <vt:i4>1552</vt:i4>
      </vt:variant>
      <vt:variant>
        <vt:i4>0</vt:i4>
      </vt:variant>
      <vt:variant>
        <vt:i4>5</vt:i4>
      </vt:variant>
      <vt:variant>
        <vt:lpwstr/>
      </vt:variant>
      <vt:variant>
        <vt:lpwstr>_ENREF_14</vt:lpwstr>
      </vt:variant>
      <vt:variant>
        <vt:i4>7405624</vt:i4>
      </vt:variant>
      <vt:variant>
        <vt:i4>1544</vt:i4>
      </vt:variant>
      <vt:variant>
        <vt:i4>0</vt:i4>
      </vt:variant>
      <vt:variant>
        <vt:i4>5</vt:i4>
      </vt:variant>
      <vt:variant>
        <vt:lpwstr/>
      </vt:variant>
      <vt:variant>
        <vt:lpwstr>_ENREF_131</vt:lpwstr>
      </vt:variant>
      <vt:variant>
        <vt:i4>4653067</vt:i4>
      </vt:variant>
      <vt:variant>
        <vt:i4>1536</vt:i4>
      </vt:variant>
      <vt:variant>
        <vt:i4>0</vt:i4>
      </vt:variant>
      <vt:variant>
        <vt:i4>5</vt:i4>
      </vt:variant>
      <vt:variant>
        <vt:lpwstr/>
      </vt:variant>
      <vt:variant>
        <vt:lpwstr>_ENREF_69</vt:lpwstr>
      </vt:variant>
      <vt:variant>
        <vt:i4>4194315</vt:i4>
      </vt:variant>
      <vt:variant>
        <vt:i4>1528</vt:i4>
      </vt:variant>
      <vt:variant>
        <vt:i4>0</vt:i4>
      </vt:variant>
      <vt:variant>
        <vt:i4>5</vt:i4>
      </vt:variant>
      <vt:variant>
        <vt:lpwstr/>
      </vt:variant>
      <vt:variant>
        <vt:lpwstr>_ENREF_16</vt:lpwstr>
      </vt:variant>
      <vt:variant>
        <vt:i4>4521995</vt:i4>
      </vt:variant>
      <vt:variant>
        <vt:i4>1522</vt:i4>
      </vt:variant>
      <vt:variant>
        <vt:i4>0</vt:i4>
      </vt:variant>
      <vt:variant>
        <vt:i4>5</vt:i4>
      </vt:variant>
      <vt:variant>
        <vt:lpwstr/>
      </vt:variant>
      <vt:variant>
        <vt:lpwstr>_ENREF_43</vt:lpwstr>
      </vt:variant>
      <vt:variant>
        <vt:i4>7471167</vt:i4>
      </vt:variant>
      <vt:variant>
        <vt:i4>1516</vt:i4>
      </vt:variant>
      <vt:variant>
        <vt:i4>0</vt:i4>
      </vt:variant>
      <vt:variant>
        <vt:i4>5</vt:i4>
      </vt:variant>
      <vt:variant>
        <vt:lpwstr/>
      </vt:variant>
      <vt:variant>
        <vt:lpwstr>_ENREF_142</vt:lpwstr>
      </vt:variant>
      <vt:variant>
        <vt:i4>4521995</vt:i4>
      </vt:variant>
      <vt:variant>
        <vt:i4>1510</vt:i4>
      </vt:variant>
      <vt:variant>
        <vt:i4>0</vt:i4>
      </vt:variant>
      <vt:variant>
        <vt:i4>5</vt:i4>
      </vt:variant>
      <vt:variant>
        <vt:lpwstr/>
      </vt:variant>
      <vt:variant>
        <vt:lpwstr>_ENREF_44</vt:lpwstr>
      </vt:variant>
      <vt:variant>
        <vt:i4>7798841</vt:i4>
      </vt:variant>
      <vt:variant>
        <vt:i4>1504</vt:i4>
      </vt:variant>
      <vt:variant>
        <vt:i4>0</vt:i4>
      </vt:variant>
      <vt:variant>
        <vt:i4>5</vt:i4>
      </vt:variant>
      <vt:variant>
        <vt:lpwstr/>
      </vt:variant>
      <vt:variant>
        <vt:lpwstr>_ENREF_127</vt:lpwstr>
      </vt:variant>
      <vt:variant>
        <vt:i4>4456459</vt:i4>
      </vt:variant>
      <vt:variant>
        <vt:i4>1498</vt:i4>
      </vt:variant>
      <vt:variant>
        <vt:i4>0</vt:i4>
      </vt:variant>
      <vt:variant>
        <vt:i4>5</vt:i4>
      </vt:variant>
      <vt:variant>
        <vt:lpwstr/>
      </vt:variant>
      <vt:variant>
        <vt:lpwstr>_ENREF_53</vt:lpwstr>
      </vt:variant>
      <vt:variant>
        <vt:i4>4718603</vt:i4>
      </vt:variant>
      <vt:variant>
        <vt:i4>1492</vt:i4>
      </vt:variant>
      <vt:variant>
        <vt:i4>0</vt:i4>
      </vt:variant>
      <vt:variant>
        <vt:i4>5</vt:i4>
      </vt:variant>
      <vt:variant>
        <vt:lpwstr/>
      </vt:variant>
      <vt:variant>
        <vt:lpwstr>_ENREF_93</vt:lpwstr>
      </vt:variant>
      <vt:variant>
        <vt:i4>4521995</vt:i4>
      </vt:variant>
      <vt:variant>
        <vt:i4>1486</vt:i4>
      </vt:variant>
      <vt:variant>
        <vt:i4>0</vt:i4>
      </vt:variant>
      <vt:variant>
        <vt:i4>5</vt:i4>
      </vt:variant>
      <vt:variant>
        <vt:lpwstr/>
      </vt:variant>
      <vt:variant>
        <vt:lpwstr>_ENREF_45</vt:lpwstr>
      </vt:variant>
      <vt:variant>
        <vt:i4>4653067</vt:i4>
      </vt:variant>
      <vt:variant>
        <vt:i4>1478</vt:i4>
      </vt:variant>
      <vt:variant>
        <vt:i4>0</vt:i4>
      </vt:variant>
      <vt:variant>
        <vt:i4>5</vt:i4>
      </vt:variant>
      <vt:variant>
        <vt:lpwstr/>
      </vt:variant>
      <vt:variant>
        <vt:lpwstr>_ENREF_68</vt:lpwstr>
      </vt:variant>
      <vt:variant>
        <vt:i4>4653067</vt:i4>
      </vt:variant>
      <vt:variant>
        <vt:i4>1470</vt:i4>
      </vt:variant>
      <vt:variant>
        <vt:i4>0</vt:i4>
      </vt:variant>
      <vt:variant>
        <vt:i4>5</vt:i4>
      </vt:variant>
      <vt:variant>
        <vt:lpwstr/>
      </vt:variant>
      <vt:variant>
        <vt:lpwstr>_ENREF_6</vt:lpwstr>
      </vt:variant>
      <vt:variant>
        <vt:i4>7733305</vt:i4>
      </vt:variant>
      <vt:variant>
        <vt:i4>1462</vt:i4>
      </vt:variant>
      <vt:variant>
        <vt:i4>0</vt:i4>
      </vt:variant>
      <vt:variant>
        <vt:i4>5</vt:i4>
      </vt:variant>
      <vt:variant>
        <vt:lpwstr/>
      </vt:variant>
      <vt:variant>
        <vt:lpwstr>_ENREF_126</vt:lpwstr>
      </vt:variant>
      <vt:variant>
        <vt:i4>4456459</vt:i4>
      </vt:variant>
      <vt:variant>
        <vt:i4>1456</vt:i4>
      </vt:variant>
      <vt:variant>
        <vt:i4>0</vt:i4>
      </vt:variant>
      <vt:variant>
        <vt:i4>5</vt:i4>
      </vt:variant>
      <vt:variant>
        <vt:lpwstr/>
      </vt:variant>
      <vt:variant>
        <vt:lpwstr>_ENREF_53</vt:lpwstr>
      </vt:variant>
      <vt:variant>
        <vt:i4>7340088</vt:i4>
      </vt:variant>
      <vt:variant>
        <vt:i4>1450</vt:i4>
      </vt:variant>
      <vt:variant>
        <vt:i4>0</vt:i4>
      </vt:variant>
      <vt:variant>
        <vt:i4>5</vt:i4>
      </vt:variant>
      <vt:variant>
        <vt:lpwstr/>
      </vt:variant>
      <vt:variant>
        <vt:lpwstr>_ENREF_130</vt:lpwstr>
      </vt:variant>
      <vt:variant>
        <vt:i4>4784139</vt:i4>
      </vt:variant>
      <vt:variant>
        <vt:i4>1444</vt:i4>
      </vt:variant>
      <vt:variant>
        <vt:i4>0</vt:i4>
      </vt:variant>
      <vt:variant>
        <vt:i4>5</vt:i4>
      </vt:variant>
      <vt:variant>
        <vt:lpwstr/>
      </vt:variant>
      <vt:variant>
        <vt:lpwstr>_ENREF_85</vt:lpwstr>
      </vt:variant>
      <vt:variant>
        <vt:i4>4718603</vt:i4>
      </vt:variant>
      <vt:variant>
        <vt:i4>1436</vt:i4>
      </vt:variant>
      <vt:variant>
        <vt:i4>0</vt:i4>
      </vt:variant>
      <vt:variant>
        <vt:i4>5</vt:i4>
      </vt:variant>
      <vt:variant>
        <vt:lpwstr/>
      </vt:variant>
      <vt:variant>
        <vt:lpwstr>_ENREF_94</vt:lpwstr>
      </vt:variant>
      <vt:variant>
        <vt:i4>4718603</vt:i4>
      </vt:variant>
      <vt:variant>
        <vt:i4>1430</vt:i4>
      </vt:variant>
      <vt:variant>
        <vt:i4>0</vt:i4>
      </vt:variant>
      <vt:variant>
        <vt:i4>5</vt:i4>
      </vt:variant>
      <vt:variant>
        <vt:lpwstr/>
      </vt:variant>
      <vt:variant>
        <vt:lpwstr>_ENREF_96</vt:lpwstr>
      </vt:variant>
      <vt:variant>
        <vt:i4>4653067</vt:i4>
      </vt:variant>
      <vt:variant>
        <vt:i4>1427</vt:i4>
      </vt:variant>
      <vt:variant>
        <vt:i4>0</vt:i4>
      </vt:variant>
      <vt:variant>
        <vt:i4>5</vt:i4>
      </vt:variant>
      <vt:variant>
        <vt:lpwstr/>
      </vt:variant>
      <vt:variant>
        <vt:lpwstr>_ENREF_6</vt:lpwstr>
      </vt:variant>
      <vt:variant>
        <vt:i4>4521995</vt:i4>
      </vt:variant>
      <vt:variant>
        <vt:i4>1419</vt:i4>
      </vt:variant>
      <vt:variant>
        <vt:i4>0</vt:i4>
      </vt:variant>
      <vt:variant>
        <vt:i4>5</vt:i4>
      </vt:variant>
      <vt:variant>
        <vt:lpwstr/>
      </vt:variant>
      <vt:variant>
        <vt:lpwstr>_ENREF_4</vt:lpwstr>
      </vt:variant>
      <vt:variant>
        <vt:i4>4456459</vt:i4>
      </vt:variant>
      <vt:variant>
        <vt:i4>1411</vt:i4>
      </vt:variant>
      <vt:variant>
        <vt:i4>0</vt:i4>
      </vt:variant>
      <vt:variant>
        <vt:i4>5</vt:i4>
      </vt:variant>
      <vt:variant>
        <vt:lpwstr/>
      </vt:variant>
      <vt:variant>
        <vt:lpwstr>_ENREF_5</vt:lpwstr>
      </vt:variant>
      <vt:variant>
        <vt:i4>4587531</vt:i4>
      </vt:variant>
      <vt:variant>
        <vt:i4>1405</vt:i4>
      </vt:variant>
      <vt:variant>
        <vt:i4>0</vt:i4>
      </vt:variant>
      <vt:variant>
        <vt:i4>5</vt:i4>
      </vt:variant>
      <vt:variant>
        <vt:lpwstr/>
      </vt:variant>
      <vt:variant>
        <vt:lpwstr>_ENREF_74</vt:lpwstr>
      </vt:variant>
      <vt:variant>
        <vt:i4>4653067</vt:i4>
      </vt:variant>
      <vt:variant>
        <vt:i4>1399</vt:i4>
      </vt:variant>
      <vt:variant>
        <vt:i4>0</vt:i4>
      </vt:variant>
      <vt:variant>
        <vt:i4>5</vt:i4>
      </vt:variant>
      <vt:variant>
        <vt:lpwstr/>
      </vt:variant>
      <vt:variant>
        <vt:lpwstr>_ENREF_65</vt:lpwstr>
      </vt:variant>
      <vt:variant>
        <vt:i4>4325387</vt:i4>
      </vt:variant>
      <vt:variant>
        <vt:i4>1393</vt:i4>
      </vt:variant>
      <vt:variant>
        <vt:i4>0</vt:i4>
      </vt:variant>
      <vt:variant>
        <vt:i4>5</vt:i4>
      </vt:variant>
      <vt:variant>
        <vt:lpwstr/>
      </vt:variant>
      <vt:variant>
        <vt:lpwstr>_ENREF_38</vt:lpwstr>
      </vt:variant>
      <vt:variant>
        <vt:i4>4325387</vt:i4>
      </vt:variant>
      <vt:variant>
        <vt:i4>1387</vt:i4>
      </vt:variant>
      <vt:variant>
        <vt:i4>0</vt:i4>
      </vt:variant>
      <vt:variant>
        <vt:i4>5</vt:i4>
      </vt:variant>
      <vt:variant>
        <vt:lpwstr/>
      </vt:variant>
      <vt:variant>
        <vt:lpwstr>_ENREF_37</vt:lpwstr>
      </vt:variant>
      <vt:variant>
        <vt:i4>4521995</vt:i4>
      </vt:variant>
      <vt:variant>
        <vt:i4>1381</vt:i4>
      </vt:variant>
      <vt:variant>
        <vt:i4>0</vt:i4>
      </vt:variant>
      <vt:variant>
        <vt:i4>5</vt:i4>
      </vt:variant>
      <vt:variant>
        <vt:lpwstr/>
      </vt:variant>
      <vt:variant>
        <vt:lpwstr>_ENREF_41</vt:lpwstr>
      </vt:variant>
      <vt:variant>
        <vt:i4>4784139</vt:i4>
      </vt:variant>
      <vt:variant>
        <vt:i4>1375</vt:i4>
      </vt:variant>
      <vt:variant>
        <vt:i4>0</vt:i4>
      </vt:variant>
      <vt:variant>
        <vt:i4>5</vt:i4>
      </vt:variant>
      <vt:variant>
        <vt:lpwstr/>
      </vt:variant>
      <vt:variant>
        <vt:lpwstr>_ENREF_82</vt:lpwstr>
      </vt:variant>
      <vt:variant>
        <vt:i4>4587531</vt:i4>
      </vt:variant>
      <vt:variant>
        <vt:i4>1369</vt:i4>
      </vt:variant>
      <vt:variant>
        <vt:i4>0</vt:i4>
      </vt:variant>
      <vt:variant>
        <vt:i4>5</vt:i4>
      </vt:variant>
      <vt:variant>
        <vt:lpwstr/>
      </vt:variant>
      <vt:variant>
        <vt:lpwstr>_ENREF_7</vt:lpwstr>
      </vt:variant>
      <vt:variant>
        <vt:i4>4325387</vt:i4>
      </vt:variant>
      <vt:variant>
        <vt:i4>1361</vt:i4>
      </vt:variant>
      <vt:variant>
        <vt:i4>0</vt:i4>
      </vt:variant>
      <vt:variant>
        <vt:i4>5</vt:i4>
      </vt:variant>
      <vt:variant>
        <vt:lpwstr/>
      </vt:variant>
      <vt:variant>
        <vt:lpwstr>_ENREF_39</vt:lpwstr>
      </vt:variant>
      <vt:variant>
        <vt:i4>786516</vt:i4>
      </vt:variant>
      <vt:variant>
        <vt:i4>1354</vt:i4>
      </vt:variant>
      <vt:variant>
        <vt:i4>0</vt:i4>
      </vt:variant>
      <vt:variant>
        <vt:i4>5</vt:i4>
      </vt:variant>
      <vt:variant>
        <vt:lpwstr>http://www.bioportfolio,com/LeadDiscovery/PubMed-100301.html</vt:lpwstr>
      </vt:variant>
      <vt:variant>
        <vt:lpwstr/>
      </vt:variant>
      <vt:variant>
        <vt:i4>7667768</vt:i4>
      </vt:variant>
      <vt:variant>
        <vt:i4>1350</vt:i4>
      </vt:variant>
      <vt:variant>
        <vt:i4>0</vt:i4>
      </vt:variant>
      <vt:variant>
        <vt:i4>5</vt:i4>
      </vt:variant>
      <vt:variant>
        <vt:lpwstr/>
      </vt:variant>
      <vt:variant>
        <vt:lpwstr>_ENREF_135</vt:lpwstr>
      </vt:variant>
      <vt:variant>
        <vt:i4>7471163</vt:i4>
      </vt:variant>
      <vt:variant>
        <vt:i4>1347</vt:i4>
      </vt:variant>
      <vt:variant>
        <vt:i4>0</vt:i4>
      </vt:variant>
      <vt:variant>
        <vt:i4>5</vt:i4>
      </vt:variant>
      <vt:variant>
        <vt:lpwstr/>
      </vt:variant>
      <vt:variant>
        <vt:lpwstr>_ENREF_102</vt:lpwstr>
      </vt:variant>
      <vt:variant>
        <vt:i4>4325387</vt:i4>
      </vt:variant>
      <vt:variant>
        <vt:i4>1339</vt:i4>
      </vt:variant>
      <vt:variant>
        <vt:i4>0</vt:i4>
      </vt:variant>
      <vt:variant>
        <vt:i4>5</vt:i4>
      </vt:variant>
      <vt:variant>
        <vt:lpwstr/>
      </vt:variant>
      <vt:variant>
        <vt:lpwstr>_ENREF_3</vt:lpwstr>
      </vt:variant>
      <vt:variant>
        <vt:i4>7471163</vt:i4>
      </vt:variant>
      <vt:variant>
        <vt:i4>1333</vt:i4>
      </vt:variant>
      <vt:variant>
        <vt:i4>0</vt:i4>
      </vt:variant>
      <vt:variant>
        <vt:i4>5</vt:i4>
      </vt:variant>
      <vt:variant>
        <vt:lpwstr/>
      </vt:variant>
      <vt:variant>
        <vt:lpwstr>_ENREF_102</vt:lpwstr>
      </vt:variant>
      <vt:variant>
        <vt:i4>7667768</vt:i4>
      </vt:variant>
      <vt:variant>
        <vt:i4>1327</vt:i4>
      </vt:variant>
      <vt:variant>
        <vt:i4>0</vt:i4>
      </vt:variant>
      <vt:variant>
        <vt:i4>5</vt:i4>
      </vt:variant>
      <vt:variant>
        <vt:lpwstr/>
      </vt:variant>
      <vt:variant>
        <vt:lpwstr>_ENREF_135</vt:lpwstr>
      </vt:variant>
      <vt:variant>
        <vt:i4>7340090</vt:i4>
      </vt:variant>
      <vt:variant>
        <vt:i4>1321</vt:i4>
      </vt:variant>
      <vt:variant>
        <vt:i4>0</vt:i4>
      </vt:variant>
      <vt:variant>
        <vt:i4>5</vt:i4>
      </vt:variant>
      <vt:variant>
        <vt:lpwstr/>
      </vt:variant>
      <vt:variant>
        <vt:lpwstr>_ENREF_110</vt:lpwstr>
      </vt:variant>
      <vt:variant>
        <vt:i4>4456459</vt:i4>
      </vt:variant>
      <vt:variant>
        <vt:i4>1313</vt:i4>
      </vt:variant>
      <vt:variant>
        <vt:i4>0</vt:i4>
      </vt:variant>
      <vt:variant>
        <vt:i4>5</vt:i4>
      </vt:variant>
      <vt:variant>
        <vt:lpwstr/>
      </vt:variant>
      <vt:variant>
        <vt:lpwstr>_ENREF_54</vt:lpwstr>
      </vt:variant>
      <vt:variant>
        <vt:i4>4587531</vt:i4>
      </vt:variant>
      <vt:variant>
        <vt:i4>1307</vt:i4>
      </vt:variant>
      <vt:variant>
        <vt:i4>0</vt:i4>
      </vt:variant>
      <vt:variant>
        <vt:i4>5</vt:i4>
      </vt:variant>
      <vt:variant>
        <vt:lpwstr/>
      </vt:variant>
      <vt:variant>
        <vt:lpwstr>_ENREF_76</vt:lpwstr>
      </vt:variant>
      <vt:variant>
        <vt:i4>4784139</vt:i4>
      </vt:variant>
      <vt:variant>
        <vt:i4>1299</vt:i4>
      </vt:variant>
      <vt:variant>
        <vt:i4>0</vt:i4>
      </vt:variant>
      <vt:variant>
        <vt:i4>5</vt:i4>
      </vt:variant>
      <vt:variant>
        <vt:lpwstr/>
      </vt:variant>
      <vt:variant>
        <vt:lpwstr>_ENREF_83</vt:lpwstr>
      </vt:variant>
      <vt:variant>
        <vt:i4>7340089</vt:i4>
      </vt:variant>
      <vt:variant>
        <vt:i4>1291</vt:i4>
      </vt:variant>
      <vt:variant>
        <vt:i4>0</vt:i4>
      </vt:variant>
      <vt:variant>
        <vt:i4>5</vt:i4>
      </vt:variant>
      <vt:variant>
        <vt:lpwstr/>
      </vt:variant>
      <vt:variant>
        <vt:lpwstr>_ENREF_120</vt:lpwstr>
      </vt:variant>
      <vt:variant>
        <vt:i4>7405625</vt:i4>
      </vt:variant>
      <vt:variant>
        <vt:i4>1285</vt:i4>
      </vt:variant>
      <vt:variant>
        <vt:i4>0</vt:i4>
      </vt:variant>
      <vt:variant>
        <vt:i4>5</vt:i4>
      </vt:variant>
      <vt:variant>
        <vt:lpwstr/>
      </vt:variant>
      <vt:variant>
        <vt:lpwstr>_ENREF_121</vt:lpwstr>
      </vt:variant>
      <vt:variant>
        <vt:i4>7667768</vt:i4>
      </vt:variant>
      <vt:variant>
        <vt:i4>1279</vt:i4>
      </vt:variant>
      <vt:variant>
        <vt:i4>0</vt:i4>
      </vt:variant>
      <vt:variant>
        <vt:i4>5</vt:i4>
      </vt:variant>
      <vt:variant>
        <vt:lpwstr/>
      </vt:variant>
      <vt:variant>
        <vt:lpwstr>_ENREF_135</vt:lpwstr>
      </vt:variant>
      <vt:variant>
        <vt:i4>7864378</vt:i4>
      </vt:variant>
      <vt:variant>
        <vt:i4>1273</vt:i4>
      </vt:variant>
      <vt:variant>
        <vt:i4>0</vt:i4>
      </vt:variant>
      <vt:variant>
        <vt:i4>5</vt:i4>
      </vt:variant>
      <vt:variant>
        <vt:lpwstr/>
      </vt:variant>
      <vt:variant>
        <vt:lpwstr>_ENREF_118</vt:lpwstr>
      </vt:variant>
      <vt:variant>
        <vt:i4>4194315</vt:i4>
      </vt:variant>
      <vt:variant>
        <vt:i4>1265</vt:i4>
      </vt:variant>
      <vt:variant>
        <vt:i4>0</vt:i4>
      </vt:variant>
      <vt:variant>
        <vt:i4>5</vt:i4>
      </vt:variant>
      <vt:variant>
        <vt:lpwstr/>
      </vt:variant>
      <vt:variant>
        <vt:lpwstr>_ENREF_12</vt:lpwstr>
      </vt:variant>
      <vt:variant>
        <vt:i4>4587531</vt:i4>
      </vt:variant>
      <vt:variant>
        <vt:i4>1262</vt:i4>
      </vt:variant>
      <vt:variant>
        <vt:i4>0</vt:i4>
      </vt:variant>
      <vt:variant>
        <vt:i4>5</vt:i4>
      </vt:variant>
      <vt:variant>
        <vt:lpwstr/>
      </vt:variant>
      <vt:variant>
        <vt:lpwstr>_ENREF_71</vt:lpwstr>
      </vt:variant>
      <vt:variant>
        <vt:i4>4587531</vt:i4>
      </vt:variant>
      <vt:variant>
        <vt:i4>1254</vt:i4>
      </vt:variant>
      <vt:variant>
        <vt:i4>0</vt:i4>
      </vt:variant>
      <vt:variant>
        <vt:i4>5</vt:i4>
      </vt:variant>
      <vt:variant>
        <vt:lpwstr/>
      </vt:variant>
      <vt:variant>
        <vt:lpwstr>_ENREF_73</vt:lpwstr>
      </vt:variant>
      <vt:variant>
        <vt:i4>7471161</vt:i4>
      </vt:variant>
      <vt:variant>
        <vt:i4>1246</vt:i4>
      </vt:variant>
      <vt:variant>
        <vt:i4>0</vt:i4>
      </vt:variant>
      <vt:variant>
        <vt:i4>5</vt:i4>
      </vt:variant>
      <vt:variant>
        <vt:lpwstr/>
      </vt:variant>
      <vt:variant>
        <vt:lpwstr>_ENREF_122</vt:lpwstr>
      </vt:variant>
      <vt:variant>
        <vt:i4>4325387</vt:i4>
      </vt:variant>
      <vt:variant>
        <vt:i4>1240</vt:i4>
      </vt:variant>
      <vt:variant>
        <vt:i4>0</vt:i4>
      </vt:variant>
      <vt:variant>
        <vt:i4>5</vt:i4>
      </vt:variant>
      <vt:variant>
        <vt:lpwstr/>
      </vt:variant>
      <vt:variant>
        <vt:lpwstr>_ENREF_30</vt:lpwstr>
      </vt:variant>
      <vt:variant>
        <vt:i4>4718603</vt:i4>
      </vt:variant>
      <vt:variant>
        <vt:i4>1232</vt:i4>
      </vt:variant>
      <vt:variant>
        <vt:i4>0</vt:i4>
      </vt:variant>
      <vt:variant>
        <vt:i4>5</vt:i4>
      </vt:variant>
      <vt:variant>
        <vt:lpwstr/>
      </vt:variant>
      <vt:variant>
        <vt:lpwstr>_ENREF_91</vt:lpwstr>
      </vt:variant>
      <vt:variant>
        <vt:i4>4456459</vt:i4>
      </vt:variant>
      <vt:variant>
        <vt:i4>1224</vt:i4>
      </vt:variant>
      <vt:variant>
        <vt:i4>0</vt:i4>
      </vt:variant>
      <vt:variant>
        <vt:i4>5</vt:i4>
      </vt:variant>
      <vt:variant>
        <vt:lpwstr/>
      </vt:variant>
      <vt:variant>
        <vt:lpwstr>_ENREF_55</vt:lpwstr>
      </vt:variant>
      <vt:variant>
        <vt:i4>7929915</vt:i4>
      </vt:variant>
      <vt:variant>
        <vt:i4>1216</vt:i4>
      </vt:variant>
      <vt:variant>
        <vt:i4>0</vt:i4>
      </vt:variant>
      <vt:variant>
        <vt:i4>5</vt:i4>
      </vt:variant>
      <vt:variant>
        <vt:lpwstr/>
      </vt:variant>
      <vt:variant>
        <vt:lpwstr>_ENREF_109</vt:lpwstr>
      </vt:variant>
      <vt:variant>
        <vt:i4>4521995</vt:i4>
      </vt:variant>
      <vt:variant>
        <vt:i4>1208</vt:i4>
      </vt:variant>
      <vt:variant>
        <vt:i4>0</vt:i4>
      </vt:variant>
      <vt:variant>
        <vt:i4>5</vt:i4>
      </vt:variant>
      <vt:variant>
        <vt:lpwstr/>
      </vt:variant>
      <vt:variant>
        <vt:lpwstr>_ENREF_4</vt:lpwstr>
      </vt:variant>
      <vt:variant>
        <vt:i4>7864379</vt:i4>
      </vt:variant>
      <vt:variant>
        <vt:i4>1200</vt:i4>
      </vt:variant>
      <vt:variant>
        <vt:i4>0</vt:i4>
      </vt:variant>
      <vt:variant>
        <vt:i4>5</vt:i4>
      </vt:variant>
      <vt:variant>
        <vt:lpwstr/>
      </vt:variant>
      <vt:variant>
        <vt:lpwstr>_ENREF_108</vt:lpwstr>
      </vt:variant>
      <vt:variant>
        <vt:i4>4653067</vt:i4>
      </vt:variant>
      <vt:variant>
        <vt:i4>1194</vt:i4>
      </vt:variant>
      <vt:variant>
        <vt:i4>0</vt:i4>
      </vt:variant>
      <vt:variant>
        <vt:i4>5</vt:i4>
      </vt:variant>
      <vt:variant>
        <vt:lpwstr/>
      </vt:variant>
      <vt:variant>
        <vt:lpwstr>_ENREF_62</vt:lpwstr>
      </vt:variant>
      <vt:variant>
        <vt:i4>7667768</vt:i4>
      </vt:variant>
      <vt:variant>
        <vt:i4>1188</vt:i4>
      </vt:variant>
      <vt:variant>
        <vt:i4>0</vt:i4>
      </vt:variant>
      <vt:variant>
        <vt:i4>5</vt:i4>
      </vt:variant>
      <vt:variant>
        <vt:lpwstr/>
      </vt:variant>
      <vt:variant>
        <vt:lpwstr>_ENREF_135</vt:lpwstr>
      </vt:variant>
      <vt:variant>
        <vt:i4>7471163</vt:i4>
      </vt:variant>
      <vt:variant>
        <vt:i4>1185</vt:i4>
      </vt:variant>
      <vt:variant>
        <vt:i4>0</vt:i4>
      </vt:variant>
      <vt:variant>
        <vt:i4>5</vt:i4>
      </vt:variant>
      <vt:variant>
        <vt:lpwstr/>
      </vt:variant>
      <vt:variant>
        <vt:lpwstr>_ENREF_102</vt:lpwstr>
      </vt:variant>
      <vt:variant>
        <vt:i4>7667768</vt:i4>
      </vt:variant>
      <vt:variant>
        <vt:i4>1177</vt:i4>
      </vt:variant>
      <vt:variant>
        <vt:i4>0</vt:i4>
      </vt:variant>
      <vt:variant>
        <vt:i4>5</vt:i4>
      </vt:variant>
      <vt:variant>
        <vt:lpwstr/>
      </vt:variant>
      <vt:variant>
        <vt:lpwstr>_ENREF_135</vt:lpwstr>
      </vt:variant>
      <vt:variant>
        <vt:i4>7536696</vt:i4>
      </vt:variant>
      <vt:variant>
        <vt:i4>1171</vt:i4>
      </vt:variant>
      <vt:variant>
        <vt:i4>0</vt:i4>
      </vt:variant>
      <vt:variant>
        <vt:i4>5</vt:i4>
      </vt:variant>
      <vt:variant>
        <vt:lpwstr/>
      </vt:variant>
      <vt:variant>
        <vt:lpwstr>_ENREF_133</vt:lpwstr>
      </vt:variant>
      <vt:variant>
        <vt:i4>4325387</vt:i4>
      </vt:variant>
      <vt:variant>
        <vt:i4>1165</vt:i4>
      </vt:variant>
      <vt:variant>
        <vt:i4>0</vt:i4>
      </vt:variant>
      <vt:variant>
        <vt:i4>5</vt:i4>
      </vt:variant>
      <vt:variant>
        <vt:lpwstr/>
      </vt:variant>
      <vt:variant>
        <vt:lpwstr>_ENREF_36</vt:lpwstr>
      </vt:variant>
      <vt:variant>
        <vt:i4>7667769</vt:i4>
      </vt:variant>
      <vt:variant>
        <vt:i4>1157</vt:i4>
      </vt:variant>
      <vt:variant>
        <vt:i4>0</vt:i4>
      </vt:variant>
      <vt:variant>
        <vt:i4>5</vt:i4>
      </vt:variant>
      <vt:variant>
        <vt:lpwstr/>
      </vt:variant>
      <vt:variant>
        <vt:lpwstr>_ENREF_125</vt:lpwstr>
      </vt:variant>
      <vt:variant>
        <vt:i4>4194315</vt:i4>
      </vt:variant>
      <vt:variant>
        <vt:i4>1151</vt:i4>
      </vt:variant>
      <vt:variant>
        <vt:i4>0</vt:i4>
      </vt:variant>
      <vt:variant>
        <vt:i4>5</vt:i4>
      </vt:variant>
      <vt:variant>
        <vt:lpwstr/>
      </vt:variant>
      <vt:variant>
        <vt:lpwstr>_ENREF_1</vt:lpwstr>
      </vt:variant>
      <vt:variant>
        <vt:i4>7733304</vt:i4>
      </vt:variant>
      <vt:variant>
        <vt:i4>1145</vt:i4>
      </vt:variant>
      <vt:variant>
        <vt:i4>0</vt:i4>
      </vt:variant>
      <vt:variant>
        <vt:i4>5</vt:i4>
      </vt:variant>
      <vt:variant>
        <vt:lpwstr/>
      </vt:variant>
      <vt:variant>
        <vt:lpwstr>_ENREF_136</vt:lpwstr>
      </vt:variant>
      <vt:variant>
        <vt:i4>7864378</vt:i4>
      </vt:variant>
      <vt:variant>
        <vt:i4>1139</vt:i4>
      </vt:variant>
      <vt:variant>
        <vt:i4>0</vt:i4>
      </vt:variant>
      <vt:variant>
        <vt:i4>5</vt:i4>
      </vt:variant>
      <vt:variant>
        <vt:lpwstr/>
      </vt:variant>
      <vt:variant>
        <vt:lpwstr>_ENREF_118</vt:lpwstr>
      </vt:variant>
      <vt:variant>
        <vt:i4>7471163</vt:i4>
      </vt:variant>
      <vt:variant>
        <vt:i4>1131</vt:i4>
      </vt:variant>
      <vt:variant>
        <vt:i4>0</vt:i4>
      </vt:variant>
      <vt:variant>
        <vt:i4>5</vt:i4>
      </vt:variant>
      <vt:variant>
        <vt:lpwstr/>
      </vt:variant>
      <vt:variant>
        <vt:lpwstr>_ENREF_102</vt:lpwstr>
      </vt:variant>
      <vt:variant>
        <vt:i4>4456459</vt:i4>
      </vt:variant>
      <vt:variant>
        <vt:i4>1125</vt:i4>
      </vt:variant>
      <vt:variant>
        <vt:i4>0</vt:i4>
      </vt:variant>
      <vt:variant>
        <vt:i4>5</vt:i4>
      </vt:variant>
      <vt:variant>
        <vt:lpwstr/>
      </vt:variant>
      <vt:variant>
        <vt:lpwstr>_ENREF_55</vt:lpwstr>
      </vt:variant>
      <vt:variant>
        <vt:i4>7864378</vt:i4>
      </vt:variant>
      <vt:variant>
        <vt:i4>1117</vt:i4>
      </vt:variant>
      <vt:variant>
        <vt:i4>0</vt:i4>
      </vt:variant>
      <vt:variant>
        <vt:i4>5</vt:i4>
      </vt:variant>
      <vt:variant>
        <vt:lpwstr/>
      </vt:variant>
      <vt:variant>
        <vt:lpwstr>_ENREF_118</vt:lpwstr>
      </vt:variant>
      <vt:variant>
        <vt:i4>4587531</vt:i4>
      </vt:variant>
      <vt:variant>
        <vt:i4>1114</vt:i4>
      </vt:variant>
      <vt:variant>
        <vt:i4>0</vt:i4>
      </vt:variant>
      <vt:variant>
        <vt:i4>5</vt:i4>
      </vt:variant>
      <vt:variant>
        <vt:lpwstr/>
      </vt:variant>
      <vt:variant>
        <vt:lpwstr>_ENREF_77</vt:lpwstr>
      </vt:variant>
      <vt:variant>
        <vt:i4>7471163</vt:i4>
      </vt:variant>
      <vt:variant>
        <vt:i4>1106</vt:i4>
      </vt:variant>
      <vt:variant>
        <vt:i4>0</vt:i4>
      </vt:variant>
      <vt:variant>
        <vt:i4>5</vt:i4>
      </vt:variant>
      <vt:variant>
        <vt:lpwstr/>
      </vt:variant>
      <vt:variant>
        <vt:lpwstr>_ENREF_102</vt:lpwstr>
      </vt:variant>
      <vt:variant>
        <vt:i4>4784139</vt:i4>
      </vt:variant>
      <vt:variant>
        <vt:i4>1100</vt:i4>
      </vt:variant>
      <vt:variant>
        <vt:i4>0</vt:i4>
      </vt:variant>
      <vt:variant>
        <vt:i4>5</vt:i4>
      </vt:variant>
      <vt:variant>
        <vt:lpwstr/>
      </vt:variant>
      <vt:variant>
        <vt:lpwstr>_ENREF_83</vt:lpwstr>
      </vt:variant>
      <vt:variant>
        <vt:i4>7602235</vt:i4>
      </vt:variant>
      <vt:variant>
        <vt:i4>1092</vt:i4>
      </vt:variant>
      <vt:variant>
        <vt:i4>0</vt:i4>
      </vt:variant>
      <vt:variant>
        <vt:i4>5</vt:i4>
      </vt:variant>
      <vt:variant>
        <vt:lpwstr/>
      </vt:variant>
      <vt:variant>
        <vt:lpwstr>_ENREF_104</vt:lpwstr>
      </vt:variant>
      <vt:variant>
        <vt:i4>7602235</vt:i4>
      </vt:variant>
      <vt:variant>
        <vt:i4>1086</vt:i4>
      </vt:variant>
      <vt:variant>
        <vt:i4>0</vt:i4>
      </vt:variant>
      <vt:variant>
        <vt:i4>5</vt:i4>
      </vt:variant>
      <vt:variant>
        <vt:lpwstr/>
      </vt:variant>
      <vt:variant>
        <vt:lpwstr>_ENREF_104</vt:lpwstr>
      </vt:variant>
      <vt:variant>
        <vt:i4>7405631</vt:i4>
      </vt:variant>
      <vt:variant>
        <vt:i4>1083</vt:i4>
      </vt:variant>
      <vt:variant>
        <vt:i4>0</vt:i4>
      </vt:variant>
      <vt:variant>
        <vt:i4>5</vt:i4>
      </vt:variant>
      <vt:variant>
        <vt:lpwstr/>
      </vt:variant>
      <vt:variant>
        <vt:lpwstr>_ENREF_141</vt:lpwstr>
      </vt:variant>
      <vt:variant>
        <vt:i4>7340095</vt:i4>
      </vt:variant>
      <vt:variant>
        <vt:i4>1075</vt:i4>
      </vt:variant>
      <vt:variant>
        <vt:i4>0</vt:i4>
      </vt:variant>
      <vt:variant>
        <vt:i4>5</vt:i4>
      </vt:variant>
      <vt:variant>
        <vt:lpwstr/>
      </vt:variant>
      <vt:variant>
        <vt:lpwstr>_ENREF_140</vt:lpwstr>
      </vt:variant>
      <vt:variant>
        <vt:i4>7602235</vt:i4>
      </vt:variant>
      <vt:variant>
        <vt:i4>1069</vt:i4>
      </vt:variant>
      <vt:variant>
        <vt:i4>0</vt:i4>
      </vt:variant>
      <vt:variant>
        <vt:i4>5</vt:i4>
      </vt:variant>
      <vt:variant>
        <vt:lpwstr/>
      </vt:variant>
      <vt:variant>
        <vt:lpwstr>_ENREF_104</vt:lpwstr>
      </vt:variant>
      <vt:variant>
        <vt:i4>7602235</vt:i4>
      </vt:variant>
      <vt:variant>
        <vt:i4>1063</vt:i4>
      </vt:variant>
      <vt:variant>
        <vt:i4>0</vt:i4>
      </vt:variant>
      <vt:variant>
        <vt:i4>5</vt:i4>
      </vt:variant>
      <vt:variant>
        <vt:lpwstr/>
      </vt:variant>
      <vt:variant>
        <vt:lpwstr>_ENREF_104</vt:lpwstr>
      </vt:variant>
      <vt:variant>
        <vt:i4>7602235</vt:i4>
      </vt:variant>
      <vt:variant>
        <vt:i4>1057</vt:i4>
      </vt:variant>
      <vt:variant>
        <vt:i4>0</vt:i4>
      </vt:variant>
      <vt:variant>
        <vt:i4>5</vt:i4>
      </vt:variant>
      <vt:variant>
        <vt:lpwstr/>
      </vt:variant>
      <vt:variant>
        <vt:lpwstr>_ENREF_104</vt:lpwstr>
      </vt:variant>
      <vt:variant>
        <vt:i4>7536696</vt:i4>
      </vt:variant>
      <vt:variant>
        <vt:i4>1051</vt:i4>
      </vt:variant>
      <vt:variant>
        <vt:i4>0</vt:i4>
      </vt:variant>
      <vt:variant>
        <vt:i4>5</vt:i4>
      </vt:variant>
      <vt:variant>
        <vt:lpwstr/>
      </vt:variant>
      <vt:variant>
        <vt:lpwstr>_ENREF_133</vt:lpwstr>
      </vt:variant>
      <vt:variant>
        <vt:i4>7798842</vt:i4>
      </vt:variant>
      <vt:variant>
        <vt:i4>1045</vt:i4>
      </vt:variant>
      <vt:variant>
        <vt:i4>0</vt:i4>
      </vt:variant>
      <vt:variant>
        <vt:i4>5</vt:i4>
      </vt:variant>
      <vt:variant>
        <vt:lpwstr/>
      </vt:variant>
      <vt:variant>
        <vt:lpwstr>_ENREF_117</vt:lpwstr>
      </vt:variant>
      <vt:variant>
        <vt:i4>4784139</vt:i4>
      </vt:variant>
      <vt:variant>
        <vt:i4>1039</vt:i4>
      </vt:variant>
      <vt:variant>
        <vt:i4>0</vt:i4>
      </vt:variant>
      <vt:variant>
        <vt:i4>5</vt:i4>
      </vt:variant>
      <vt:variant>
        <vt:lpwstr/>
      </vt:variant>
      <vt:variant>
        <vt:lpwstr>_ENREF_83</vt:lpwstr>
      </vt:variant>
      <vt:variant>
        <vt:i4>4390923</vt:i4>
      </vt:variant>
      <vt:variant>
        <vt:i4>1031</vt:i4>
      </vt:variant>
      <vt:variant>
        <vt:i4>0</vt:i4>
      </vt:variant>
      <vt:variant>
        <vt:i4>5</vt:i4>
      </vt:variant>
      <vt:variant>
        <vt:lpwstr/>
      </vt:variant>
      <vt:variant>
        <vt:lpwstr>_ENREF_22</vt:lpwstr>
      </vt:variant>
      <vt:variant>
        <vt:i4>7536697</vt:i4>
      </vt:variant>
      <vt:variant>
        <vt:i4>1023</vt:i4>
      </vt:variant>
      <vt:variant>
        <vt:i4>0</vt:i4>
      </vt:variant>
      <vt:variant>
        <vt:i4>5</vt:i4>
      </vt:variant>
      <vt:variant>
        <vt:lpwstr/>
      </vt:variant>
      <vt:variant>
        <vt:lpwstr>_ENREF_123</vt:lpwstr>
      </vt:variant>
      <vt:variant>
        <vt:i4>4521995</vt:i4>
      </vt:variant>
      <vt:variant>
        <vt:i4>1020</vt:i4>
      </vt:variant>
      <vt:variant>
        <vt:i4>0</vt:i4>
      </vt:variant>
      <vt:variant>
        <vt:i4>5</vt:i4>
      </vt:variant>
      <vt:variant>
        <vt:lpwstr/>
      </vt:variant>
      <vt:variant>
        <vt:lpwstr>_ENREF_42</vt:lpwstr>
      </vt:variant>
      <vt:variant>
        <vt:i4>7929914</vt:i4>
      </vt:variant>
      <vt:variant>
        <vt:i4>1012</vt:i4>
      </vt:variant>
      <vt:variant>
        <vt:i4>0</vt:i4>
      </vt:variant>
      <vt:variant>
        <vt:i4>5</vt:i4>
      </vt:variant>
      <vt:variant>
        <vt:lpwstr/>
      </vt:variant>
      <vt:variant>
        <vt:lpwstr>_ENREF_119</vt:lpwstr>
      </vt:variant>
      <vt:variant>
        <vt:i4>7405626</vt:i4>
      </vt:variant>
      <vt:variant>
        <vt:i4>1009</vt:i4>
      </vt:variant>
      <vt:variant>
        <vt:i4>0</vt:i4>
      </vt:variant>
      <vt:variant>
        <vt:i4>5</vt:i4>
      </vt:variant>
      <vt:variant>
        <vt:lpwstr/>
      </vt:variant>
      <vt:variant>
        <vt:lpwstr>_ENREF_111</vt:lpwstr>
      </vt:variant>
      <vt:variant>
        <vt:i4>7929914</vt:i4>
      </vt:variant>
      <vt:variant>
        <vt:i4>1001</vt:i4>
      </vt:variant>
      <vt:variant>
        <vt:i4>0</vt:i4>
      </vt:variant>
      <vt:variant>
        <vt:i4>5</vt:i4>
      </vt:variant>
      <vt:variant>
        <vt:lpwstr/>
      </vt:variant>
      <vt:variant>
        <vt:lpwstr>_ENREF_119</vt:lpwstr>
      </vt:variant>
      <vt:variant>
        <vt:i4>4784139</vt:i4>
      </vt:variant>
      <vt:variant>
        <vt:i4>995</vt:i4>
      </vt:variant>
      <vt:variant>
        <vt:i4>0</vt:i4>
      </vt:variant>
      <vt:variant>
        <vt:i4>5</vt:i4>
      </vt:variant>
      <vt:variant>
        <vt:lpwstr/>
      </vt:variant>
      <vt:variant>
        <vt:lpwstr>_ENREF_88</vt:lpwstr>
      </vt:variant>
      <vt:variant>
        <vt:i4>4784139</vt:i4>
      </vt:variant>
      <vt:variant>
        <vt:i4>992</vt:i4>
      </vt:variant>
      <vt:variant>
        <vt:i4>0</vt:i4>
      </vt:variant>
      <vt:variant>
        <vt:i4>5</vt:i4>
      </vt:variant>
      <vt:variant>
        <vt:lpwstr/>
      </vt:variant>
      <vt:variant>
        <vt:lpwstr>_ENREF_87</vt:lpwstr>
      </vt:variant>
      <vt:variant>
        <vt:i4>7667771</vt:i4>
      </vt:variant>
      <vt:variant>
        <vt:i4>984</vt:i4>
      </vt:variant>
      <vt:variant>
        <vt:i4>0</vt:i4>
      </vt:variant>
      <vt:variant>
        <vt:i4>5</vt:i4>
      </vt:variant>
      <vt:variant>
        <vt:lpwstr/>
      </vt:variant>
      <vt:variant>
        <vt:lpwstr>_ENREF_105</vt:lpwstr>
      </vt:variant>
      <vt:variant>
        <vt:i4>4784139</vt:i4>
      </vt:variant>
      <vt:variant>
        <vt:i4>978</vt:i4>
      </vt:variant>
      <vt:variant>
        <vt:i4>0</vt:i4>
      </vt:variant>
      <vt:variant>
        <vt:i4>5</vt:i4>
      </vt:variant>
      <vt:variant>
        <vt:lpwstr/>
      </vt:variant>
      <vt:variant>
        <vt:lpwstr>_ENREF_8</vt:lpwstr>
      </vt:variant>
      <vt:variant>
        <vt:i4>4325387</vt:i4>
      </vt:variant>
      <vt:variant>
        <vt:i4>972</vt:i4>
      </vt:variant>
      <vt:variant>
        <vt:i4>0</vt:i4>
      </vt:variant>
      <vt:variant>
        <vt:i4>5</vt:i4>
      </vt:variant>
      <vt:variant>
        <vt:lpwstr/>
      </vt:variant>
      <vt:variant>
        <vt:lpwstr>_ENREF_31</vt:lpwstr>
      </vt:variant>
      <vt:variant>
        <vt:i4>4390923</vt:i4>
      </vt:variant>
      <vt:variant>
        <vt:i4>969</vt:i4>
      </vt:variant>
      <vt:variant>
        <vt:i4>0</vt:i4>
      </vt:variant>
      <vt:variant>
        <vt:i4>5</vt:i4>
      </vt:variant>
      <vt:variant>
        <vt:lpwstr/>
      </vt:variant>
      <vt:variant>
        <vt:lpwstr>_ENREF_27</vt:lpwstr>
      </vt:variant>
      <vt:variant>
        <vt:i4>4784139</vt:i4>
      </vt:variant>
      <vt:variant>
        <vt:i4>961</vt:i4>
      </vt:variant>
      <vt:variant>
        <vt:i4>0</vt:i4>
      </vt:variant>
      <vt:variant>
        <vt:i4>5</vt:i4>
      </vt:variant>
      <vt:variant>
        <vt:lpwstr/>
      </vt:variant>
      <vt:variant>
        <vt:lpwstr>_ENREF_83</vt:lpwstr>
      </vt:variant>
      <vt:variant>
        <vt:i4>7667770</vt:i4>
      </vt:variant>
      <vt:variant>
        <vt:i4>953</vt:i4>
      </vt:variant>
      <vt:variant>
        <vt:i4>0</vt:i4>
      </vt:variant>
      <vt:variant>
        <vt:i4>5</vt:i4>
      </vt:variant>
      <vt:variant>
        <vt:lpwstr/>
      </vt:variant>
      <vt:variant>
        <vt:lpwstr>_ENREF_115</vt:lpwstr>
      </vt:variant>
      <vt:variant>
        <vt:i4>7929913</vt:i4>
      </vt:variant>
      <vt:variant>
        <vt:i4>947</vt:i4>
      </vt:variant>
      <vt:variant>
        <vt:i4>0</vt:i4>
      </vt:variant>
      <vt:variant>
        <vt:i4>5</vt:i4>
      </vt:variant>
      <vt:variant>
        <vt:lpwstr/>
      </vt:variant>
      <vt:variant>
        <vt:lpwstr>_ENREF_129</vt:lpwstr>
      </vt:variant>
      <vt:variant>
        <vt:i4>4456459</vt:i4>
      </vt:variant>
      <vt:variant>
        <vt:i4>939</vt:i4>
      </vt:variant>
      <vt:variant>
        <vt:i4>0</vt:i4>
      </vt:variant>
      <vt:variant>
        <vt:i4>5</vt:i4>
      </vt:variant>
      <vt:variant>
        <vt:lpwstr/>
      </vt:variant>
      <vt:variant>
        <vt:lpwstr>_ENREF_59</vt:lpwstr>
      </vt:variant>
      <vt:variant>
        <vt:i4>7929913</vt:i4>
      </vt:variant>
      <vt:variant>
        <vt:i4>933</vt:i4>
      </vt:variant>
      <vt:variant>
        <vt:i4>0</vt:i4>
      </vt:variant>
      <vt:variant>
        <vt:i4>5</vt:i4>
      </vt:variant>
      <vt:variant>
        <vt:lpwstr/>
      </vt:variant>
      <vt:variant>
        <vt:lpwstr>_ENREF_129</vt:lpwstr>
      </vt:variant>
      <vt:variant>
        <vt:i4>4718603</vt:i4>
      </vt:variant>
      <vt:variant>
        <vt:i4>925</vt:i4>
      </vt:variant>
      <vt:variant>
        <vt:i4>0</vt:i4>
      </vt:variant>
      <vt:variant>
        <vt:i4>5</vt:i4>
      </vt:variant>
      <vt:variant>
        <vt:lpwstr/>
      </vt:variant>
      <vt:variant>
        <vt:lpwstr>_ENREF_99</vt:lpwstr>
      </vt:variant>
      <vt:variant>
        <vt:i4>4390923</vt:i4>
      </vt:variant>
      <vt:variant>
        <vt:i4>919</vt:i4>
      </vt:variant>
      <vt:variant>
        <vt:i4>0</vt:i4>
      </vt:variant>
      <vt:variant>
        <vt:i4>5</vt:i4>
      </vt:variant>
      <vt:variant>
        <vt:lpwstr/>
      </vt:variant>
      <vt:variant>
        <vt:lpwstr>_ENREF_25</vt:lpwstr>
      </vt:variant>
      <vt:variant>
        <vt:i4>4718621</vt:i4>
      </vt:variant>
      <vt:variant>
        <vt:i4>914</vt:i4>
      </vt:variant>
      <vt:variant>
        <vt:i4>0</vt:i4>
      </vt:variant>
      <vt:variant>
        <vt:i4>5</vt:i4>
      </vt:variant>
      <vt:variant>
        <vt:lpwstr>http://www.gov.mb.ca/agriculture/crops/specialcrops/bii01s02.html</vt:lpwstr>
      </vt:variant>
      <vt:variant>
        <vt:lpwstr/>
      </vt:variant>
      <vt:variant>
        <vt:i4>7536699</vt:i4>
      </vt:variant>
      <vt:variant>
        <vt:i4>910</vt:i4>
      </vt:variant>
      <vt:variant>
        <vt:i4>0</vt:i4>
      </vt:variant>
      <vt:variant>
        <vt:i4>5</vt:i4>
      </vt:variant>
      <vt:variant>
        <vt:lpwstr/>
      </vt:variant>
      <vt:variant>
        <vt:lpwstr>_ENREF_103</vt:lpwstr>
      </vt:variant>
      <vt:variant>
        <vt:i4>4194315</vt:i4>
      </vt:variant>
      <vt:variant>
        <vt:i4>902</vt:i4>
      </vt:variant>
      <vt:variant>
        <vt:i4>0</vt:i4>
      </vt:variant>
      <vt:variant>
        <vt:i4>5</vt:i4>
      </vt:variant>
      <vt:variant>
        <vt:lpwstr/>
      </vt:variant>
      <vt:variant>
        <vt:lpwstr>_ENREF_10</vt:lpwstr>
      </vt:variant>
      <vt:variant>
        <vt:i4>4587531</vt:i4>
      </vt:variant>
      <vt:variant>
        <vt:i4>896</vt:i4>
      </vt:variant>
      <vt:variant>
        <vt:i4>0</vt:i4>
      </vt:variant>
      <vt:variant>
        <vt:i4>5</vt:i4>
      </vt:variant>
      <vt:variant>
        <vt:lpwstr/>
      </vt:variant>
      <vt:variant>
        <vt:lpwstr>_ENREF_70</vt:lpwstr>
      </vt:variant>
      <vt:variant>
        <vt:i4>4390923</vt:i4>
      </vt:variant>
      <vt:variant>
        <vt:i4>893</vt:i4>
      </vt:variant>
      <vt:variant>
        <vt:i4>0</vt:i4>
      </vt:variant>
      <vt:variant>
        <vt:i4>5</vt:i4>
      </vt:variant>
      <vt:variant>
        <vt:lpwstr/>
      </vt:variant>
      <vt:variant>
        <vt:lpwstr>_ENREF_23</vt:lpwstr>
      </vt:variant>
      <vt:variant>
        <vt:i4>7798843</vt:i4>
      </vt:variant>
      <vt:variant>
        <vt:i4>890</vt:i4>
      </vt:variant>
      <vt:variant>
        <vt:i4>0</vt:i4>
      </vt:variant>
      <vt:variant>
        <vt:i4>5</vt:i4>
      </vt:variant>
      <vt:variant>
        <vt:lpwstr/>
      </vt:variant>
      <vt:variant>
        <vt:lpwstr>_ENREF_107</vt:lpwstr>
      </vt:variant>
      <vt:variant>
        <vt:i4>4194315</vt:i4>
      </vt:variant>
      <vt:variant>
        <vt:i4>882</vt:i4>
      </vt:variant>
      <vt:variant>
        <vt:i4>0</vt:i4>
      </vt:variant>
      <vt:variant>
        <vt:i4>5</vt:i4>
      </vt:variant>
      <vt:variant>
        <vt:lpwstr/>
      </vt:variant>
      <vt:variant>
        <vt:lpwstr>_ENREF_17</vt:lpwstr>
      </vt:variant>
      <vt:variant>
        <vt:i4>4456459</vt:i4>
      </vt:variant>
      <vt:variant>
        <vt:i4>876</vt:i4>
      </vt:variant>
      <vt:variant>
        <vt:i4>0</vt:i4>
      </vt:variant>
      <vt:variant>
        <vt:i4>5</vt:i4>
      </vt:variant>
      <vt:variant>
        <vt:lpwstr/>
      </vt:variant>
      <vt:variant>
        <vt:lpwstr>_ENREF_58</vt:lpwstr>
      </vt:variant>
      <vt:variant>
        <vt:i4>4521995</vt:i4>
      </vt:variant>
      <vt:variant>
        <vt:i4>870</vt:i4>
      </vt:variant>
      <vt:variant>
        <vt:i4>0</vt:i4>
      </vt:variant>
      <vt:variant>
        <vt:i4>5</vt:i4>
      </vt:variant>
      <vt:variant>
        <vt:lpwstr/>
      </vt:variant>
      <vt:variant>
        <vt:lpwstr>_ENREF_47</vt:lpwstr>
      </vt:variant>
      <vt:variant>
        <vt:i4>4456459</vt:i4>
      </vt:variant>
      <vt:variant>
        <vt:i4>864</vt:i4>
      </vt:variant>
      <vt:variant>
        <vt:i4>0</vt:i4>
      </vt:variant>
      <vt:variant>
        <vt:i4>5</vt:i4>
      </vt:variant>
      <vt:variant>
        <vt:lpwstr/>
      </vt:variant>
      <vt:variant>
        <vt:lpwstr>_ENREF_52</vt:lpwstr>
      </vt:variant>
      <vt:variant>
        <vt:i4>4587531</vt:i4>
      </vt:variant>
      <vt:variant>
        <vt:i4>858</vt:i4>
      </vt:variant>
      <vt:variant>
        <vt:i4>0</vt:i4>
      </vt:variant>
      <vt:variant>
        <vt:i4>5</vt:i4>
      </vt:variant>
      <vt:variant>
        <vt:lpwstr/>
      </vt:variant>
      <vt:variant>
        <vt:lpwstr>_ENREF_72</vt:lpwstr>
      </vt:variant>
      <vt:variant>
        <vt:i4>4784139</vt:i4>
      </vt:variant>
      <vt:variant>
        <vt:i4>850</vt:i4>
      </vt:variant>
      <vt:variant>
        <vt:i4>0</vt:i4>
      </vt:variant>
      <vt:variant>
        <vt:i4>5</vt:i4>
      </vt:variant>
      <vt:variant>
        <vt:lpwstr/>
      </vt:variant>
      <vt:variant>
        <vt:lpwstr>_ENREF_81</vt:lpwstr>
      </vt:variant>
      <vt:variant>
        <vt:i4>4390923</vt:i4>
      </vt:variant>
      <vt:variant>
        <vt:i4>844</vt:i4>
      </vt:variant>
      <vt:variant>
        <vt:i4>0</vt:i4>
      </vt:variant>
      <vt:variant>
        <vt:i4>5</vt:i4>
      </vt:variant>
      <vt:variant>
        <vt:lpwstr/>
      </vt:variant>
      <vt:variant>
        <vt:lpwstr>_ENREF_26</vt:lpwstr>
      </vt:variant>
      <vt:variant>
        <vt:i4>7471160</vt:i4>
      </vt:variant>
      <vt:variant>
        <vt:i4>838</vt:i4>
      </vt:variant>
      <vt:variant>
        <vt:i4>0</vt:i4>
      </vt:variant>
      <vt:variant>
        <vt:i4>5</vt:i4>
      </vt:variant>
      <vt:variant>
        <vt:lpwstr/>
      </vt:variant>
      <vt:variant>
        <vt:lpwstr>_ENREF_132</vt:lpwstr>
      </vt:variant>
      <vt:variant>
        <vt:i4>4390923</vt:i4>
      </vt:variant>
      <vt:variant>
        <vt:i4>835</vt:i4>
      </vt:variant>
      <vt:variant>
        <vt:i4>0</vt:i4>
      </vt:variant>
      <vt:variant>
        <vt:i4>5</vt:i4>
      </vt:variant>
      <vt:variant>
        <vt:lpwstr/>
      </vt:variant>
      <vt:variant>
        <vt:lpwstr>_ENREF_21</vt:lpwstr>
      </vt:variant>
      <vt:variant>
        <vt:i4>7733306</vt:i4>
      </vt:variant>
      <vt:variant>
        <vt:i4>827</vt:i4>
      </vt:variant>
      <vt:variant>
        <vt:i4>0</vt:i4>
      </vt:variant>
      <vt:variant>
        <vt:i4>5</vt:i4>
      </vt:variant>
      <vt:variant>
        <vt:lpwstr/>
      </vt:variant>
      <vt:variant>
        <vt:lpwstr>_ENREF_116</vt:lpwstr>
      </vt:variant>
      <vt:variant>
        <vt:i4>4718603</vt:i4>
      </vt:variant>
      <vt:variant>
        <vt:i4>824</vt:i4>
      </vt:variant>
      <vt:variant>
        <vt:i4>0</vt:i4>
      </vt:variant>
      <vt:variant>
        <vt:i4>5</vt:i4>
      </vt:variant>
      <vt:variant>
        <vt:lpwstr/>
      </vt:variant>
      <vt:variant>
        <vt:lpwstr>_ENREF_97</vt:lpwstr>
      </vt:variant>
      <vt:variant>
        <vt:i4>7798840</vt:i4>
      </vt:variant>
      <vt:variant>
        <vt:i4>821</vt:i4>
      </vt:variant>
      <vt:variant>
        <vt:i4>0</vt:i4>
      </vt:variant>
      <vt:variant>
        <vt:i4>5</vt:i4>
      </vt:variant>
      <vt:variant>
        <vt:lpwstr/>
      </vt:variant>
      <vt:variant>
        <vt:lpwstr>_ENREF_137</vt:lpwstr>
      </vt:variant>
      <vt:variant>
        <vt:i4>4587531</vt:i4>
      </vt:variant>
      <vt:variant>
        <vt:i4>813</vt:i4>
      </vt:variant>
      <vt:variant>
        <vt:i4>0</vt:i4>
      </vt:variant>
      <vt:variant>
        <vt:i4>5</vt:i4>
      </vt:variant>
      <vt:variant>
        <vt:lpwstr/>
      </vt:variant>
      <vt:variant>
        <vt:lpwstr>_ENREF_78</vt:lpwstr>
      </vt:variant>
      <vt:variant>
        <vt:i4>7405627</vt:i4>
      </vt:variant>
      <vt:variant>
        <vt:i4>807</vt:i4>
      </vt:variant>
      <vt:variant>
        <vt:i4>0</vt:i4>
      </vt:variant>
      <vt:variant>
        <vt:i4>5</vt:i4>
      </vt:variant>
      <vt:variant>
        <vt:lpwstr/>
      </vt:variant>
      <vt:variant>
        <vt:lpwstr>_ENREF_101</vt:lpwstr>
      </vt:variant>
      <vt:variant>
        <vt:i4>4456459</vt:i4>
      </vt:variant>
      <vt:variant>
        <vt:i4>799</vt:i4>
      </vt:variant>
      <vt:variant>
        <vt:i4>0</vt:i4>
      </vt:variant>
      <vt:variant>
        <vt:i4>5</vt:i4>
      </vt:variant>
      <vt:variant>
        <vt:lpwstr/>
      </vt:variant>
      <vt:variant>
        <vt:lpwstr>_ENREF_58</vt:lpwstr>
      </vt:variant>
      <vt:variant>
        <vt:i4>4718603</vt:i4>
      </vt:variant>
      <vt:variant>
        <vt:i4>796</vt:i4>
      </vt:variant>
      <vt:variant>
        <vt:i4>0</vt:i4>
      </vt:variant>
      <vt:variant>
        <vt:i4>5</vt:i4>
      </vt:variant>
      <vt:variant>
        <vt:lpwstr/>
      </vt:variant>
      <vt:variant>
        <vt:lpwstr>_ENREF_98</vt:lpwstr>
      </vt:variant>
      <vt:variant>
        <vt:i4>7536698</vt:i4>
      </vt:variant>
      <vt:variant>
        <vt:i4>788</vt:i4>
      </vt:variant>
      <vt:variant>
        <vt:i4>0</vt:i4>
      </vt:variant>
      <vt:variant>
        <vt:i4>5</vt:i4>
      </vt:variant>
      <vt:variant>
        <vt:lpwstr/>
      </vt:variant>
      <vt:variant>
        <vt:lpwstr>_ENREF_113</vt:lpwstr>
      </vt:variant>
      <vt:variant>
        <vt:i4>4194315</vt:i4>
      </vt:variant>
      <vt:variant>
        <vt:i4>782</vt:i4>
      </vt:variant>
      <vt:variant>
        <vt:i4>0</vt:i4>
      </vt:variant>
      <vt:variant>
        <vt:i4>5</vt:i4>
      </vt:variant>
      <vt:variant>
        <vt:lpwstr/>
      </vt:variant>
      <vt:variant>
        <vt:lpwstr>_ENREF_19</vt:lpwstr>
      </vt:variant>
      <vt:variant>
        <vt:i4>4325387</vt:i4>
      </vt:variant>
      <vt:variant>
        <vt:i4>779</vt:i4>
      </vt:variant>
      <vt:variant>
        <vt:i4>0</vt:i4>
      </vt:variant>
      <vt:variant>
        <vt:i4>5</vt:i4>
      </vt:variant>
      <vt:variant>
        <vt:lpwstr/>
      </vt:variant>
      <vt:variant>
        <vt:lpwstr>_ENREF_34</vt:lpwstr>
      </vt:variant>
      <vt:variant>
        <vt:i4>4194315</vt:i4>
      </vt:variant>
      <vt:variant>
        <vt:i4>771</vt:i4>
      </vt:variant>
      <vt:variant>
        <vt:i4>0</vt:i4>
      </vt:variant>
      <vt:variant>
        <vt:i4>5</vt:i4>
      </vt:variant>
      <vt:variant>
        <vt:lpwstr/>
      </vt:variant>
      <vt:variant>
        <vt:lpwstr>_ENREF_19</vt:lpwstr>
      </vt:variant>
      <vt:variant>
        <vt:i4>4194315</vt:i4>
      </vt:variant>
      <vt:variant>
        <vt:i4>765</vt:i4>
      </vt:variant>
      <vt:variant>
        <vt:i4>0</vt:i4>
      </vt:variant>
      <vt:variant>
        <vt:i4>5</vt:i4>
      </vt:variant>
      <vt:variant>
        <vt:lpwstr/>
      </vt:variant>
      <vt:variant>
        <vt:lpwstr>_ENREF_11</vt:lpwstr>
      </vt:variant>
      <vt:variant>
        <vt:i4>4718621</vt:i4>
      </vt:variant>
      <vt:variant>
        <vt:i4>760</vt:i4>
      </vt:variant>
      <vt:variant>
        <vt:i4>0</vt:i4>
      </vt:variant>
      <vt:variant>
        <vt:i4>5</vt:i4>
      </vt:variant>
      <vt:variant>
        <vt:lpwstr>http://www.gov.mb.ca/agriculture/crops/specialcrops/bii01s02.html</vt:lpwstr>
      </vt:variant>
      <vt:variant>
        <vt:lpwstr/>
      </vt:variant>
      <vt:variant>
        <vt:i4>4325387</vt:i4>
      </vt:variant>
      <vt:variant>
        <vt:i4>756</vt:i4>
      </vt:variant>
      <vt:variant>
        <vt:i4>0</vt:i4>
      </vt:variant>
      <vt:variant>
        <vt:i4>5</vt:i4>
      </vt:variant>
      <vt:variant>
        <vt:lpwstr/>
      </vt:variant>
      <vt:variant>
        <vt:lpwstr>_ENREF_34</vt:lpwstr>
      </vt:variant>
      <vt:variant>
        <vt:i4>4587531</vt:i4>
      </vt:variant>
      <vt:variant>
        <vt:i4>750</vt:i4>
      </vt:variant>
      <vt:variant>
        <vt:i4>0</vt:i4>
      </vt:variant>
      <vt:variant>
        <vt:i4>5</vt:i4>
      </vt:variant>
      <vt:variant>
        <vt:lpwstr/>
      </vt:variant>
      <vt:variant>
        <vt:lpwstr>_ENREF_78</vt:lpwstr>
      </vt:variant>
      <vt:variant>
        <vt:i4>4587531</vt:i4>
      </vt:variant>
      <vt:variant>
        <vt:i4>744</vt:i4>
      </vt:variant>
      <vt:variant>
        <vt:i4>0</vt:i4>
      </vt:variant>
      <vt:variant>
        <vt:i4>5</vt:i4>
      </vt:variant>
      <vt:variant>
        <vt:lpwstr/>
      </vt:variant>
      <vt:variant>
        <vt:lpwstr>_ENREF_79</vt:lpwstr>
      </vt:variant>
      <vt:variant>
        <vt:i4>4718603</vt:i4>
      </vt:variant>
      <vt:variant>
        <vt:i4>738</vt:i4>
      </vt:variant>
      <vt:variant>
        <vt:i4>0</vt:i4>
      </vt:variant>
      <vt:variant>
        <vt:i4>5</vt:i4>
      </vt:variant>
      <vt:variant>
        <vt:lpwstr/>
      </vt:variant>
      <vt:variant>
        <vt:lpwstr>_ENREF_9</vt:lpwstr>
      </vt:variant>
      <vt:variant>
        <vt:i4>4587531</vt:i4>
      </vt:variant>
      <vt:variant>
        <vt:i4>732</vt:i4>
      </vt:variant>
      <vt:variant>
        <vt:i4>0</vt:i4>
      </vt:variant>
      <vt:variant>
        <vt:i4>5</vt:i4>
      </vt:variant>
      <vt:variant>
        <vt:lpwstr/>
      </vt:variant>
      <vt:variant>
        <vt:lpwstr>_ENREF_78</vt:lpwstr>
      </vt:variant>
      <vt:variant>
        <vt:i4>4456459</vt:i4>
      </vt:variant>
      <vt:variant>
        <vt:i4>726</vt:i4>
      </vt:variant>
      <vt:variant>
        <vt:i4>0</vt:i4>
      </vt:variant>
      <vt:variant>
        <vt:i4>5</vt:i4>
      </vt:variant>
      <vt:variant>
        <vt:lpwstr/>
      </vt:variant>
      <vt:variant>
        <vt:lpwstr>_ENREF_5</vt:lpwstr>
      </vt:variant>
      <vt:variant>
        <vt:i4>4456459</vt:i4>
      </vt:variant>
      <vt:variant>
        <vt:i4>720</vt:i4>
      </vt:variant>
      <vt:variant>
        <vt:i4>0</vt:i4>
      </vt:variant>
      <vt:variant>
        <vt:i4>5</vt:i4>
      </vt:variant>
      <vt:variant>
        <vt:lpwstr/>
      </vt:variant>
      <vt:variant>
        <vt:lpwstr>_ENREF_5</vt:lpwstr>
      </vt:variant>
      <vt:variant>
        <vt:i4>4521995</vt:i4>
      </vt:variant>
      <vt:variant>
        <vt:i4>714</vt:i4>
      </vt:variant>
      <vt:variant>
        <vt:i4>0</vt:i4>
      </vt:variant>
      <vt:variant>
        <vt:i4>5</vt:i4>
      </vt:variant>
      <vt:variant>
        <vt:lpwstr/>
      </vt:variant>
      <vt:variant>
        <vt:lpwstr>_ENREF_49</vt:lpwstr>
      </vt:variant>
      <vt:variant>
        <vt:i4>4587531</vt:i4>
      </vt:variant>
      <vt:variant>
        <vt:i4>708</vt:i4>
      </vt:variant>
      <vt:variant>
        <vt:i4>0</vt:i4>
      </vt:variant>
      <vt:variant>
        <vt:i4>5</vt:i4>
      </vt:variant>
      <vt:variant>
        <vt:lpwstr/>
      </vt:variant>
      <vt:variant>
        <vt:lpwstr>_ENREF_74</vt:lpwstr>
      </vt:variant>
      <vt:variant>
        <vt:i4>4521995</vt:i4>
      </vt:variant>
      <vt:variant>
        <vt:i4>702</vt:i4>
      </vt:variant>
      <vt:variant>
        <vt:i4>0</vt:i4>
      </vt:variant>
      <vt:variant>
        <vt:i4>5</vt:i4>
      </vt:variant>
      <vt:variant>
        <vt:lpwstr/>
      </vt:variant>
      <vt:variant>
        <vt:lpwstr>_ENREF_49</vt:lpwstr>
      </vt:variant>
      <vt:variant>
        <vt:i4>4587531</vt:i4>
      </vt:variant>
      <vt:variant>
        <vt:i4>696</vt:i4>
      </vt:variant>
      <vt:variant>
        <vt:i4>0</vt:i4>
      </vt:variant>
      <vt:variant>
        <vt:i4>5</vt:i4>
      </vt:variant>
      <vt:variant>
        <vt:lpwstr/>
      </vt:variant>
      <vt:variant>
        <vt:lpwstr>_ENREF_72</vt:lpwstr>
      </vt:variant>
      <vt:variant>
        <vt:i4>7864376</vt:i4>
      </vt:variant>
      <vt:variant>
        <vt:i4>688</vt:i4>
      </vt:variant>
      <vt:variant>
        <vt:i4>0</vt:i4>
      </vt:variant>
      <vt:variant>
        <vt:i4>5</vt:i4>
      </vt:variant>
      <vt:variant>
        <vt:lpwstr/>
      </vt:variant>
      <vt:variant>
        <vt:lpwstr>_ENREF_138</vt:lpwstr>
      </vt:variant>
      <vt:variant>
        <vt:i4>4653067</vt:i4>
      </vt:variant>
      <vt:variant>
        <vt:i4>682</vt:i4>
      </vt:variant>
      <vt:variant>
        <vt:i4>0</vt:i4>
      </vt:variant>
      <vt:variant>
        <vt:i4>5</vt:i4>
      </vt:variant>
      <vt:variant>
        <vt:lpwstr/>
      </vt:variant>
      <vt:variant>
        <vt:lpwstr>_ENREF_60</vt:lpwstr>
      </vt:variant>
      <vt:variant>
        <vt:i4>4587531</vt:i4>
      </vt:variant>
      <vt:variant>
        <vt:i4>674</vt:i4>
      </vt:variant>
      <vt:variant>
        <vt:i4>0</vt:i4>
      </vt:variant>
      <vt:variant>
        <vt:i4>5</vt:i4>
      </vt:variant>
      <vt:variant>
        <vt:lpwstr/>
      </vt:variant>
      <vt:variant>
        <vt:lpwstr>_ENREF_74</vt:lpwstr>
      </vt:variant>
      <vt:variant>
        <vt:i4>4587531</vt:i4>
      </vt:variant>
      <vt:variant>
        <vt:i4>668</vt:i4>
      </vt:variant>
      <vt:variant>
        <vt:i4>0</vt:i4>
      </vt:variant>
      <vt:variant>
        <vt:i4>5</vt:i4>
      </vt:variant>
      <vt:variant>
        <vt:lpwstr/>
      </vt:variant>
      <vt:variant>
        <vt:lpwstr>_ENREF_78</vt:lpwstr>
      </vt:variant>
      <vt:variant>
        <vt:i4>7602233</vt:i4>
      </vt:variant>
      <vt:variant>
        <vt:i4>662</vt:i4>
      </vt:variant>
      <vt:variant>
        <vt:i4>0</vt:i4>
      </vt:variant>
      <vt:variant>
        <vt:i4>5</vt:i4>
      </vt:variant>
      <vt:variant>
        <vt:lpwstr/>
      </vt:variant>
      <vt:variant>
        <vt:lpwstr>_ENREF_124</vt:lpwstr>
      </vt:variant>
      <vt:variant>
        <vt:i4>4521995</vt:i4>
      </vt:variant>
      <vt:variant>
        <vt:i4>656</vt:i4>
      </vt:variant>
      <vt:variant>
        <vt:i4>0</vt:i4>
      </vt:variant>
      <vt:variant>
        <vt:i4>5</vt:i4>
      </vt:variant>
      <vt:variant>
        <vt:lpwstr/>
      </vt:variant>
      <vt:variant>
        <vt:lpwstr>_ENREF_49</vt:lpwstr>
      </vt:variant>
      <vt:variant>
        <vt:i4>4587531</vt:i4>
      </vt:variant>
      <vt:variant>
        <vt:i4>650</vt:i4>
      </vt:variant>
      <vt:variant>
        <vt:i4>0</vt:i4>
      </vt:variant>
      <vt:variant>
        <vt:i4>5</vt:i4>
      </vt:variant>
      <vt:variant>
        <vt:lpwstr/>
      </vt:variant>
      <vt:variant>
        <vt:lpwstr>_ENREF_72</vt:lpwstr>
      </vt:variant>
      <vt:variant>
        <vt:i4>4653067</vt:i4>
      </vt:variant>
      <vt:variant>
        <vt:i4>642</vt:i4>
      </vt:variant>
      <vt:variant>
        <vt:i4>0</vt:i4>
      </vt:variant>
      <vt:variant>
        <vt:i4>5</vt:i4>
      </vt:variant>
      <vt:variant>
        <vt:lpwstr/>
      </vt:variant>
      <vt:variant>
        <vt:lpwstr>_ENREF_61</vt:lpwstr>
      </vt:variant>
      <vt:variant>
        <vt:i4>7602233</vt:i4>
      </vt:variant>
      <vt:variant>
        <vt:i4>636</vt:i4>
      </vt:variant>
      <vt:variant>
        <vt:i4>0</vt:i4>
      </vt:variant>
      <vt:variant>
        <vt:i4>5</vt:i4>
      </vt:variant>
      <vt:variant>
        <vt:lpwstr/>
      </vt:variant>
      <vt:variant>
        <vt:lpwstr>_ENREF_124</vt:lpwstr>
      </vt:variant>
      <vt:variant>
        <vt:i4>4390923</vt:i4>
      </vt:variant>
      <vt:variant>
        <vt:i4>630</vt:i4>
      </vt:variant>
      <vt:variant>
        <vt:i4>0</vt:i4>
      </vt:variant>
      <vt:variant>
        <vt:i4>5</vt:i4>
      </vt:variant>
      <vt:variant>
        <vt:lpwstr/>
      </vt:variant>
      <vt:variant>
        <vt:lpwstr>_ENREF_20</vt:lpwstr>
      </vt:variant>
      <vt:variant>
        <vt:i4>4194315</vt:i4>
      </vt:variant>
      <vt:variant>
        <vt:i4>627</vt:i4>
      </vt:variant>
      <vt:variant>
        <vt:i4>0</vt:i4>
      </vt:variant>
      <vt:variant>
        <vt:i4>5</vt:i4>
      </vt:variant>
      <vt:variant>
        <vt:lpwstr/>
      </vt:variant>
      <vt:variant>
        <vt:lpwstr>_ENREF_18</vt:lpwstr>
      </vt:variant>
      <vt:variant>
        <vt:i4>4194315</vt:i4>
      </vt:variant>
      <vt:variant>
        <vt:i4>619</vt:i4>
      </vt:variant>
      <vt:variant>
        <vt:i4>0</vt:i4>
      </vt:variant>
      <vt:variant>
        <vt:i4>5</vt:i4>
      </vt:variant>
      <vt:variant>
        <vt:lpwstr/>
      </vt:variant>
      <vt:variant>
        <vt:lpwstr>_ENREF_19</vt:lpwstr>
      </vt:variant>
      <vt:variant>
        <vt:i4>7864377</vt:i4>
      </vt:variant>
      <vt:variant>
        <vt:i4>613</vt:i4>
      </vt:variant>
      <vt:variant>
        <vt:i4>0</vt:i4>
      </vt:variant>
      <vt:variant>
        <vt:i4>5</vt:i4>
      </vt:variant>
      <vt:variant>
        <vt:lpwstr/>
      </vt:variant>
      <vt:variant>
        <vt:lpwstr>_ENREF_128</vt:lpwstr>
      </vt:variant>
      <vt:variant>
        <vt:i4>4456459</vt:i4>
      </vt:variant>
      <vt:variant>
        <vt:i4>607</vt:i4>
      </vt:variant>
      <vt:variant>
        <vt:i4>0</vt:i4>
      </vt:variant>
      <vt:variant>
        <vt:i4>5</vt:i4>
      </vt:variant>
      <vt:variant>
        <vt:lpwstr/>
      </vt:variant>
      <vt:variant>
        <vt:lpwstr>_ENREF_50</vt:lpwstr>
      </vt:variant>
      <vt:variant>
        <vt:i4>4325387</vt:i4>
      </vt:variant>
      <vt:variant>
        <vt:i4>599</vt:i4>
      </vt:variant>
      <vt:variant>
        <vt:i4>0</vt:i4>
      </vt:variant>
      <vt:variant>
        <vt:i4>5</vt:i4>
      </vt:variant>
      <vt:variant>
        <vt:lpwstr/>
      </vt:variant>
      <vt:variant>
        <vt:lpwstr>_ENREF_32</vt:lpwstr>
      </vt:variant>
      <vt:variant>
        <vt:i4>4784139</vt:i4>
      </vt:variant>
      <vt:variant>
        <vt:i4>591</vt:i4>
      </vt:variant>
      <vt:variant>
        <vt:i4>0</vt:i4>
      </vt:variant>
      <vt:variant>
        <vt:i4>5</vt:i4>
      </vt:variant>
      <vt:variant>
        <vt:lpwstr/>
      </vt:variant>
      <vt:variant>
        <vt:lpwstr>_ENREF_84</vt:lpwstr>
      </vt:variant>
      <vt:variant>
        <vt:i4>7340091</vt:i4>
      </vt:variant>
      <vt:variant>
        <vt:i4>588</vt:i4>
      </vt:variant>
      <vt:variant>
        <vt:i4>0</vt:i4>
      </vt:variant>
      <vt:variant>
        <vt:i4>5</vt:i4>
      </vt:variant>
      <vt:variant>
        <vt:lpwstr/>
      </vt:variant>
      <vt:variant>
        <vt:lpwstr>_ENREF_100</vt:lpwstr>
      </vt:variant>
      <vt:variant>
        <vt:i4>4784139</vt:i4>
      </vt:variant>
      <vt:variant>
        <vt:i4>580</vt:i4>
      </vt:variant>
      <vt:variant>
        <vt:i4>0</vt:i4>
      </vt:variant>
      <vt:variant>
        <vt:i4>5</vt:i4>
      </vt:variant>
      <vt:variant>
        <vt:lpwstr/>
      </vt:variant>
      <vt:variant>
        <vt:lpwstr>_ENREF_81</vt:lpwstr>
      </vt:variant>
      <vt:variant>
        <vt:i4>4390923</vt:i4>
      </vt:variant>
      <vt:variant>
        <vt:i4>574</vt:i4>
      </vt:variant>
      <vt:variant>
        <vt:i4>0</vt:i4>
      </vt:variant>
      <vt:variant>
        <vt:i4>5</vt:i4>
      </vt:variant>
      <vt:variant>
        <vt:lpwstr/>
      </vt:variant>
      <vt:variant>
        <vt:lpwstr>_ENREF_20</vt:lpwstr>
      </vt:variant>
      <vt:variant>
        <vt:i4>7536698</vt:i4>
      </vt:variant>
      <vt:variant>
        <vt:i4>571</vt:i4>
      </vt:variant>
      <vt:variant>
        <vt:i4>0</vt:i4>
      </vt:variant>
      <vt:variant>
        <vt:i4>5</vt:i4>
      </vt:variant>
      <vt:variant>
        <vt:lpwstr/>
      </vt:variant>
      <vt:variant>
        <vt:lpwstr>_ENREF_113</vt:lpwstr>
      </vt:variant>
      <vt:variant>
        <vt:i4>4587531</vt:i4>
      </vt:variant>
      <vt:variant>
        <vt:i4>563</vt:i4>
      </vt:variant>
      <vt:variant>
        <vt:i4>0</vt:i4>
      </vt:variant>
      <vt:variant>
        <vt:i4>5</vt:i4>
      </vt:variant>
      <vt:variant>
        <vt:lpwstr/>
      </vt:variant>
      <vt:variant>
        <vt:lpwstr>_ENREF_79</vt:lpwstr>
      </vt:variant>
      <vt:variant>
        <vt:i4>4390923</vt:i4>
      </vt:variant>
      <vt:variant>
        <vt:i4>557</vt:i4>
      </vt:variant>
      <vt:variant>
        <vt:i4>0</vt:i4>
      </vt:variant>
      <vt:variant>
        <vt:i4>5</vt:i4>
      </vt:variant>
      <vt:variant>
        <vt:lpwstr/>
      </vt:variant>
      <vt:variant>
        <vt:lpwstr>_ENREF_29</vt:lpwstr>
      </vt:variant>
      <vt:variant>
        <vt:i4>2359298</vt:i4>
      </vt:variant>
      <vt:variant>
        <vt:i4>552</vt:i4>
      </vt:variant>
      <vt:variant>
        <vt:i4>0</vt:i4>
      </vt:variant>
      <vt:variant>
        <vt:i4>5</vt:i4>
      </vt:variant>
      <vt:variant>
        <vt:lpwstr>http://www1.eere.energy.gov/biomass/pdfs/final_billionton_vision_report2.pdf</vt:lpwstr>
      </vt:variant>
      <vt:variant>
        <vt:lpwstr/>
      </vt:variant>
      <vt:variant>
        <vt:i4>4194315</vt:i4>
      </vt:variant>
      <vt:variant>
        <vt:i4>548</vt:i4>
      </vt:variant>
      <vt:variant>
        <vt:i4>0</vt:i4>
      </vt:variant>
      <vt:variant>
        <vt:i4>5</vt:i4>
      </vt:variant>
      <vt:variant>
        <vt:lpwstr/>
      </vt:variant>
      <vt:variant>
        <vt:lpwstr>_ENREF_15</vt:lpwstr>
      </vt:variant>
      <vt:variant>
        <vt:i4>4390923</vt:i4>
      </vt:variant>
      <vt:variant>
        <vt:i4>540</vt:i4>
      </vt:variant>
      <vt:variant>
        <vt:i4>0</vt:i4>
      </vt:variant>
      <vt:variant>
        <vt:i4>5</vt:i4>
      </vt:variant>
      <vt:variant>
        <vt:lpwstr/>
      </vt:variant>
      <vt:variant>
        <vt:lpwstr>_ENREF_26</vt:lpwstr>
      </vt:variant>
      <vt:variant>
        <vt:i4>4390923</vt:i4>
      </vt:variant>
      <vt:variant>
        <vt:i4>532</vt:i4>
      </vt:variant>
      <vt:variant>
        <vt:i4>0</vt:i4>
      </vt:variant>
      <vt:variant>
        <vt:i4>5</vt:i4>
      </vt:variant>
      <vt:variant>
        <vt:lpwstr/>
      </vt:variant>
      <vt:variant>
        <vt:lpwstr>_ENREF_27</vt:lpwstr>
      </vt:variant>
      <vt:variant>
        <vt:i4>4521995</vt:i4>
      </vt:variant>
      <vt:variant>
        <vt:i4>524</vt:i4>
      </vt:variant>
      <vt:variant>
        <vt:i4>0</vt:i4>
      </vt:variant>
      <vt:variant>
        <vt:i4>5</vt:i4>
      </vt:variant>
      <vt:variant>
        <vt:lpwstr/>
      </vt:variant>
      <vt:variant>
        <vt:lpwstr>_ENREF_45</vt:lpwstr>
      </vt:variant>
      <vt:variant>
        <vt:i4>4390923</vt:i4>
      </vt:variant>
      <vt:variant>
        <vt:i4>516</vt:i4>
      </vt:variant>
      <vt:variant>
        <vt:i4>0</vt:i4>
      </vt:variant>
      <vt:variant>
        <vt:i4>5</vt:i4>
      </vt:variant>
      <vt:variant>
        <vt:lpwstr/>
      </vt:variant>
      <vt:variant>
        <vt:lpwstr>_ENREF_29</vt:lpwstr>
      </vt:variant>
      <vt:variant>
        <vt:i4>4653067</vt:i4>
      </vt:variant>
      <vt:variant>
        <vt:i4>513</vt:i4>
      </vt:variant>
      <vt:variant>
        <vt:i4>0</vt:i4>
      </vt:variant>
      <vt:variant>
        <vt:i4>5</vt:i4>
      </vt:variant>
      <vt:variant>
        <vt:lpwstr/>
      </vt:variant>
      <vt:variant>
        <vt:lpwstr>_ENREF_6</vt:lpwstr>
      </vt:variant>
      <vt:variant>
        <vt:i4>2097201</vt:i4>
      </vt:variant>
      <vt:variant>
        <vt:i4>506</vt:i4>
      </vt:variant>
      <vt:variant>
        <vt:i4>0</vt:i4>
      </vt:variant>
      <vt:variant>
        <vt:i4>5</vt:i4>
      </vt:variant>
      <vt:variant>
        <vt:lpwstr>http://en.wikipedia.org/wiki/Beta-glucuronidase</vt:lpwstr>
      </vt:variant>
      <vt:variant>
        <vt:lpwstr/>
      </vt:variant>
      <vt:variant>
        <vt:i4>2097201</vt:i4>
      </vt:variant>
      <vt:variant>
        <vt:i4>503</vt:i4>
      </vt:variant>
      <vt:variant>
        <vt:i4>0</vt:i4>
      </vt:variant>
      <vt:variant>
        <vt:i4>5</vt:i4>
      </vt:variant>
      <vt:variant>
        <vt:lpwstr>http://en.wikipedia.org/wiki/Beta-glucuronidase</vt:lpwstr>
      </vt:variant>
      <vt:variant>
        <vt:lpwstr/>
      </vt:variant>
      <vt:variant>
        <vt:i4>4521995</vt:i4>
      </vt:variant>
      <vt:variant>
        <vt:i4>499</vt:i4>
      </vt:variant>
      <vt:variant>
        <vt:i4>0</vt:i4>
      </vt:variant>
      <vt:variant>
        <vt:i4>5</vt:i4>
      </vt:variant>
      <vt:variant>
        <vt:lpwstr/>
      </vt:variant>
      <vt:variant>
        <vt:lpwstr>_ENREF_4</vt:lpwstr>
      </vt:variant>
      <vt:variant>
        <vt:i4>4456459</vt:i4>
      </vt:variant>
      <vt:variant>
        <vt:i4>491</vt:i4>
      </vt:variant>
      <vt:variant>
        <vt:i4>0</vt:i4>
      </vt:variant>
      <vt:variant>
        <vt:i4>5</vt:i4>
      </vt:variant>
      <vt:variant>
        <vt:lpwstr/>
      </vt:variant>
      <vt:variant>
        <vt:lpwstr>_ENREF_5</vt:lpwstr>
      </vt:variant>
      <vt:variant>
        <vt:i4>4587531</vt:i4>
      </vt:variant>
      <vt:variant>
        <vt:i4>485</vt:i4>
      </vt:variant>
      <vt:variant>
        <vt:i4>0</vt:i4>
      </vt:variant>
      <vt:variant>
        <vt:i4>5</vt:i4>
      </vt:variant>
      <vt:variant>
        <vt:lpwstr/>
      </vt:variant>
      <vt:variant>
        <vt:lpwstr>_ENREF_74</vt:lpwstr>
      </vt:variant>
      <vt:variant>
        <vt:i4>4718603</vt:i4>
      </vt:variant>
      <vt:variant>
        <vt:i4>479</vt:i4>
      </vt:variant>
      <vt:variant>
        <vt:i4>0</vt:i4>
      </vt:variant>
      <vt:variant>
        <vt:i4>5</vt:i4>
      </vt:variant>
      <vt:variant>
        <vt:lpwstr/>
      </vt:variant>
      <vt:variant>
        <vt:lpwstr>_ENREF_9</vt:lpwstr>
      </vt:variant>
      <vt:variant>
        <vt:i4>4784139</vt:i4>
      </vt:variant>
      <vt:variant>
        <vt:i4>476</vt:i4>
      </vt:variant>
      <vt:variant>
        <vt:i4>0</vt:i4>
      </vt:variant>
      <vt:variant>
        <vt:i4>5</vt:i4>
      </vt:variant>
      <vt:variant>
        <vt:lpwstr/>
      </vt:variant>
      <vt:variant>
        <vt:lpwstr>_ENREF_8</vt:lpwstr>
      </vt:variant>
      <vt:variant>
        <vt:i4>4325387</vt:i4>
      </vt:variant>
      <vt:variant>
        <vt:i4>468</vt:i4>
      </vt:variant>
      <vt:variant>
        <vt:i4>0</vt:i4>
      </vt:variant>
      <vt:variant>
        <vt:i4>5</vt:i4>
      </vt:variant>
      <vt:variant>
        <vt:lpwstr/>
      </vt:variant>
      <vt:variant>
        <vt:lpwstr>_ENREF_33</vt:lpwstr>
      </vt:variant>
      <vt:variant>
        <vt:i4>4653067</vt:i4>
      </vt:variant>
      <vt:variant>
        <vt:i4>462</vt:i4>
      </vt:variant>
      <vt:variant>
        <vt:i4>0</vt:i4>
      </vt:variant>
      <vt:variant>
        <vt:i4>5</vt:i4>
      </vt:variant>
      <vt:variant>
        <vt:lpwstr/>
      </vt:variant>
      <vt:variant>
        <vt:lpwstr>_ENREF_66</vt:lpwstr>
      </vt:variant>
      <vt:variant>
        <vt:i4>4653067</vt:i4>
      </vt:variant>
      <vt:variant>
        <vt:i4>456</vt:i4>
      </vt:variant>
      <vt:variant>
        <vt:i4>0</vt:i4>
      </vt:variant>
      <vt:variant>
        <vt:i4>5</vt:i4>
      </vt:variant>
      <vt:variant>
        <vt:lpwstr/>
      </vt:variant>
      <vt:variant>
        <vt:lpwstr>_ENREF_65</vt:lpwstr>
      </vt:variant>
      <vt:variant>
        <vt:i4>4325387</vt:i4>
      </vt:variant>
      <vt:variant>
        <vt:i4>450</vt:i4>
      </vt:variant>
      <vt:variant>
        <vt:i4>0</vt:i4>
      </vt:variant>
      <vt:variant>
        <vt:i4>5</vt:i4>
      </vt:variant>
      <vt:variant>
        <vt:lpwstr/>
      </vt:variant>
      <vt:variant>
        <vt:lpwstr>_ENREF_38</vt:lpwstr>
      </vt:variant>
      <vt:variant>
        <vt:i4>4325387</vt:i4>
      </vt:variant>
      <vt:variant>
        <vt:i4>444</vt:i4>
      </vt:variant>
      <vt:variant>
        <vt:i4>0</vt:i4>
      </vt:variant>
      <vt:variant>
        <vt:i4>5</vt:i4>
      </vt:variant>
      <vt:variant>
        <vt:lpwstr/>
      </vt:variant>
      <vt:variant>
        <vt:lpwstr>_ENREF_37</vt:lpwstr>
      </vt:variant>
      <vt:variant>
        <vt:i4>4521995</vt:i4>
      </vt:variant>
      <vt:variant>
        <vt:i4>438</vt:i4>
      </vt:variant>
      <vt:variant>
        <vt:i4>0</vt:i4>
      </vt:variant>
      <vt:variant>
        <vt:i4>5</vt:i4>
      </vt:variant>
      <vt:variant>
        <vt:lpwstr/>
      </vt:variant>
      <vt:variant>
        <vt:lpwstr>_ENREF_41</vt:lpwstr>
      </vt:variant>
      <vt:variant>
        <vt:i4>4784139</vt:i4>
      </vt:variant>
      <vt:variant>
        <vt:i4>432</vt:i4>
      </vt:variant>
      <vt:variant>
        <vt:i4>0</vt:i4>
      </vt:variant>
      <vt:variant>
        <vt:i4>5</vt:i4>
      </vt:variant>
      <vt:variant>
        <vt:lpwstr/>
      </vt:variant>
      <vt:variant>
        <vt:lpwstr>_ENREF_82</vt:lpwstr>
      </vt:variant>
      <vt:variant>
        <vt:i4>4587531</vt:i4>
      </vt:variant>
      <vt:variant>
        <vt:i4>426</vt:i4>
      </vt:variant>
      <vt:variant>
        <vt:i4>0</vt:i4>
      </vt:variant>
      <vt:variant>
        <vt:i4>5</vt:i4>
      </vt:variant>
      <vt:variant>
        <vt:lpwstr/>
      </vt:variant>
      <vt:variant>
        <vt:lpwstr>_ENREF_7</vt:lpwstr>
      </vt:variant>
      <vt:variant>
        <vt:i4>4325387</vt:i4>
      </vt:variant>
      <vt:variant>
        <vt:i4>418</vt:i4>
      </vt:variant>
      <vt:variant>
        <vt:i4>0</vt:i4>
      </vt:variant>
      <vt:variant>
        <vt:i4>5</vt:i4>
      </vt:variant>
      <vt:variant>
        <vt:lpwstr/>
      </vt:variant>
      <vt:variant>
        <vt:lpwstr>_ENREF_39</vt:lpwstr>
      </vt:variant>
      <vt:variant>
        <vt:i4>786516</vt:i4>
      </vt:variant>
      <vt:variant>
        <vt:i4>411</vt:i4>
      </vt:variant>
      <vt:variant>
        <vt:i4>0</vt:i4>
      </vt:variant>
      <vt:variant>
        <vt:i4>5</vt:i4>
      </vt:variant>
      <vt:variant>
        <vt:lpwstr>http://www.bioportfolio,com/LeadDiscovery/PubMed-100301.html</vt:lpwstr>
      </vt:variant>
      <vt:variant>
        <vt:lpwstr/>
      </vt:variant>
      <vt:variant>
        <vt:i4>7667768</vt:i4>
      </vt:variant>
      <vt:variant>
        <vt:i4>407</vt:i4>
      </vt:variant>
      <vt:variant>
        <vt:i4>0</vt:i4>
      </vt:variant>
      <vt:variant>
        <vt:i4>5</vt:i4>
      </vt:variant>
      <vt:variant>
        <vt:lpwstr/>
      </vt:variant>
      <vt:variant>
        <vt:lpwstr>_ENREF_135</vt:lpwstr>
      </vt:variant>
      <vt:variant>
        <vt:i4>7471163</vt:i4>
      </vt:variant>
      <vt:variant>
        <vt:i4>404</vt:i4>
      </vt:variant>
      <vt:variant>
        <vt:i4>0</vt:i4>
      </vt:variant>
      <vt:variant>
        <vt:i4>5</vt:i4>
      </vt:variant>
      <vt:variant>
        <vt:lpwstr/>
      </vt:variant>
      <vt:variant>
        <vt:lpwstr>_ENREF_102</vt:lpwstr>
      </vt:variant>
      <vt:variant>
        <vt:i4>4325387</vt:i4>
      </vt:variant>
      <vt:variant>
        <vt:i4>396</vt:i4>
      </vt:variant>
      <vt:variant>
        <vt:i4>0</vt:i4>
      </vt:variant>
      <vt:variant>
        <vt:i4>5</vt:i4>
      </vt:variant>
      <vt:variant>
        <vt:lpwstr/>
      </vt:variant>
      <vt:variant>
        <vt:lpwstr>_ENREF_3</vt:lpwstr>
      </vt:variant>
      <vt:variant>
        <vt:i4>7471163</vt:i4>
      </vt:variant>
      <vt:variant>
        <vt:i4>390</vt:i4>
      </vt:variant>
      <vt:variant>
        <vt:i4>0</vt:i4>
      </vt:variant>
      <vt:variant>
        <vt:i4>5</vt:i4>
      </vt:variant>
      <vt:variant>
        <vt:lpwstr/>
      </vt:variant>
      <vt:variant>
        <vt:lpwstr>_ENREF_102</vt:lpwstr>
      </vt:variant>
      <vt:variant>
        <vt:i4>7667768</vt:i4>
      </vt:variant>
      <vt:variant>
        <vt:i4>384</vt:i4>
      </vt:variant>
      <vt:variant>
        <vt:i4>0</vt:i4>
      </vt:variant>
      <vt:variant>
        <vt:i4>5</vt:i4>
      </vt:variant>
      <vt:variant>
        <vt:lpwstr/>
      </vt:variant>
      <vt:variant>
        <vt:lpwstr>_ENREF_135</vt:lpwstr>
      </vt:variant>
      <vt:variant>
        <vt:i4>7340090</vt:i4>
      </vt:variant>
      <vt:variant>
        <vt:i4>378</vt:i4>
      </vt:variant>
      <vt:variant>
        <vt:i4>0</vt:i4>
      </vt:variant>
      <vt:variant>
        <vt:i4>5</vt:i4>
      </vt:variant>
      <vt:variant>
        <vt:lpwstr/>
      </vt:variant>
      <vt:variant>
        <vt:lpwstr>_ENREF_110</vt:lpwstr>
      </vt:variant>
      <vt:variant>
        <vt:i4>4456459</vt:i4>
      </vt:variant>
      <vt:variant>
        <vt:i4>370</vt:i4>
      </vt:variant>
      <vt:variant>
        <vt:i4>0</vt:i4>
      </vt:variant>
      <vt:variant>
        <vt:i4>5</vt:i4>
      </vt:variant>
      <vt:variant>
        <vt:lpwstr/>
      </vt:variant>
      <vt:variant>
        <vt:lpwstr>_ENREF_54</vt:lpwstr>
      </vt:variant>
      <vt:variant>
        <vt:i4>4587531</vt:i4>
      </vt:variant>
      <vt:variant>
        <vt:i4>364</vt:i4>
      </vt:variant>
      <vt:variant>
        <vt:i4>0</vt:i4>
      </vt:variant>
      <vt:variant>
        <vt:i4>5</vt:i4>
      </vt:variant>
      <vt:variant>
        <vt:lpwstr/>
      </vt:variant>
      <vt:variant>
        <vt:lpwstr>_ENREF_76</vt:lpwstr>
      </vt:variant>
      <vt:variant>
        <vt:i4>4784139</vt:i4>
      </vt:variant>
      <vt:variant>
        <vt:i4>356</vt:i4>
      </vt:variant>
      <vt:variant>
        <vt:i4>0</vt:i4>
      </vt:variant>
      <vt:variant>
        <vt:i4>5</vt:i4>
      </vt:variant>
      <vt:variant>
        <vt:lpwstr/>
      </vt:variant>
      <vt:variant>
        <vt:lpwstr>_ENREF_83</vt:lpwstr>
      </vt:variant>
      <vt:variant>
        <vt:i4>7340089</vt:i4>
      </vt:variant>
      <vt:variant>
        <vt:i4>348</vt:i4>
      </vt:variant>
      <vt:variant>
        <vt:i4>0</vt:i4>
      </vt:variant>
      <vt:variant>
        <vt:i4>5</vt:i4>
      </vt:variant>
      <vt:variant>
        <vt:lpwstr/>
      </vt:variant>
      <vt:variant>
        <vt:lpwstr>_ENREF_120</vt:lpwstr>
      </vt:variant>
      <vt:variant>
        <vt:i4>7405625</vt:i4>
      </vt:variant>
      <vt:variant>
        <vt:i4>342</vt:i4>
      </vt:variant>
      <vt:variant>
        <vt:i4>0</vt:i4>
      </vt:variant>
      <vt:variant>
        <vt:i4>5</vt:i4>
      </vt:variant>
      <vt:variant>
        <vt:lpwstr/>
      </vt:variant>
      <vt:variant>
        <vt:lpwstr>_ENREF_121</vt:lpwstr>
      </vt:variant>
      <vt:variant>
        <vt:i4>7667768</vt:i4>
      </vt:variant>
      <vt:variant>
        <vt:i4>336</vt:i4>
      </vt:variant>
      <vt:variant>
        <vt:i4>0</vt:i4>
      </vt:variant>
      <vt:variant>
        <vt:i4>5</vt:i4>
      </vt:variant>
      <vt:variant>
        <vt:lpwstr/>
      </vt:variant>
      <vt:variant>
        <vt:lpwstr>_ENREF_135</vt:lpwstr>
      </vt:variant>
      <vt:variant>
        <vt:i4>7864378</vt:i4>
      </vt:variant>
      <vt:variant>
        <vt:i4>330</vt:i4>
      </vt:variant>
      <vt:variant>
        <vt:i4>0</vt:i4>
      </vt:variant>
      <vt:variant>
        <vt:i4>5</vt:i4>
      </vt:variant>
      <vt:variant>
        <vt:lpwstr/>
      </vt:variant>
      <vt:variant>
        <vt:lpwstr>_ENREF_118</vt:lpwstr>
      </vt:variant>
      <vt:variant>
        <vt:i4>4194315</vt:i4>
      </vt:variant>
      <vt:variant>
        <vt:i4>322</vt:i4>
      </vt:variant>
      <vt:variant>
        <vt:i4>0</vt:i4>
      </vt:variant>
      <vt:variant>
        <vt:i4>5</vt:i4>
      </vt:variant>
      <vt:variant>
        <vt:lpwstr/>
      </vt:variant>
      <vt:variant>
        <vt:lpwstr>_ENREF_12</vt:lpwstr>
      </vt:variant>
      <vt:variant>
        <vt:i4>4587531</vt:i4>
      </vt:variant>
      <vt:variant>
        <vt:i4>319</vt:i4>
      </vt:variant>
      <vt:variant>
        <vt:i4>0</vt:i4>
      </vt:variant>
      <vt:variant>
        <vt:i4>5</vt:i4>
      </vt:variant>
      <vt:variant>
        <vt:lpwstr/>
      </vt:variant>
      <vt:variant>
        <vt:lpwstr>_ENREF_71</vt:lpwstr>
      </vt:variant>
      <vt:variant>
        <vt:i4>4587531</vt:i4>
      </vt:variant>
      <vt:variant>
        <vt:i4>311</vt:i4>
      </vt:variant>
      <vt:variant>
        <vt:i4>0</vt:i4>
      </vt:variant>
      <vt:variant>
        <vt:i4>5</vt:i4>
      </vt:variant>
      <vt:variant>
        <vt:lpwstr/>
      </vt:variant>
      <vt:variant>
        <vt:lpwstr>_ENREF_73</vt:lpwstr>
      </vt:variant>
      <vt:variant>
        <vt:i4>7471161</vt:i4>
      </vt:variant>
      <vt:variant>
        <vt:i4>303</vt:i4>
      </vt:variant>
      <vt:variant>
        <vt:i4>0</vt:i4>
      </vt:variant>
      <vt:variant>
        <vt:i4>5</vt:i4>
      </vt:variant>
      <vt:variant>
        <vt:lpwstr/>
      </vt:variant>
      <vt:variant>
        <vt:lpwstr>_ENREF_122</vt:lpwstr>
      </vt:variant>
      <vt:variant>
        <vt:i4>4325387</vt:i4>
      </vt:variant>
      <vt:variant>
        <vt:i4>297</vt:i4>
      </vt:variant>
      <vt:variant>
        <vt:i4>0</vt:i4>
      </vt:variant>
      <vt:variant>
        <vt:i4>5</vt:i4>
      </vt:variant>
      <vt:variant>
        <vt:lpwstr/>
      </vt:variant>
      <vt:variant>
        <vt:lpwstr>_ENREF_30</vt:lpwstr>
      </vt:variant>
      <vt:variant>
        <vt:i4>4718603</vt:i4>
      </vt:variant>
      <vt:variant>
        <vt:i4>289</vt:i4>
      </vt:variant>
      <vt:variant>
        <vt:i4>0</vt:i4>
      </vt:variant>
      <vt:variant>
        <vt:i4>5</vt:i4>
      </vt:variant>
      <vt:variant>
        <vt:lpwstr/>
      </vt:variant>
      <vt:variant>
        <vt:lpwstr>_ENREF_91</vt:lpwstr>
      </vt:variant>
      <vt:variant>
        <vt:i4>4456459</vt:i4>
      </vt:variant>
      <vt:variant>
        <vt:i4>281</vt:i4>
      </vt:variant>
      <vt:variant>
        <vt:i4>0</vt:i4>
      </vt:variant>
      <vt:variant>
        <vt:i4>5</vt:i4>
      </vt:variant>
      <vt:variant>
        <vt:lpwstr/>
      </vt:variant>
      <vt:variant>
        <vt:lpwstr>_ENREF_55</vt:lpwstr>
      </vt:variant>
      <vt:variant>
        <vt:i4>7929915</vt:i4>
      </vt:variant>
      <vt:variant>
        <vt:i4>273</vt:i4>
      </vt:variant>
      <vt:variant>
        <vt:i4>0</vt:i4>
      </vt:variant>
      <vt:variant>
        <vt:i4>5</vt:i4>
      </vt:variant>
      <vt:variant>
        <vt:lpwstr/>
      </vt:variant>
      <vt:variant>
        <vt:lpwstr>_ENREF_109</vt:lpwstr>
      </vt:variant>
      <vt:variant>
        <vt:i4>4521995</vt:i4>
      </vt:variant>
      <vt:variant>
        <vt:i4>265</vt:i4>
      </vt:variant>
      <vt:variant>
        <vt:i4>0</vt:i4>
      </vt:variant>
      <vt:variant>
        <vt:i4>5</vt:i4>
      </vt:variant>
      <vt:variant>
        <vt:lpwstr/>
      </vt:variant>
      <vt:variant>
        <vt:lpwstr>_ENREF_4</vt:lpwstr>
      </vt:variant>
      <vt:variant>
        <vt:i4>7864379</vt:i4>
      </vt:variant>
      <vt:variant>
        <vt:i4>257</vt:i4>
      </vt:variant>
      <vt:variant>
        <vt:i4>0</vt:i4>
      </vt:variant>
      <vt:variant>
        <vt:i4>5</vt:i4>
      </vt:variant>
      <vt:variant>
        <vt:lpwstr/>
      </vt:variant>
      <vt:variant>
        <vt:lpwstr>_ENREF_108</vt:lpwstr>
      </vt:variant>
      <vt:variant>
        <vt:i4>4653067</vt:i4>
      </vt:variant>
      <vt:variant>
        <vt:i4>251</vt:i4>
      </vt:variant>
      <vt:variant>
        <vt:i4>0</vt:i4>
      </vt:variant>
      <vt:variant>
        <vt:i4>5</vt:i4>
      </vt:variant>
      <vt:variant>
        <vt:lpwstr/>
      </vt:variant>
      <vt:variant>
        <vt:lpwstr>_ENREF_62</vt:lpwstr>
      </vt:variant>
      <vt:variant>
        <vt:i4>7667768</vt:i4>
      </vt:variant>
      <vt:variant>
        <vt:i4>245</vt:i4>
      </vt:variant>
      <vt:variant>
        <vt:i4>0</vt:i4>
      </vt:variant>
      <vt:variant>
        <vt:i4>5</vt:i4>
      </vt:variant>
      <vt:variant>
        <vt:lpwstr/>
      </vt:variant>
      <vt:variant>
        <vt:lpwstr>_ENREF_135</vt:lpwstr>
      </vt:variant>
      <vt:variant>
        <vt:i4>7471163</vt:i4>
      </vt:variant>
      <vt:variant>
        <vt:i4>242</vt:i4>
      </vt:variant>
      <vt:variant>
        <vt:i4>0</vt:i4>
      </vt:variant>
      <vt:variant>
        <vt:i4>5</vt:i4>
      </vt:variant>
      <vt:variant>
        <vt:lpwstr/>
      </vt:variant>
      <vt:variant>
        <vt:lpwstr>_ENREF_102</vt:lpwstr>
      </vt:variant>
      <vt:variant>
        <vt:i4>7667768</vt:i4>
      </vt:variant>
      <vt:variant>
        <vt:i4>234</vt:i4>
      </vt:variant>
      <vt:variant>
        <vt:i4>0</vt:i4>
      </vt:variant>
      <vt:variant>
        <vt:i4>5</vt:i4>
      </vt:variant>
      <vt:variant>
        <vt:lpwstr/>
      </vt:variant>
      <vt:variant>
        <vt:lpwstr>_ENREF_135</vt:lpwstr>
      </vt:variant>
      <vt:variant>
        <vt:i4>7536696</vt:i4>
      </vt:variant>
      <vt:variant>
        <vt:i4>228</vt:i4>
      </vt:variant>
      <vt:variant>
        <vt:i4>0</vt:i4>
      </vt:variant>
      <vt:variant>
        <vt:i4>5</vt:i4>
      </vt:variant>
      <vt:variant>
        <vt:lpwstr/>
      </vt:variant>
      <vt:variant>
        <vt:lpwstr>_ENREF_133</vt:lpwstr>
      </vt:variant>
      <vt:variant>
        <vt:i4>4325387</vt:i4>
      </vt:variant>
      <vt:variant>
        <vt:i4>222</vt:i4>
      </vt:variant>
      <vt:variant>
        <vt:i4>0</vt:i4>
      </vt:variant>
      <vt:variant>
        <vt:i4>5</vt:i4>
      </vt:variant>
      <vt:variant>
        <vt:lpwstr/>
      </vt:variant>
      <vt:variant>
        <vt:lpwstr>_ENREF_36</vt:lpwstr>
      </vt:variant>
      <vt:variant>
        <vt:i4>7667769</vt:i4>
      </vt:variant>
      <vt:variant>
        <vt:i4>214</vt:i4>
      </vt:variant>
      <vt:variant>
        <vt:i4>0</vt:i4>
      </vt:variant>
      <vt:variant>
        <vt:i4>5</vt:i4>
      </vt:variant>
      <vt:variant>
        <vt:lpwstr/>
      </vt:variant>
      <vt:variant>
        <vt:lpwstr>_ENREF_125</vt:lpwstr>
      </vt:variant>
      <vt:variant>
        <vt:i4>4194315</vt:i4>
      </vt:variant>
      <vt:variant>
        <vt:i4>208</vt:i4>
      </vt:variant>
      <vt:variant>
        <vt:i4>0</vt:i4>
      </vt:variant>
      <vt:variant>
        <vt:i4>5</vt:i4>
      </vt:variant>
      <vt:variant>
        <vt:lpwstr/>
      </vt:variant>
      <vt:variant>
        <vt:lpwstr>_ENREF_1</vt:lpwstr>
      </vt:variant>
      <vt:variant>
        <vt:i4>7733304</vt:i4>
      </vt:variant>
      <vt:variant>
        <vt:i4>202</vt:i4>
      </vt:variant>
      <vt:variant>
        <vt:i4>0</vt:i4>
      </vt:variant>
      <vt:variant>
        <vt:i4>5</vt:i4>
      </vt:variant>
      <vt:variant>
        <vt:lpwstr/>
      </vt:variant>
      <vt:variant>
        <vt:lpwstr>_ENREF_136</vt:lpwstr>
      </vt:variant>
      <vt:variant>
        <vt:i4>7864378</vt:i4>
      </vt:variant>
      <vt:variant>
        <vt:i4>196</vt:i4>
      </vt:variant>
      <vt:variant>
        <vt:i4>0</vt:i4>
      </vt:variant>
      <vt:variant>
        <vt:i4>5</vt:i4>
      </vt:variant>
      <vt:variant>
        <vt:lpwstr/>
      </vt:variant>
      <vt:variant>
        <vt:lpwstr>_ENREF_118</vt:lpwstr>
      </vt:variant>
      <vt:variant>
        <vt:i4>7471163</vt:i4>
      </vt:variant>
      <vt:variant>
        <vt:i4>188</vt:i4>
      </vt:variant>
      <vt:variant>
        <vt:i4>0</vt:i4>
      </vt:variant>
      <vt:variant>
        <vt:i4>5</vt:i4>
      </vt:variant>
      <vt:variant>
        <vt:lpwstr/>
      </vt:variant>
      <vt:variant>
        <vt:lpwstr>_ENREF_102</vt:lpwstr>
      </vt:variant>
      <vt:variant>
        <vt:i4>4456459</vt:i4>
      </vt:variant>
      <vt:variant>
        <vt:i4>182</vt:i4>
      </vt:variant>
      <vt:variant>
        <vt:i4>0</vt:i4>
      </vt:variant>
      <vt:variant>
        <vt:i4>5</vt:i4>
      </vt:variant>
      <vt:variant>
        <vt:lpwstr/>
      </vt:variant>
      <vt:variant>
        <vt:lpwstr>_ENREF_55</vt:lpwstr>
      </vt:variant>
      <vt:variant>
        <vt:i4>7864378</vt:i4>
      </vt:variant>
      <vt:variant>
        <vt:i4>174</vt:i4>
      </vt:variant>
      <vt:variant>
        <vt:i4>0</vt:i4>
      </vt:variant>
      <vt:variant>
        <vt:i4>5</vt:i4>
      </vt:variant>
      <vt:variant>
        <vt:lpwstr/>
      </vt:variant>
      <vt:variant>
        <vt:lpwstr>_ENREF_118</vt:lpwstr>
      </vt:variant>
      <vt:variant>
        <vt:i4>4587531</vt:i4>
      </vt:variant>
      <vt:variant>
        <vt:i4>171</vt:i4>
      </vt:variant>
      <vt:variant>
        <vt:i4>0</vt:i4>
      </vt:variant>
      <vt:variant>
        <vt:i4>5</vt:i4>
      </vt:variant>
      <vt:variant>
        <vt:lpwstr/>
      </vt:variant>
      <vt:variant>
        <vt:lpwstr>_ENREF_77</vt:lpwstr>
      </vt:variant>
      <vt:variant>
        <vt:i4>7471163</vt:i4>
      </vt:variant>
      <vt:variant>
        <vt:i4>163</vt:i4>
      </vt:variant>
      <vt:variant>
        <vt:i4>0</vt:i4>
      </vt:variant>
      <vt:variant>
        <vt:i4>5</vt:i4>
      </vt:variant>
      <vt:variant>
        <vt:lpwstr/>
      </vt:variant>
      <vt:variant>
        <vt:lpwstr>_ENREF_102</vt:lpwstr>
      </vt:variant>
      <vt:variant>
        <vt:i4>4784139</vt:i4>
      </vt:variant>
      <vt:variant>
        <vt:i4>157</vt:i4>
      </vt:variant>
      <vt:variant>
        <vt:i4>0</vt:i4>
      </vt:variant>
      <vt:variant>
        <vt:i4>5</vt:i4>
      </vt:variant>
      <vt:variant>
        <vt:lpwstr/>
      </vt:variant>
      <vt:variant>
        <vt:lpwstr>_ENREF_83</vt:lpwstr>
      </vt:variant>
      <vt:variant>
        <vt:i4>7602235</vt:i4>
      </vt:variant>
      <vt:variant>
        <vt:i4>149</vt:i4>
      </vt:variant>
      <vt:variant>
        <vt:i4>0</vt:i4>
      </vt:variant>
      <vt:variant>
        <vt:i4>5</vt:i4>
      </vt:variant>
      <vt:variant>
        <vt:lpwstr/>
      </vt:variant>
      <vt:variant>
        <vt:lpwstr>_ENREF_104</vt:lpwstr>
      </vt:variant>
      <vt:variant>
        <vt:i4>7602235</vt:i4>
      </vt:variant>
      <vt:variant>
        <vt:i4>143</vt:i4>
      </vt:variant>
      <vt:variant>
        <vt:i4>0</vt:i4>
      </vt:variant>
      <vt:variant>
        <vt:i4>5</vt:i4>
      </vt:variant>
      <vt:variant>
        <vt:lpwstr/>
      </vt:variant>
      <vt:variant>
        <vt:lpwstr>_ENREF_104</vt:lpwstr>
      </vt:variant>
      <vt:variant>
        <vt:i4>7405631</vt:i4>
      </vt:variant>
      <vt:variant>
        <vt:i4>140</vt:i4>
      </vt:variant>
      <vt:variant>
        <vt:i4>0</vt:i4>
      </vt:variant>
      <vt:variant>
        <vt:i4>5</vt:i4>
      </vt:variant>
      <vt:variant>
        <vt:lpwstr/>
      </vt:variant>
      <vt:variant>
        <vt:lpwstr>_ENREF_141</vt:lpwstr>
      </vt:variant>
      <vt:variant>
        <vt:i4>7340095</vt:i4>
      </vt:variant>
      <vt:variant>
        <vt:i4>132</vt:i4>
      </vt:variant>
      <vt:variant>
        <vt:i4>0</vt:i4>
      </vt:variant>
      <vt:variant>
        <vt:i4>5</vt:i4>
      </vt:variant>
      <vt:variant>
        <vt:lpwstr/>
      </vt:variant>
      <vt:variant>
        <vt:lpwstr>_ENREF_140</vt:lpwstr>
      </vt:variant>
      <vt:variant>
        <vt:i4>7602235</vt:i4>
      </vt:variant>
      <vt:variant>
        <vt:i4>126</vt:i4>
      </vt:variant>
      <vt:variant>
        <vt:i4>0</vt:i4>
      </vt:variant>
      <vt:variant>
        <vt:i4>5</vt:i4>
      </vt:variant>
      <vt:variant>
        <vt:lpwstr/>
      </vt:variant>
      <vt:variant>
        <vt:lpwstr>_ENREF_104</vt:lpwstr>
      </vt:variant>
      <vt:variant>
        <vt:i4>7602235</vt:i4>
      </vt:variant>
      <vt:variant>
        <vt:i4>120</vt:i4>
      </vt:variant>
      <vt:variant>
        <vt:i4>0</vt:i4>
      </vt:variant>
      <vt:variant>
        <vt:i4>5</vt:i4>
      </vt:variant>
      <vt:variant>
        <vt:lpwstr/>
      </vt:variant>
      <vt:variant>
        <vt:lpwstr>_ENREF_104</vt:lpwstr>
      </vt:variant>
      <vt:variant>
        <vt:i4>7602235</vt:i4>
      </vt:variant>
      <vt:variant>
        <vt:i4>114</vt:i4>
      </vt:variant>
      <vt:variant>
        <vt:i4>0</vt:i4>
      </vt:variant>
      <vt:variant>
        <vt:i4>5</vt:i4>
      </vt:variant>
      <vt:variant>
        <vt:lpwstr/>
      </vt:variant>
      <vt:variant>
        <vt:lpwstr>_ENREF_104</vt:lpwstr>
      </vt:variant>
      <vt:variant>
        <vt:i4>7536696</vt:i4>
      </vt:variant>
      <vt:variant>
        <vt:i4>108</vt:i4>
      </vt:variant>
      <vt:variant>
        <vt:i4>0</vt:i4>
      </vt:variant>
      <vt:variant>
        <vt:i4>5</vt:i4>
      </vt:variant>
      <vt:variant>
        <vt:lpwstr/>
      </vt:variant>
      <vt:variant>
        <vt:lpwstr>_ENREF_133</vt:lpwstr>
      </vt:variant>
      <vt:variant>
        <vt:i4>7798842</vt:i4>
      </vt:variant>
      <vt:variant>
        <vt:i4>102</vt:i4>
      </vt:variant>
      <vt:variant>
        <vt:i4>0</vt:i4>
      </vt:variant>
      <vt:variant>
        <vt:i4>5</vt:i4>
      </vt:variant>
      <vt:variant>
        <vt:lpwstr/>
      </vt:variant>
      <vt:variant>
        <vt:lpwstr>_ENREF_117</vt:lpwstr>
      </vt:variant>
      <vt:variant>
        <vt:i4>4784139</vt:i4>
      </vt:variant>
      <vt:variant>
        <vt:i4>96</vt:i4>
      </vt:variant>
      <vt:variant>
        <vt:i4>0</vt:i4>
      </vt:variant>
      <vt:variant>
        <vt:i4>5</vt:i4>
      </vt:variant>
      <vt:variant>
        <vt:lpwstr/>
      </vt:variant>
      <vt:variant>
        <vt:lpwstr>_ENREF_83</vt:lpwstr>
      </vt:variant>
      <vt:variant>
        <vt:i4>4390923</vt:i4>
      </vt:variant>
      <vt:variant>
        <vt:i4>88</vt:i4>
      </vt:variant>
      <vt:variant>
        <vt:i4>0</vt:i4>
      </vt:variant>
      <vt:variant>
        <vt:i4>5</vt:i4>
      </vt:variant>
      <vt:variant>
        <vt:lpwstr/>
      </vt:variant>
      <vt:variant>
        <vt:lpwstr>_ENREF_22</vt:lpwstr>
      </vt:variant>
      <vt:variant>
        <vt:i4>7536697</vt:i4>
      </vt:variant>
      <vt:variant>
        <vt:i4>80</vt:i4>
      </vt:variant>
      <vt:variant>
        <vt:i4>0</vt:i4>
      </vt:variant>
      <vt:variant>
        <vt:i4>5</vt:i4>
      </vt:variant>
      <vt:variant>
        <vt:lpwstr/>
      </vt:variant>
      <vt:variant>
        <vt:lpwstr>_ENREF_123</vt:lpwstr>
      </vt:variant>
      <vt:variant>
        <vt:i4>4521995</vt:i4>
      </vt:variant>
      <vt:variant>
        <vt:i4>77</vt:i4>
      </vt:variant>
      <vt:variant>
        <vt:i4>0</vt:i4>
      </vt:variant>
      <vt:variant>
        <vt:i4>5</vt:i4>
      </vt:variant>
      <vt:variant>
        <vt:lpwstr/>
      </vt:variant>
      <vt:variant>
        <vt:lpwstr>_ENREF_42</vt:lpwstr>
      </vt:variant>
      <vt:variant>
        <vt:i4>7929914</vt:i4>
      </vt:variant>
      <vt:variant>
        <vt:i4>69</vt:i4>
      </vt:variant>
      <vt:variant>
        <vt:i4>0</vt:i4>
      </vt:variant>
      <vt:variant>
        <vt:i4>5</vt:i4>
      </vt:variant>
      <vt:variant>
        <vt:lpwstr/>
      </vt:variant>
      <vt:variant>
        <vt:lpwstr>_ENREF_119</vt:lpwstr>
      </vt:variant>
      <vt:variant>
        <vt:i4>7405626</vt:i4>
      </vt:variant>
      <vt:variant>
        <vt:i4>66</vt:i4>
      </vt:variant>
      <vt:variant>
        <vt:i4>0</vt:i4>
      </vt:variant>
      <vt:variant>
        <vt:i4>5</vt:i4>
      </vt:variant>
      <vt:variant>
        <vt:lpwstr/>
      </vt:variant>
      <vt:variant>
        <vt:lpwstr>_ENREF_111</vt:lpwstr>
      </vt:variant>
      <vt:variant>
        <vt:i4>7929914</vt:i4>
      </vt:variant>
      <vt:variant>
        <vt:i4>58</vt:i4>
      </vt:variant>
      <vt:variant>
        <vt:i4>0</vt:i4>
      </vt:variant>
      <vt:variant>
        <vt:i4>5</vt:i4>
      </vt:variant>
      <vt:variant>
        <vt:lpwstr/>
      </vt:variant>
      <vt:variant>
        <vt:lpwstr>_ENREF_119</vt:lpwstr>
      </vt:variant>
      <vt:variant>
        <vt:i4>4784139</vt:i4>
      </vt:variant>
      <vt:variant>
        <vt:i4>52</vt:i4>
      </vt:variant>
      <vt:variant>
        <vt:i4>0</vt:i4>
      </vt:variant>
      <vt:variant>
        <vt:i4>5</vt:i4>
      </vt:variant>
      <vt:variant>
        <vt:lpwstr/>
      </vt:variant>
      <vt:variant>
        <vt:lpwstr>_ENREF_88</vt:lpwstr>
      </vt:variant>
      <vt:variant>
        <vt:i4>4784139</vt:i4>
      </vt:variant>
      <vt:variant>
        <vt:i4>49</vt:i4>
      </vt:variant>
      <vt:variant>
        <vt:i4>0</vt:i4>
      </vt:variant>
      <vt:variant>
        <vt:i4>5</vt:i4>
      </vt:variant>
      <vt:variant>
        <vt:lpwstr/>
      </vt:variant>
      <vt:variant>
        <vt:lpwstr>_ENREF_87</vt:lpwstr>
      </vt:variant>
      <vt:variant>
        <vt:i4>7667771</vt:i4>
      </vt:variant>
      <vt:variant>
        <vt:i4>41</vt:i4>
      </vt:variant>
      <vt:variant>
        <vt:i4>0</vt:i4>
      </vt:variant>
      <vt:variant>
        <vt:i4>5</vt:i4>
      </vt:variant>
      <vt:variant>
        <vt:lpwstr/>
      </vt:variant>
      <vt:variant>
        <vt:lpwstr>_ENREF_105</vt:lpwstr>
      </vt:variant>
      <vt:variant>
        <vt:i4>4784139</vt:i4>
      </vt:variant>
      <vt:variant>
        <vt:i4>35</vt:i4>
      </vt:variant>
      <vt:variant>
        <vt:i4>0</vt:i4>
      </vt:variant>
      <vt:variant>
        <vt:i4>5</vt:i4>
      </vt:variant>
      <vt:variant>
        <vt:lpwstr/>
      </vt:variant>
      <vt:variant>
        <vt:lpwstr>_ENREF_8</vt:lpwstr>
      </vt:variant>
      <vt:variant>
        <vt:i4>4325387</vt:i4>
      </vt:variant>
      <vt:variant>
        <vt:i4>29</vt:i4>
      </vt:variant>
      <vt:variant>
        <vt:i4>0</vt:i4>
      </vt:variant>
      <vt:variant>
        <vt:i4>5</vt:i4>
      </vt:variant>
      <vt:variant>
        <vt:lpwstr/>
      </vt:variant>
      <vt:variant>
        <vt:lpwstr>_ENREF_31</vt:lpwstr>
      </vt:variant>
      <vt:variant>
        <vt:i4>4390923</vt:i4>
      </vt:variant>
      <vt:variant>
        <vt:i4>26</vt:i4>
      </vt:variant>
      <vt:variant>
        <vt:i4>0</vt:i4>
      </vt:variant>
      <vt:variant>
        <vt:i4>5</vt:i4>
      </vt:variant>
      <vt:variant>
        <vt:lpwstr/>
      </vt:variant>
      <vt:variant>
        <vt:lpwstr>_ENREF_27</vt:lpwstr>
      </vt:variant>
      <vt:variant>
        <vt:i4>4784139</vt:i4>
      </vt:variant>
      <vt:variant>
        <vt:i4>18</vt:i4>
      </vt:variant>
      <vt:variant>
        <vt:i4>0</vt:i4>
      </vt:variant>
      <vt:variant>
        <vt:i4>5</vt:i4>
      </vt:variant>
      <vt:variant>
        <vt:lpwstr/>
      </vt:variant>
      <vt:variant>
        <vt:lpwstr>_ENREF_83</vt:lpwstr>
      </vt:variant>
      <vt:variant>
        <vt:i4>4521995</vt:i4>
      </vt:variant>
      <vt:variant>
        <vt:i4>10</vt:i4>
      </vt:variant>
      <vt:variant>
        <vt:i4>0</vt:i4>
      </vt:variant>
      <vt:variant>
        <vt:i4>5</vt:i4>
      </vt:variant>
      <vt:variant>
        <vt:lpwstr/>
      </vt:variant>
      <vt:variant>
        <vt:lpwstr>_ENREF_49</vt:lpwstr>
      </vt:variant>
      <vt:variant>
        <vt:i4>4587531</vt:i4>
      </vt:variant>
      <vt:variant>
        <vt:i4>4</vt:i4>
      </vt:variant>
      <vt:variant>
        <vt:i4>0</vt:i4>
      </vt:variant>
      <vt:variant>
        <vt:i4>5</vt:i4>
      </vt:variant>
      <vt:variant>
        <vt:lpwstr/>
      </vt:variant>
      <vt:variant>
        <vt:lpwstr>_ENREF_7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EDITING CELLULOSIC BIOFUELS AGENDA: PRODUCTION OF HIGH VALUE-LOW VOLUME CO-PRODUCTS AND LIGNIN DOWN-REGULATION OF BIOENERGY</dc:title>
  <dc:creator>shpark</dc:creator>
  <cp:lastModifiedBy>JoVE Editorial</cp:lastModifiedBy>
  <cp:revision>6</cp:revision>
  <cp:lastPrinted>2013-06-09T14:15:00Z</cp:lastPrinted>
  <dcterms:created xsi:type="dcterms:W3CDTF">2014-01-27T19:22:00Z</dcterms:created>
  <dcterms:modified xsi:type="dcterms:W3CDTF">2014-01-27T19:33:00Z</dcterms:modified>
</cp:coreProperties>
</file>